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65D08" w:rsidRPr="007F04B6" w:rsidRDefault="00265D08" w:rsidP="00265D08">
      <w:pPr>
        <w:spacing w:line="480" w:lineRule="auto"/>
      </w:pPr>
      <w:r w:rsidRPr="0004154B">
        <w:rPr>
          <w:b/>
        </w:rPr>
        <w:t>Title:</w:t>
      </w:r>
      <w:r w:rsidRPr="007F04B6">
        <w:t xml:space="preserve"> Incidental pineal cysts: is </w:t>
      </w:r>
      <w:r w:rsidR="00C27B2F">
        <w:t>surveillance</w:t>
      </w:r>
      <w:r w:rsidRPr="007F04B6">
        <w:t xml:space="preserve"> necessary?</w:t>
      </w:r>
    </w:p>
    <w:p w:rsidR="00265D08" w:rsidRPr="007F04B6" w:rsidRDefault="00265D08" w:rsidP="00265D08">
      <w:pPr>
        <w:spacing w:line="480" w:lineRule="auto"/>
      </w:pPr>
      <w:r w:rsidRPr="0004154B">
        <w:rPr>
          <w:b/>
        </w:rPr>
        <w:t xml:space="preserve">Authors:  </w:t>
      </w:r>
      <w:r>
        <w:t xml:space="preserve">Edward John </w:t>
      </w:r>
      <w:proofErr w:type="spellStart"/>
      <w:r>
        <w:t>Nevins</w:t>
      </w:r>
      <w:r w:rsidRPr="00265D08">
        <w:rPr>
          <w:vertAlign w:val="superscript"/>
        </w:rPr>
        <w:t>a</w:t>
      </w:r>
      <w:proofErr w:type="spellEnd"/>
      <w:r>
        <w:t xml:space="preserve">, </w:t>
      </w:r>
      <w:r w:rsidRPr="007F04B6">
        <w:t>K</w:t>
      </w:r>
      <w:r>
        <w:t>umar</w:t>
      </w:r>
      <w:r w:rsidRPr="007F04B6">
        <w:t xml:space="preserve"> </w:t>
      </w:r>
      <w:proofErr w:type="spellStart"/>
      <w:r w:rsidRPr="007F04B6">
        <w:t>Das</w:t>
      </w:r>
      <w:r w:rsidRPr="004E3553">
        <w:rPr>
          <w:vertAlign w:val="superscript"/>
        </w:rPr>
        <w:t>b</w:t>
      </w:r>
      <w:proofErr w:type="spellEnd"/>
      <w:r w:rsidRPr="00265D08">
        <w:t>,</w:t>
      </w:r>
      <w:r>
        <w:t xml:space="preserve"> </w:t>
      </w:r>
      <w:proofErr w:type="spellStart"/>
      <w:r w:rsidRPr="007F04B6">
        <w:t>M</w:t>
      </w:r>
      <w:r>
        <w:t>aneesh</w:t>
      </w:r>
      <w:proofErr w:type="spellEnd"/>
      <w:r w:rsidRPr="007F04B6">
        <w:t xml:space="preserve"> </w:t>
      </w:r>
      <w:proofErr w:type="spellStart"/>
      <w:r w:rsidRPr="007F04B6">
        <w:t>Bhojak</w:t>
      </w:r>
      <w:r w:rsidRPr="004E3553">
        <w:rPr>
          <w:vertAlign w:val="superscript"/>
        </w:rPr>
        <w:t>b</w:t>
      </w:r>
      <w:proofErr w:type="spellEnd"/>
      <w:r>
        <w:t xml:space="preserve">, </w:t>
      </w:r>
      <w:proofErr w:type="spellStart"/>
      <w:r w:rsidRPr="007F04B6">
        <w:t>R</w:t>
      </w:r>
      <w:r>
        <w:t>ohan</w:t>
      </w:r>
      <w:proofErr w:type="spellEnd"/>
      <w:r>
        <w:t xml:space="preserve"> Sebastian</w:t>
      </w:r>
      <w:r w:rsidRPr="007F04B6">
        <w:t xml:space="preserve"> </w:t>
      </w:r>
      <w:proofErr w:type="spellStart"/>
      <w:r w:rsidRPr="007F04B6">
        <w:t>Pinto</w:t>
      </w:r>
      <w:r w:rsidRPr="004E3553">
        <w:rPr>
          <w:vertAlign w:val="superscript"/>
        </w:rPr>
        <w:t>a</w:t>
      </w:r>
      <w:proofErr w:type="spellEnd"/>
      <w:r>
        <w:t xml:space="preserve">, </w:t>
      </w:r>
      <w:r w:rsidRPr="007F04B6">
        <w:t>M</w:t>
      </w:r>
      <w:r>
        <w:t>ohammed</w:t>
      </w:r>
      <w:r w:rsidRPr="007F04B6">
        <w:t xml:space="preserve"> </w:t>
      </w:r>
      <w:proofErr w:type="spellStart"/>
      <w:r w:rsidRPr="007F04B6">
        <w:t>Hoque</w:t>
      </w:r>
      <w:r w:rsidRPr="004E3553">
        <w:rPr>
          <w:vertAlign w:val="superscript"/>
        </w:rPr>
        <w:t>a</w:t>
      </w:r>
      <w:proofErr w:type="spellEnd"/>
      <w:r>
        <w:t xml:space="preserve">, </w:t>
      </w:r>
      <w:r w:rsidRPr="007F04B6">
        <w:t>M</w:t>
      </w:r>
      <w:r>
        <w:t xml:space="preserve">ichael </w:t>
      </w:r>
      <w:r w:rsidRPr="007F04B6">
        <w:t>D</w:t>
      </w:r>
      <w:r>
        <w:t>avid</w:t>
      </w:r>
      <w:r w:rsidRPr="007F04B6">
        <w:t xml:space="preserve"> </w:t>
      </w:r>
      <w:proofErr w:type="spellStart"/>
      <w:r w:rsidRPr="007F04B6">
        <w:t>Jenkinson</w:t>
      </w:r>
      <w:r w:rsidRPr="004E3553">
        <w:rPr>
          <w:vertAlign w:val="superscript"/>
        </w:rPr>
        <w:t>a</w:t>
      </w:r>
      <w:proofErr w:type="gramStart"/>
      <w:r w:rsidRPr="004E3553">
        <w:rPr>
          <w:vertAlign w:val="superscript"/>
        </w:rPr>
        <w:t>,c</w:t>
      </w:r>
      <w:proofErr w:type="spellEnd"/>
      <w:proofErr w:type="gramEnd"/>
      <w:r>
        <w:t xml:space="preserve">, </w:t>
      </w:r>
      <w:r w:rsidRPr="007F04B6">
        <w:t>E</w:t>
      </w:r>
      <w:r>
        <w:t>mmanuel</w:t>
      </w:r>
      <w:r w:rsidRPr="007F04B6">
        <w:t xml:space="preserve"> </w:t>
      </w:r>
      <w:proofErr w:type="spellStart"/>
      <w:r w:rsidRPr="007F04B6">
        <w:t>Chavredakis</w:t>
      </w:r>
      <w:r w:rsidRPr="004E3553">
        <w:rPr>
          <w:vertAlign w:val="superscript"/>
        </w:rPr>
        <w:t>a</w:t>
      </w:r>
      <w:proofErr w:type="spellEnd"/>
    </w:p>
    <w:p w:rsidR="00265D08" w:rsidRPr="007F04B6" w:rsidRDefault="00265D08" w:rsidP="00265D08">
      <w:pPr>
        <w:spacing w:line="480" w:lineRule="auto"/>
      </w:pPr>
      <w:proofErr w:type="spellStart"/>
      <w:proofErr w:type="gramStart"/>
      <w:r>
        <w:rPr>
          <w:vertAlign w:val="superscript"/>
        </w:rPr>
        <w:t>a</w:t>
      </w:r>
      <w:r w:rsidRPr="007F04B6">
        <w:t>Neurosurgery</w:t>
      </w:r>
      <w:proofErr w:type="spellEnd"/>
      <w:proofErr w:type="gramEnd"/>
      <w:r w:rsidRPr="007F04B6">
        <w:t xml:space="preserve"> Department, </w:t>
      </w:r>
      <w:r w:rsidR="00D912B3">
        <w:t xml:space="preserve">The </w:t>
      </w:r>
      <w:r w:rsidRPr="007F04B6">
        <w:t xml:space="preserve">Walton Centre </w:t>
      </w:r>
      <w:r w:rsidR="00D912B3">
        <w:t xml:space="preserve">NHS </w:t>
      </w:r>
      <w:r w:rsidRPr="007F04B6">
        <w:t>Foundation Trust, Liverpool</w:t>
      </w:r>
      <w:r>
        <w:t>, United Kingdom</w:t>
      </w:r>
    </w:p>
    <w:p w:rsidR="00265D08" w:rsidRPr="007F04B6" w:rsidRDefault="00265D08" w:rsidP="00265D08">
      <w:pPr>
        <w:spacing w:line="480" w:lineRule="auto"/>
      </w:pPr>
      <w:proofErr w:type="spellStart"/>
      <w:proofErr w:type="gramStart"/>
      <w:r>
        <w:rPr>
          <w:vertAlign w:val="superscript"/>
        </w:rPr>
        <w:t>b</w:t>
      </w:r>
      <w:r w:rsidRPr="007F04B6">
        <w:t>Neuro</w:t>
      </w:r>
      <w:proofErr w:type="spellEnd"/>
      <w:r w:rsidRPr="007F04B6">
        <w:t>-radiology</w:t>
      </w:r>
      <w:proofErr w:type="gramEnd"/>
      <w:r w:rsidRPr="007F04B6">
        <w:t xml:space="preserve"> Department, </w:t>
      </w:r>
      <w:r w:rsidR="00D912B3">
        <w:t xml:space="preserve">The </w:t>
      </w:r>
      <w:r w:rsidRPr="007F04B6">
        <w:t xml:space="preserve">Walton Centre </w:t>
      </w:r>
      <w:r w:rsidR="00D912B3">
        <w:t xml:space="preserve">NHS </w:t>
      </w:r>
      <w:r w:rsidRPr="007F04B6">
        <w:t>Foundation Trust, Liv</w:t>
      </w:r>
      <w:r>
        <w:t>erpool, United Kingdom</w:t>
      </w:r>
    </w:p>
    <w:p w:rsidR="00265D08" w:rsidRDefault="00265D08" w:rsidP="00265D08">
      <w:pPr>
        <w:spacing w:line="480" w:lineRule="auto"/>
      </w:pPr>
      <w:proofErr w:type="spellStart"/>
      <w:proofErr w:type="gramStart"/>
      <w:r>
        <w:rPr>
          <w:vertAlign w:val="superscript"/>
        </w:rPr>
        <w:t>c</w:t>
      </w:r>
      <w:r w:rsidRPr="007F04B6">
        <w:t>Institute</w:t>
      </w:r>
      <w:proofErr w:type="spellEnd"/>
      <w:proofErr w:type="gramEnd"/>
      <w:r w:rsidRPr="007F04B6">
        <w:t xml:space="preserve"> of Translational Medicine, University of Liverpool</w:t>
      </w:r>
      <w:r>
        <w:t>, Liverpool, United Kingdom</w:t>
      </w:r>
    </w:p>
    <w:p w:rsidR="00305342" w:rsidRDefault="00305342" w:rsidP="007F04B6">
      <w:pPr>
        <w:spacing w:line="480" w:lineRule="auto"/>
        <w:rPr>
          <w:b/>
        </w:rPr>
      </w:pPr>
      <w:r>
        <w:rPr>
          <w:b/>
        </w:rPr>
        <w:t>Introduction:</w:t>
      </w:r>
    </w:p>
    <w:p w:rsidR="00C87CB1" w:rsidRDefault="00305342" w:rsidP="007F04B6">
      <w:pPr>
        <w:spacing w:line="480" w:lineRule="auto"/>
      </w:pPr>
      <w:r>
        <w:t xml:space="preserve">Pineal cysts were once thought to be rare, </w:t>
      </w:r>
      <w:r w:rsidR="00620684">
        <w:t>but</w:t>
      </w:r>
      <w:r>
        <w:t xml:space="preserve"> the advent of higher resolution MRI scanning has resulted in more frequent identification of these lesions. The reported incidence of pineal cysts in MRI studies ranges from 1-</w:t>
      </w:r>
      <w:r w:rsidR="00F35677">
        <w:t>23%.</w:t>
      </w:r>
      <w:r w:rsidR="00806FB4">
        <w:fldChar w:fldCharType="begin" w:fldLock="1"/>
      </w:r>
      <w:r w:rsidR="004809F0">
        <w:instrText>ADDIN CSL_CITATION { "citationItems" : [ { "id" : "ITEM-1", "itemData" : { "DOI" : "10.3171/2009.4.PEDS0951", "ISBN" : "1933-0707 (Print) 1933-0707 (Linking)", "ISSN" : "1933-0707", "PMID" : "19772406", "abstract" : "OBJECT: Pineal cysts are a frequent incidental finding on intracranial imaging. In adults, the prevalence of pineal cysts is estimated to be 1.1-4.3%. However, the prevalence is not well established in younger patients.\\n\\nMETHODS: The authors retrospectively reviewed a consecutive series of 14,516 patients 25 years of age and younger, who underwent brain MR imaging at a single institution over an 11-year period. In patients identified with pineal cysts, the authors analyzed the images according to cyst size, signal characteristics, enhancement pattern, and evidence of local mass effect. Patient characteristics including demographics and other intracranial diagnoses were collected in the pineal cyst population and compared with a randomly selected age- and sex-matched control patient population. The data were evaluated using univariate and multivariate logistic regression, linear regression, and ANOVA.\\n\\nRESULTS: The authors identified 288 pineal region cysts (2.0%). The prevalence of pineal cysts was higher in female (2.4%) than in male patients (1.5%; p &lt; 0.001). Pineal cysts were identified in patients of all ages, with an increased prevalence found in older patients (p &lt; 0.001). Pineal cyst size was similar for all age and sex groups.\\n\\nCONCLUSIONS: Pineal cysts are common in the pediatric population, with an increased prevalence in girls and in older patients.", "author" : [ { "dropping-particle" : "", "family" : "Al-Holou", "given" : "Wajd N", "non-dropping-particle" : "", "parse-names" : false, "suffix" : "" }, { "dropping-particle" : "", "family" : "Garton", "given" : "Hugh J L", "non-dropping-particle" : "", "parse-names" : false, "suffix" : "" }, { "dropping-particle" : "", "family" : "Muraszko", "given" : "Karin M", "non-dropping-particle" : "", "parse-names" : false, "suffix" : "" }, { "dropping-particle" : "", "family" : "Ibrahim", "given" : "Mohannad", "non-dropping-particle" : "", "parse-names" : false, "suffix" : "" }, { "dropping-particle" : "", "family" : "Maher", "given" : "Cormac O", "non-dropping-particle" : "", "parse-names" : false, "suffix" : "" } ], "container-title" : "Journal of neurosurgery. Pediatrics", "id" : "ITEM-1", "issue" : "3", "issued" : { "date-parts" : [ [ "2009" ] ] }, "page" : "230-6", "title" : "Prevalence of pineal cysts in children and young adults. Clinical article.", "type" : "article-journal", "volume" : "4" }, "uris" : [ "http://www.mendeley.com/documents/?uuid=4c3c0c5b-e690-4f12-9940-65fa0d342bc7" ] }, { "id" : "ITEM-2", "itemData" : { "DOI" : "10.3171/2011.6.JNS11506", "ISSN" : "0022-3085", "PMID" : "21780858", "abstract" : "We reviewed our experience with pineal cysts to define the natural history and clinical relevance of this common intracranial finding.", "author" : [ { "dropping-particle" : "", "family" : "Al-Holou", "given" : "Wajd N", "non-dropping-particle" : "", "parse-names" : false, "suffix" : "" }, { "dropping-particle" : "", "family" : "Terman", "given" : "Samuel W", "non-dropping-particle" : "", "parse-names" : false, "suffix" : "" }, { "dropping-particle" : "", "family" : "Kilburg", "given" : "Craig", "non-dropping-particle" : "", "parse-names" : false, "suffix" : "" }, { "dropping-particle" : "", "family" : "Garton", "given" : "Hugh J L", "non-dropping-particle" : "", "parse-names" : false, "suffix" : "" }, { "dropping-particle" : "", "family" : "Muraszko", "given" : "Karin M", "non-dropping-particle" : "", "parse-names" : false, "suffix" : "" }, { "dropping-particle" : "", "family" : "Chandler", "given" : "William F", "non-dropping-particle" : "", "parse-names" : false, "suffix" : "" }, { "dropping-particle" : "", "family" : "Ibrahim", "given" : "Mohannad", "non-dropping-particle" : "", "parse-names" : false, "suffix" : "" }, { "dropping-particle" : "", "family" : "Maher", "given" : "Cormac O", "non-dropping-particle" : "", "parse-names" : false, "suffix" : "" } ], "container-title" : "Journal of Neurosurgery", "id" : "ITEM-2", "issue" : "6", "issued" : { "date-parts" : [ [ "2011" ] ] }, "page" : "1106-1114", "title" : "Prevalence and natural history of pineal cysts in adults", "type" : "article-journal", "volume" : "115" }, "uris" : [ "http://www.mendeley.com/documents/?uuid=fbdac4fa-77ca-4b27-ae70-ad4bf1c409ff" ] }, { "id" : "ITEM-3", "itemData" : { "ISBN" : "0022-3050 (Print) 0022-3050 (Linking)", "PMID" : "8437012", "abstract" : "Pineal cysts (PC) are common finding at necropsy. 1-3 Nevertheless, since the cyst fluid can have density similar to CSF, PC can escape detection on CT examination of the brain and be confused with the quadrigeminal cistern.4", "author" : [ { "dropping-particle" : "", "family" : "Costanzo", "given" : "A", "non-dropping-particle" : "Di", "parse-names" : false, "suffix" : "" }, { "dropping-particle" : "", "family" : "Tedeschi", "given" : "G", "non-dropping-particle" : "", "parse-names" : false, "suffix" : "" }, { "dropping-particle" : "", "family" : "Salle", "given" : "F", "non-dropping-particle" : "Di", "parse-names" : false, "suffix" : "" } ], "container-title" : "Journal of Neurology", "id" : "ITEM-3", "issued" : { "date-parts" : [ [ "1993" ] ] }, "page" : "207-208", "title" : "Pineal cysts: an incidental MRI finding?", "type" : "article-journal", "volume" : "56" }, "uris" : [ "http://www.mendeley.com/documents/?uuid=e8a0800b-b65f-4441-bc2e-5dd19ac1b0ce" ] }, { "id" : "ITEM-4", "itemData" : { "ISSN" : "0195-6108", "PMID" : "3098073", "abstract" : "{MR} brain scans of 672 consecutive patients were examined prospectively to determine the incidence of high-signal pineal glands on T2-weighted images. The scans were obtained on either a 0.15-T or 0.5-T unit. This finding was present in 29 patients, none of whom had hydrocephalus or symptoms of a pineal mass. A {CT} scan was available in 17 of these cases and none of these demonstrated a solid pineal mass. Because of the frequency of this observation (4.3%) and the absence of associated findings, it was concluded that benign pineal cysts are the most likely explanation for this high signal. It is important for the radiologist to consider benign cysts in the differential diagnosis of a bright pineal gland on T2-weighted {MR} images.", "author" : [ { "dropping-particle" : "", "family" : "Mamourian", "given" : "A C", "non-dropping-particle" : "", "parse-names" : false, "suffix" : "" }, { "dropping-particle" : "", "family" : "Towfighi", "given" : "J", "non-dropping-particle" : "", "parse-names" : false, "suffix" : "" } ], "container-title" : "{AJNR.} American journal of neuroradiology", "id" : "ITEM-4", "issue" : "6", "issued" : { "date-parts" : [ [ "1986" ] ] }, "page" : "1081-1086", "title" : "Pineal cysts: MR imaging", "type" : "article-journal", "volume" : "7" }, "uris" : [ "http://www.mendeley.com/documents/?uuid=0ae55293-27de-4585-a435-866bbf4c1ac2" ] }, { "id" : "ITEM-5", "itemData" : { "DOI" : "10.1007/s007010200031", "ISBN" : "0001-6268 (Print)\\r0001-6268 (Linking)", "ISSN" : "0001-6268", "PMID" : "11956936", "abstract" : "Between 1991 and 2000, seven patients presented with symptomatic pineal cysts at our hospital (6 females, 1 male). Average age was 22 years (range 4-33 years). Headache was present in 6 patients, who were subsequently operated on. A scotoma and a transient inferior visual field deficit were minor signs in two patients respectively. A Parinaud syndrome with vertical gaze paralysis was found in none. In one child, paroxysmal pupillary dilatations and contractions ('springing pupils') constituted the only signs and a conservative policy was adopted. Four patients presented with hydrocephalus and were treated by an endoscopic resection of their pineal cysts (one stereotactically, three free-hand). Two other patients presented with a prolonged history of symptoms and signs: headache alone in one, headache with discrete neurological deficits in the other. Ventricles in these two patients were not dilated and therefore an open cyst resection by infratentorial supracerebellar approach was performed. Average follow-up in the six \"operated\" patients was 29 months (range 12-108 months). All four patients treated by endoscopy, are symptom-free at follow-up, whereas the two who were approached by open surgery, are not. Clinical presentation, radiological evaluation and treatment modalities of pineal cysts are discussed and compared with experiences reported in the literature. It is concluded that pineal cysts in the presence of obstructive hydrocephalus are a clear indication for endoscopy with a rigid endoscope.", "author" : [ { "dropping-particle" : "", "family" : "Michielsen", "given" : "G", "non-dropping-particle" : "", "parse-names" : false, "suffix" : "" }, { "dropping-particle" : "", "family" : "Benoit", "given" : "Y", "non-dropping-particle" : "", "parse-names" : false, "suffix" : "" }, { "dropping-particle" : "", "family" : "Baert", "given" : "E", "non-dropping-particle" : "", "parse-names" : false, "suffix" : "" }, { "dropping-particle" : "", "family" : "Meire", "given" : "F", "non-dropping-particle" : "", "parse-names" : false, "suffix" : "" }, { "dropping-particle" : "", "family" : "Caemaert", "given" : "J", "non-dropping-particle" : "", "parse-names" : false, "suffix" : "" } ], "container-title" : "Acta neurochirurgica", "id" : "ITEM-5", "issue" : "3", "issued" : { "date-parts" : [ [ "2002" ] ] }, "page" : "233-42; discussion 242", "title" : "Symptomatic pineal cysts: clinical manifestations and management.", "type" : "article-journal", "volume" : "144" }, "uris" : [ "http://www.mendeley.com/documents/?uuid=cde808c2-edc2-4755-a8d4-28f10a7e3684" ] }, { "id" : "ITEM-6", "itemData" : { "DOI" : "10.1227/00006123-199507000-00002", "ISBN" : "0148-396X (Print) 0148-396X (Linking)", "ISSN" : "0148-396X", "PMID" : "8587669", "abstract" : "MACROSCOPIC BENIGN PINEAL cysts, according to previous reports, may preferentially occur in the young population at the fourth decade; symptomatic pineal cysts have been found mainly in females. To confirm the relationship of age and sex to the incidence of pineal cysts, we reviewed 8623 consecutive magnetic resonance images in 6023 patients. Tiny and obscure cysts in the pineal gland were ignored; only the pineal cysts &gt; 5 mm were examined. The cysts were encountered in 79 (1.3%) of 6023 patients evaluated. The cysts predominantly occurred in females; we found 29 cysts in 3008 males and 50 cysts in 3015 females (P &lt; 0.05). Young adults had higher incidence of these cysts, with a peak incidence occurring between the ages of 21 and 30 years, then the incidence gradually decreased with age. We found no significant age distribution in males. However, among all groups, young women between the ages of 21 and 30 years had the highest frequency (5.82%). The incidence of pineal cysts among women between the ages of 21 and 30 years was significantly higher than in any other group (P &lt; 0.001; 21-30 versus 51-60, 61-70, and 71-80). In females, when the incidence below the age of 41 was compared with that above or equal to 41, the z score was 4.98 (P &lt; 0.001). The cystic expansion of the pineal gland in females appeared to begin at adolescence, and presumably the pineal gland decreases in size with aging. In this article, we will also speculate about the relationship of these changes to the secretory activity of the pineal glands.", "author" : [ { "dropping-particle" : "", "family" : "Sawamura", "given" : "Y", "non-dropping-particle" : "", "parse-names" : false, "suffix" : "" }, { "dropping-particle" : "", "family" : "Ikeda", "given" : "J", "non-dropping-particle" : "", "parse-names" : false, "suffix" : "" }, { "dropping-particle" : "", "family" : "Ozawa", "given" : "M", "non-dropping-particle" : "", "parse-names" : false, "suffix" : "" }, { "dropping-particle" : "", "family" : "Minoshima", "given" : "Y", "non-dropping-particle" : "", "parse-names" : false, "suffix" : "" }, { "dropping-particle" : "", "family" : "Saito", "given" : "H", "non-dropping-particle" : "", "parse-names" : false, "suffix" : "" }, { "dropping-particle" : "", "family" : "Abe", "given" : "H", "non-dropping-particle" : "", "parse-names" : false, "suffix" : "" } ], "container-title" : "Neurosurgery", "id" : "ITEM-6", "issue" : "1", "issued" : { "date-parts" : [ [ "1995" ] ] }, "page" : "11-16", "title" : "Magnetic resonance images reveal a high incidence of asymptomatic pineal cysts in young women.", "type" : "article-journal", "volume" : "37" }, "uris" : [ "http://www.mendeley.com/documents/?uuid=45af3aa7-8003-4bb9-988b-ea82daa31db9" ] }, { "id" : "ITEM-7", "itemData" : { "DOI" : "10.1007/BF02011087", "ISBN" : "0301-0449 (Print)\r0301-0449 (Linking)", "ISSN" : "03010449", "PMID" : "7567225", "abstract" : "This study was undertaken to evaluate the variations in appearance of the normal pineal gland. The findings of 1000 consecutive MR imaging examinations obtained at 0.5 T were studied. The age of the patients ranged from 1 day to 83 years, and findings in children and adults were compared. In all age groups the pineal gland appeared mainly in three forms: (1) nodule-like, (2) crescent-like and (3) ring-like. Overall prevalences of these forms were 52%, 26% and 22%, respectively. Apparent differences in frequencies were evident in children and adults with respect to the crescent- and ring-like types. Cystiform pineal lesions 5 mm or larger in one diameter (anteroposterior, sagittal or transverse) were taken to be true pineal cysts, when compared with the gland's ring-like appearance (less than 5 mm). Pineal cysts had a prevalence of 0.6% in children and 2.6% in adults. No symptomatic pineal cyst with mass effect on the lamina tecti was detected in the series. Besides identifying the three anatomical types of the pineal gland as seen on MR imaging and addressing the potential significance of differences in their frequencies in children and adults, the author tries to explain the previous discrepancy between the MR imaging and autopsy series findings with respect to frequencies of the pineal cysts.", "author" : [ { "dropping-particle" : "", "family" : "Sener", "given" : "R. N.", "non-dropping-particle" : "", "parse-names" : false, "suffix" : "" } ], "container-title" : "Pediatric Radiology", "id" : "ITEM-7", "issue" : "4", "issued" : { "date-parts" : [ [ "1995" ] ] }, "page" : "245-248", "title" : "The pineal gland: A comparative MR imaging study in children and adults with respect to normal anatomical variations and pineal cysts", "type" : "article-journal", "volume" : "25" }, "uris" : [ "http://www.mendeley.com/documents/?uuid=6fe58910-8e75-435d-bb74-efd198d6a32c" ] }, { "id" : "ITEM-8", "itemData" : { "DOI" : "10.3174/ajnr.A0656", "ISBN" : "0195-6108 (Print)", "ISSN" : "01956108", "PMID" : "17885233", "abstract" : "BACKGROUND AND PURPOSE: Although the prevalence of pineal cysts in autopsy series has been reported as being between 25% and 40%, MR studies have documented their frequency to range between 1.5% and 10.8%. The purpose of this high-resolution brain MR imaging study at 1.9T was to determine the prevalence of pineal cysts in healthy adults. MATERIALS AND METHODS: Brain MR images of 100 healthy young volunteers were randomly selected from our International Consortium for Brain Mapping project data base. Cysts were detected as circular areas of isointensity relative to CSF on both 3D gradient-echo T1-weighted and 2D fast spin-echo T2-weighted images. The inner diameters of all visualized pineal cysts were measured, and a criterion of 2.0 mm of the largest inner cross-sectional diameter was used to categorize cysts as being either small cystic changes (&lt;2.0-mm diameter) or pineal cysts (&gt;2.0-mm diameter). RESULTS: Twenty-three percent (23/100) of the volunteers had pineal cysts with a mean largest inner cross-sectional diameter of 4.3 mm (range, 2-14 mm); 13% (13/100) demonstrated cystic changes involving the pineal gland with the largest inner cross-sectional diameter of less than 2.0 mm. There was a slight female predominance. Two subjects with long-term follow-up scans showed no symptoms or changes in the size of their pineal cysts. CONCLUSION: On high-resolution MR imaging, the prevalence of pineal cysts was 23% in our healthy group of adults, which is consistent with previous autopsy studies. Long-term follow-up studies of 2 cases demonstrated the stability of the cysts.", "author" : [ { "dropping-particle" : "", "family" : "Pu", "given" : "Yonglin", "non-dropping-particle" : "", "parse-names" : false, "suffix" : "" }, { "dropping-particle" : "", "family" : "Mahankali", "given" : "S.", "non-dropping-particle" : "", "parse-names" : false, "suffix" : "" }, { "dropping-particle" : "", "family" : "Hou", "given" : "J.", "non-dropping-particle" : "", "parse-names" : false, "suffix" : "" }, { "dropping-particle" : "", "family" : "Li", "given" : "J.", "non-dropping-particle" : "", "parse-names" : false, "suffix" : "" }, { "dropping-particle" : "", "family" : "Lancaster", "given" : "J. L.", "non-dropping-particle" : "", "parse-names" : false, "suffix" : "" }, { "dropping-particle" : "", "family" : "Gao", "given" : "J. H.", "non-dropping-particle" : "", "parse-names" : false, "suffix" : "" }, { "dropping-particle" : "", "family" : "Appelbaum", "given" : "D. E.", "non-dropping-particle" : "", "parse-names" : false, "suffix" : "" }, { "dropping-particle" : "", "family" : "Fox", "given" : "P. T.", "non-dropping-particle" : "", "parse-names" : false, "suffix" : "" } ], "container-title" : "American Journal of Neuroradiology", "id" : "ITEM-8", "issue" : "9", "issued" : { "date-parts" : [ [ "2007" ] ] }, "page" : "1706-1709", "title" : "High prevalence of pineal cysts in healthy adults demonstrated by high-resolution, noncontrast brain MR imaging", "type" : "article-journal", "volume" : "28" }, "uris" : [ "http://www.mendeley.com/documents/?uuid=510b435a-7d39-4242-8195-b2cf4efafac0" ] }, { "id" : "ITEM-9", "itemData" : { "ISBN" : "0006-8993 (Print)\r0006-8993 (Linking)", "ISSN" : "0006-8993", "PMID" : "3580881", "abstract" : "Age-related changes of human pineal gland were studied morphologically on 168 autopsy cases. Pineal weight in the formalin-fixed condition was 99 +/- 56 mg in males (n = 88, mean age 78 years) and 91 +/- 41 mg in females (n = 80, mean age 79 years), which showed no sexual difference (P = 0.290). There was no correlation between pineal weight and age of the patient (r = 0.0678, P = 0.191, n = 168). The pineal volume calculated as a spheroid was directly proportional to the weight (r = 0.904, n = 167, P = 0.000). A significant correlation existed between pineal weight and the degree of calcification (r = 0.231, P = 0.002, n = 156). The density of the pineals decreased with age (r = -0.164, P = 0.017, n = 167). The degree of calcification and cyst formation did not increase with age, but the grade of cyst formation was related to the pineal volume (P = 0.0002). Some pineals of the patients over 90 years old showed no calcification and appeared indistinguishable from the ones of the younger subjects. The weight and volume of the pineals of the patients with hypertension was appreciably greater than those of the non-hypertensive patients. These results indicate that human pineals do not necessarily degenerate progressively after involution.", "author" : [ { "dropping-particle" : "", "family" : "Hasegawa", "given" : "A", "non-dropping-particle" : "", "parse-names" : false, "suffix" : "" }, { "dropping-particle" : "", "family" : "Ohtsubo", "given" : "K", "non-dropping-particle" : "", "parse-names" : false, "suffix" : "" }, { "dropping-particle" : "", "family" : "Mori", "given" : "W", "non-dropping-particle" : "", "parse-names" : false, "suffix" : "" } ], "container-title" : "Brain research", "id" : "ITEM-9", "issue" : "2", "issued" : { "date-parts" : [ [ "1987" ] ] }, "page" : "343-349", "title" : "Pineal gland in old age; quantitative and qualitative morphological study of 168 human autopsy cases.", "type" : "article-journal", "volume" : "409" }, "uris" : [ "http://www.mendeley.com/documents/?uuid=e7fcc8de-b693-477a-98d7-1b822c872491" ] }, { "id" : "ITEM-10", "itemData" : { "ISSN" : "0028-3940", "PMID" : "8492885", "abstract" : "Review of 500 consecutive MRI studies was undertaken to assess the frequency and the appearances of cystic pineal glands. Cysts were encountered in 2.4% of cases. Follow-up examination demonstrated no change in these cysts and they were considered to be a normal variant. Size, MRI appearances and signs associated with this condition are reported in order to establish criteria of normality.", "author" : [ { "dropping-particle" : "", "family" : "Golzarian", "given" : "J", "non-dropping-particle" : "", "parse-names" : false, "suffix" : "" }, { "dropping-particle" : "", "family" : "Bal\u00e9riaux", "given" : "D", "non-dropping-particle" : "", "parse-names" : false, "suffix" : "" }, { "dropping-particle" : "", "family" : "Bank", "given" : "W O", "non-dropping-particle" : "", "parse-names" : false, "suffix" : "" }, { "dropping-particle" : "", "family" : "Matos", "given" : "C", "non-dropping-particle" : "", "parse-names" : false, "suffix" : "" }, { "dropping-particle" : "", "family" : "Flament-Durand", "given" : "J", "non-dropping-particle" : "", "parse-names" : false, "suffix" : "" } ], "container-title" : "Neuroradiology", "id" : "ITEM-10", "issue" : "4", "issued" : { "date-parts" : [ [ "1993" ] ] }, "page" : "251-3", "title" : "Pineal cyst: normal or pathological?", "type" : "article-journal", "volume" : "35" }, "uris" : [ "http://www.mendeley.com/documents/?uuid=3dbcc4b2-72b7-423b-9930-713d30aac837" ] }, { "id" : "ITEM-11", "itemData" : { "ISSN" : "0149-936X", "PMID" : "3608546", "abstract" : "In the course of examining 1,000 patients with various neurological complaints, 17 were found to have abnormalities in the region of the pineal gland. Fourteen had no hydrocephalus or symptoms referable to the region of the midbrain but a well-defined region of the high signal on T2 weighted images was demonstrated on magnetic resonance imaging. The other three patients proved to have pineal tumors. All patients had computed tomography examinations prior to magnetic resonance imaging. We believe that the pineal lesion in the 14 asymptomatic patients is a benign cyst not previously reported prior to the advent of magnetic resonance imaging. These benign lesions should be kept in mind in evaluating masses of the pineal region.", "author" : [ { "dropping-particle" : "", "family" : "Lum", "given" : "G B", "non-dropping-particle" : "", "parse-names" : false, "suffix" : "" }, { "dropping-particle" : "", "family" : "Williams", "given" : "J P", "non-dropping-particle" : "", "parse-names" : false, "suffix" : "" }, { "dropping-particle" : "", "family" : "Machen", "given" : "B C", "non-dropping-particle" : "", "parse-names" : false, "suffix" : "" }, { "dropping-particle" : "", "family" : "Akkaraju", "given" : "V", "non-dropping-particle" : "", "parse-names" : false, "suffix" : "" } ], "container-title" : "The Journal of computed tomography", "id" : "ITEM-11", "issue" : "3", "issued" : { "date-parts" : [ [ "1987" ] ] }, "page" : "228-35", "title" : "Benign cystic pineal lesions by magnetic resonance imaging.", "type" : "article-journal", "volume" : "11" }, "uris" : [ "http://www.mendeley.com/documents/?uuid=1cc1573a-b684-4125-8ee0-b51a9f026804" ] }, { "id" : "ITEM-12", "itemData" : { "author" : [ { "dropping-particle" : "", "family" : "Lee", "given" : "DH", "non-dropping-particle" : "", "parse-names" : false, "suffix" : "" }, { "dropping-particle" : "", "family" : "Norman", "given" : "D", "non-dropping-particle" : "", "parse-names" : false, "suffix" : "" }, { "dropping-particle" : "", "family" : "Newton", "given" : "TH", "non-dropping-particle" : "", "parse-names" : false, "suffix" : "" } ], "container-title" : "J Comput AM J Neuroradiol", "id" : "ITEM-12", "issued" : { "date-parts" : [ [ "1986" ] ] }, "page" : "1081-1086", "title" : "MR imaging of pineal cysts", "type" : "article-journal", "volume" : "7" }, "uris" : [ "http://www.mendeley.com/documents/?uuid=72f8d128-6e61-43b8-805e-049eea9eecd3" ] }, { "id" : "ITEM-13", "itemData" : { "author" : [ { "dropping-particle" : "", "family" : "Petitcolin", "given" : "V", "non-dropping-particle" : "", "parse-names" : false, "suffix" : "" }, { "dropping-particle" : "", "family" : "Garcier", "given" : "JM", "non-dropping-particle" : "", "parse-names" : false, "suffix" : "" }, { "dropping-particle" : "", "family" : "Mohammedi", "given" : "R", "non-dropping-particle" : "", "parse-names" : false, "suffix" : "" }, { "dropping-particle" : "", "family" : "Ravel", "given" : "A", "non-dropping-particle" : "", "parse-names" : false, "suffix" : "" }, { "dropping-particle" : "", "family" : "Mofid", "given" : "R", "non-dropping-particle" : "", "parse-names" : false, "suffix" : "" }, { "dropping-particle" : "", "family" : "Viallet", "given" : "JF", "non-dropping-particle" : "", "parse-names" : false, "suffix" : "" }, { "dropping-particle" : "", "family" : "Vanneuville", "given" : "G", "non-dropping-particle" : "", "parse-names" : false, "suffix" : "" }, { "dropping-particle" : "", "family" : "Boyer", "given" : "L", "non-dropping-particle" : "", "parse-names" : false, "suffix" : "" } ], "container-title" : "J Radiol", "id" : "ITEM-13", "issue" : "2", "issued" : { "date-parts" : [ [ "2002" ] ] }, "page" : "141-5", "title" : "[Prevalence and morphology of pineal cysts discovered at pituitary MRI: review of 1844 examinations]", "type" : "article-journal", "volume" : "83" }, "uris" : [ "http://www.mendeley.com/documents/?uuid=a555a709-0199-4d81-8c2c-67bb7071e95c" ] }, { "id" : "ITEM-14", "itemData" : { "author" : [ { "dropping-particle" : "", "family" : "Jinkins", "given" : "JR", "non-dropping-particle" : "", "parse-names" : false, "suffix" : "" }, { "dropping-particle" : "", "family" : "Xiong", "given" : "L", "non-dropping-particle" : "", "parse-names" : false, "suffix" : "" }, { "dropping-particle" : "", "family" : "Reiter", "given" : "RI", "non-dropping-particle" : "", "parse-names" : false, "suffix" : "" } ], "container-title" : "J Pineal Res", "id" : "ITEM-14", "issued" : { "date-parts" : [ [ "1995" ] ] }, "page" : "64-71", "title" : "The midline pineal \"eye\": MR and CT characteristics of the pineal gland with and without benign cyst formation", "type" : "article-journal", "volume" : "19" }, "uris" : [ "http://www.mendeley.com/documents/?uuid=7f4cde47-c38b-4a53-868f-20fa52e886a1" ] } ], "mendeley" : { "formattedCitation" : "&lt;sup&gt;1\u201314&lt;/sup&gt;", "plainTextFormattedCitation" : "1\u201314", "previouslyFormattedCitation" : "&lt;sup&gt;1\u201314&lt;/sup&gt;" }, "properties" : { "noteIndex" : 0 }, "schema" : "https://github.com/citation-style-language/schema/raw/master/csl-citation.json" }</w:instrText>
      </w:r>
      <w:r w:rsidR="00806FB4">
        <w:fldChar w:fldCharType="separate"/>
      </w:r>
      <w:r w:rsidR="00D912B3" w:rsidRPr="00D912B3">
        <w:rPr>
          <w:noProof/>
          <w:vertAlign w:val="superscript"/>
        </w:rPr>
        <w:t>1–14</w:t>
      </w:r>
      <w:r w:rsidR="00806FB4">
        <w:fldChar w:fldCharType="end"/>
      </w:r>
      <w:r>
        <w:t xml:space="preserve"> The natural history of this pathological entity is not well understood; most of the literature supports a benign course however there are a number of reports of patients developing headaches, hydrocephalus, </w:t>
      </w:r>
      <w:proofErr w:type="spellStart"/>
      <w:r>
        <w:t>extraocular</w:t>
      </w:r>
      <w:proofErr w:type="spellEnd"/>
      <w:r>
        <w:t xml:space="preserve"> movement abnormalities, </w:t>
      </w:r>
      <w:proofErr w:type="spellStart"/>
      <w:r>
        <w:t>Parinaud</w:t>
      </w:r>
      <w:proofErr w:type="spellEnd"/>
      <w:r>
        <w:t xml:space="preserve"> syndrome, pineal apoplexy and sudden death as a direct result of their pineal cyst.</w:t>
      </w:r>
      <w:r w:rsidR="00806FB4">
        <w:fldChar w:fldCharType="begin" w:fldLock="1"/>
      </w:r>
      <w:r w:rsidR="009B3730">
        <w:instrText>ADDIN CSL_CITATION { "citationItems" : [ { "id" : "ITEM-1", "itemData" : { "ISBN" : "0021-9746 (Print)\r0021-9746 (Linking)", "ISSN" : "0021-9746", "PMID" : "8675746", "abstract" : "Asymptomatic cysts of the pineal gland are found frequently by radiological examination of the brain or at postmortem examination. Symptomatic cysts are rare, and may require surgical intervention. Sudden death due to a cystic lesion of the pineal gland is very rare. A case of a 22 year old man who collapsed and died unexpectedly is reported. Postmortem examination revealed a glial cyst of the pineal gland and evidence of chronic obstructive hydrocephalus. Deaths from colloid cysts and pineal gland cysts are rare, but should be considered where no other cause of death is evident, especially with a history of headaches. Their small size, and their possible rupture on dissection can make them difficult to detect if a careful examination is not undertaken.", "author" : [ { "dropping-particle" : "", "family" : "Milroy", "given" : "C M", "non-dropping-particle" : "", "parse-names" : false, "suffix" : "" }, { "dropping-particle" : "", "family" : "Smith", "given" : "C L", "non-dropping-particle" : "", "parse-names" : false, "suffix" : "" } ], "container-title" : "Journal of clinical pathology", "id" : "ITEM-1", "issue" : "3", "issued" : { "date-parts" : [ [ "1996" ] ] }, "page" : "267-269", "title" : "Sudden death due to a glial cyst of the pineal gland", "type" : "article-journal", "volume" : "49" }, "uris" : [ "http://www.mendeley.com/documents/?uuid=b508226b-3b47-40fc-bb10-e59ef9d7755e" ] }, { "id" : "ITEM-2", "itemData" : { "ISBN" : "0195-7910 (Print)\r0195-7910 (Linking)", "ISSN" : "0195-7910", "PMID" : "3728423", "abstract" : "A 20-year-old woman had a minute vascular malformation in the wall of a glial cyst of the pineal body. Bleeding into the cyst lumen caused rapid expansion of the pineal body, resulting in compression of the midbrain and her sudden, unexpected death.", "author" : [ { "dropping-particle" : "", "family" : "Richardson", "given" : "J K", "non-dropping-particle" : "", "parse-names" : false, "suffix" : "" }, { "dropping-particle" : "", "family" : "Hirsch", "given" : "C S", "non-dropping-particle" : "", "parse-names" : false, "suffix" : "" } ], "container-title" : "The American journal of forensic medicine and pathology", "id" : "ITEM-2", "issue" : "1", "issued" : { "date-parts" : [ [ "1986" ] ] }, "page" : "64-68", "title" : "Sudden, unexpected death due to \"pineal apoplexy\"", "type" : "article-journal", "volume" : "7" }, "uris" : [ "http://www.mendeley.com/documents/?uuid=720ee706-79a6-49dc-8ec8-d24158a7c012" ] }, { "id" : "ITEM-3", "itemData" : { "ISBN" : "0028-3878 (Print)\r0028-3878 (Linking)", "ISSN" : "0028-3878 (Print)", "PMID" : "2067630", "abstract" : "We identified 53 patients with non-neoplastic cysts of the pineal gland. In contrast to patients with pineal neoplasms, pineal cysts are usually asymptomatic. They infrequently obstruct the aqueduct to cause hydrocephalus or compress the tectum to produce the neuro-ophthalmologic signs of dorsal midbrain dysfunction. Obstructive hydrocephalus was present in only five patients (9.4%); three of them showed clinical signs of Parinaud's syndrome. CT and MRI typically reveal a cystic mass that averages 1.6 cm in anteroposterior (A-P) diameter with calcification at the periphery and faint rim-like contrast enhancement. Sagittal MRI is the most useful diagnostic test because it shows the anatomic relationship of the cyst to the aqueduct. The mass may compress the tectum and distort the proximal aqueduct; occasionally a large cyst may occlude the aqueduct. All patients with obstructive hydrocephalus had cysts greater than 2.0 cm in A-P diameter. Nine patients had suboccipital craniotomy. In all of them, the cysts contained clear fluid and were easily removed. We advocate conservative management with clinical observation of these benign lesions that may be developmental variants of normal pineal gland.", "author" : [ { "dropping-particle" : "", "family" : "Fetell", "given" : "M R", "non-dropping-particle" : "", "parse-names" : false, "suffix" : "" }, { "dropping-particle" : "", "family" : "Bruce", "given" : "J N", "non-dropping-particle" : "", "parse-names" : false, "suffix" : "" }, { "dropping-particle" : "", "family" : "Burke", "given" : "A M", "non-dropping-particle" : "", "parse-names" : false, "suffix" : "" }, { "dropping-particle" : "", "family" : "Cross", "given" : "D T", "non-dropping-particle" : "", "parse-names" : false, "suffix" : "" }, { "dropping-particle" : "", "family" : "Torres", "given" : "R A", "non-dropping-particle" : "", "parse-names" : false, "suffix" : "" }, { "dropping-particle" : "", "family" : "Powers", "given" : "J M", "non-dropping-particle" : "", "parse-names" : false, "suffix" : "" }, { "dropping-particle" : "", "family" : "Stein", "given" : "B M", "non-dropping-particle" : "", "parse-names" : false, "suffix" : "" } ], "container-title" : "Neurology", "id" : "ITEM-3", "issue" : "7", "issued" : { "date-parts" : [ [ "1991" ] ] }, "page" : "1034-1040", "title" : "Non-neoplastic pineal cysts.", "type" : "article-journal", "volume" : "41" }, "uris" : [ "http://www.mendeley.com/documents/?uuid=ad55428b-a0b5-4123-aa82-e4841028d734" ] }, { "id" : "ITEM-4", "itemData" : { "ISBN" : "0195-6108 (Print)\r0195-6108 (Linking)", "ISSN" : "0195-6108", "PMID" : "8141049", "abstract" : "PURPOSE: To describe the spectrum of MR and CT findings in clinically symptomatic pineal cysts and to determine whether there are certain diagnostic imaging features that allow one to distinguish a benign pineal cyst from other neoplasms of the pineal region.\\n\\nMETHODS: MR and CT scans of 19 patients with clinically symptomatic pineal cysts were retrospectively reviewed. Age range was 15 to 46 years with a mean age of 28 years. There were five male and 14 female patients.\\n\\nRESULTS: Presenting features included headache (15 patients), diplopia (four), nausea and vomiting (four), papilledema (four), seizure (three), Parinaud syndrome (two), ataxia (one), and hemiparesis (one). All cysts were resected or biopsied to provide histopathologic confirmation of the diagnosis. Preoperative diagnoses included pineal neoplasm (14 of 19), pineal cyst (3 of 19), and dermoid cyst (2 of 19). The lesions ranged from 0.8 to 3.0 cm, with a mean diameter of 1.6 cm. Three cysts showed fluid/fluid levels consistent with hemorrhage. Slightly less than half (9 of 19) had evidence of hydrocephalus. The MR signal changes were variable but typically demonstrated low signal on T1-weighted images and high signal on T2-weighted images. More than half (7 of 12) demonstrated enhancement with gadolinium. Calcification of the cyst wall was observed in only four of nine patients who had CT studies but identified histologically in all cases.\\n\\nCONCLUSION: The MR appearance of benign pineal cysts is variable, ranging from that of an uncomplicated cystic mass to a mass associated with hemorrhage, enhancement, or hydrocephalus. This variability may make them indistinguishable from other pineal-region tumors.", "author" : [ { "dropping-particle" : "", "family" : "Fleege", "given" : "M a", "non-dropping-particle" : "", "parse-names" : false, "suffix" : "" }, { "dropping-particle" : "", "family" : "Miller", "given" : "G M", "non-dropping-particle" : "", "parse-names" : false, "suffix" : "" }, { "dropping-particle" : "", "family" : "Fletcher", "given" : "G P", "non-dropping-particle" : "", "parse-names" : false, "suffix" : "" }, { "dropping-particle" : "", "family" : "Fain", "given" : "J S", "non-dropping-particle" : "", "parse-names" : false, "suffix" : "" }, { "dropping-particle" : "", "family" : "Scheithauer", "given" : "B W", "non-dropping-particle" : "", "parse-names" : false, "suffix" : "" } ], "container-title" : "AJNR. American journal of neuroradiology", "id" : "ITEM-4", "issue" : "1", "issued" : { "date-parts" : [ [ "1994" ] ] }, "page" : "161-6", "title" : "Benign glial cysts of the pineal gland: unusual imaging characteristics with histologic correlation.", "type" : "article-journal", "volume" : "15" }, "uris" : [ "http://www.mendeley.com/documents/?uuid=8dbd75ef-2ae5-482f-951a-de776f9f306a" ] }, { "id" : "ITEM-5", "itemData" : { "ISBN" : "0022-3050 (Print)\r0022-3050 (Linking)", "ISSN" : "0022-3050", "PMID" : "2677249", "abstract" : "Seven cases of clinically symptomatic benign glial cyst of the pineal gland are reported. The cysts' size ranged from 1.0-4.5 cm in diameter. They were characterised by a golden or, less frequently, brown-reddish proteinaceous or haemorrhagic fluid content. The cyst wall, up to 2 mm thick, consisted of clusters of normal pineal parenchymal cells, often compressed and distorted, surrounded by reactive gliotic tissue which sometimes contained Rosenthal fibres. The presenting clinical features included headache (6/7), signs of raised intracranial pressure, partial or complete Parinaud's syndrome (5/7), cerebellar deficits (2/7), corticospinal and corticopontine fibre (2/7) or sensory (1/7) deficits, and emotional disturbances (2/7). CT and MRI (in 2/7 cases) scans showed a hypodense or nonhomogeneous lesion in the region of the pineal gland, with or without contrast enhancement. Surgical excision resulted in complete clearance of the symptoms in 5/7 patients. The previous literature is reviewed and the clinicopathological correlations and the possible pathogenetic mechanisms are discussed. The need to distinguish this benign lesion from other mass lesions of the pineal region, in particular from pinealocytoma, is stressed.", "author" : [ { "dropping-particle" : "", "family" : "Klein", "given" : "P", "non-dropping-particle" : "", "parse-names" : false, "suffix" : "" }, { "dropping-particle" : "", "family" : "Rubinstein", "given" : "L J", "non-dropping-particle" : "", "parse-names" : false, "suffix" : "" } ], "container-title" : "Journal of neurology, neurosurgery, and psychiatry", "id" : "ITEM-5", "issue" : "8", "issued" : { "date-parts" : [ [ "1989" ] ] }, "page" : "991-5", "title" : "Benign symptomatic glial cysts of the pineal gland: a report of seven cases and review of the literature.", "type" : "article-journal", "volume" : "52" }, "uris" : [ "http://www.mendeley.com/documents/?uuid=bd706c7b-6d44-45c9-a3e9-7330a5514e02" ] }, { "id" : "ITEM-6", "itemData" : { "DOI" : "10.1007/s00381-003-0813-2", "ISBN" : "4832207180", "ISSN" : "0256-7040", "PMID" : "12920545", "abstract" : "INTRODUCTION: Little is known about the incidence and symptomatology of pineal cysts in children. Until now, the proper management of this group of patients has not been established.\\n\\nPURPOSE: The purpose of this study was to evaluate the epidemiological and clinical features of pineal cysts in children and adolescents and to try to find guidelines for their management.\\n\\nMETHODS AND RESULTS: We analyzed 24 patients (17 girls, mean age 9, and 7 boys, mean age 14) with pineal cysts found as the only pathology on MRI. Six patients were treated surgically (excision of the cysts via a supracerebellar-infratentorial approach) because of the progression of neurological symptoms or the enlargement of the cyst at follow-up. In this group of patients, no surgery-related complications were noted, nor was residual cyst observed on postoperative MRI. In 4 cases, histological examination revealed simple cysts, but in 2 cases pineocytomas were diagnosed. Preoperative symptoms disappeared except light headache in 2 cases and in 1 case no improvement was obtained. The remaining 18 patients had a mean follow-up of 38 months (range 24-60 months). None of the cysts diminished or collapsed. We also measured the circadian pattern of melatonin secretion as well as beta-HCG and AFP levels in serum before surgery. We found very high night levels of melatonin in both of the patients with pineocytomas, while the patients with pineal cysts showed normal or depressed melatonin secretion profile.\\n\\nCONCLUSION: We concluded that though most pineal cysts were clinically benign they should be followed up for many years. If the cyst grows larger in follow-up MRI study and neurological symptoms are progressive, surgical treatment should be performed. In the authors' opinion, one of the markers discriminating benign and neoplastic lesions may be melatonin.", "author" : [ { "dropping-particle" : "", "family" : "Mandera", "given" : "Marek", "non-dropping-particle" : "", "parse-names" : false, "suffix" : "" }, { "dropping-particle" : "", "family" : "Marcol", "given" : "Wieslaw", "non-dropping-particle" : "", "parse-names" : false, "suffix" : "" }, { "dropping-particle" : "", "family" : "Bierzy\u0144ska-Macyszyn", "given" : "Grazyna", "non-dropping-particle" : "", "parse-names" : false, "suffix" : "" }, { "dropping-particle" : "", "family" : "Kluczewska", "given" : "Ewa", "non-dropping-particle" : "", "parse-names" : false, "suffix" : "" } ], "container-title" : "Child's nervous system : ChNS : official journal of the International Society for Pediatric Neurosurgery", "id" : "ITEM-6", "issue" : "10-11", "issued" : { "date-parts" : [ [ "2003" ] ] }, "page" : "750-5", "title" : "Pineal cysts in childhood.", "type" : "article-journal", "volume" : "19" }, "uris" : [ "http://www.mendeley.com/documents/?uuid=1320522d-3402-4d21-87a3-627905180423" ] }, { "id" : "ITEM-7", "itemData" : { "ISBN" : "0148-396X (Print)\r0148-396X (Linking)", "ISSN" : "0148-{396X}", "PMID" : "2234341", "abstract" : "Pineal cysts are being described with increasing frequency since the advent of magnetic resonance imaging. Although pineal cysts are incidental findings in as many as 4% of magnetic resonance imaging studies, symptomatic pineal cysts are quite rare. We present a case of pineal cyst causing aqueductal obstruction with symptomatic hydrocephalus and resultant headache and syncope, which was treated by surgical resection. A review of the relevant literature and discussion follow.", "author" : [ { "dropping-particle" : "", "family" : "Maurer", "given" : "P K", "non-dropping-particle" : "", "parse-names" : false, "suffix" : "" }, { "dropping-particle" : "", "family" : "Ecklund", "given" : "J", "non-dropping-particle" : "", "parse-names" : false, "suffix" : "" }, { "dropping-particle" : "", "family" : "Parisi", "given" : "J E", "non-dropping-particle" : "", "parse-names" : false, "suffix" : "" }, { "dropping-particle" : "", "family" : "Ondra", "given" : "S", "non-dropping-particle" : "", "parse-names" : false, "suffix" : "" } ], "container-title" : "Neurosurgery", "id" : "ITEM-7", "issue" : "3", "issued" : { "date-parts" : [ [ "1990" ] ] }, "page" : "451-454", "title" : "Symptomatic pineal cyst: case report", "type" : "article-journal", "volume" : "27" }, "uris" : [ "http://www.mendeley.com/documents/?uuid=76c43ba6-5ffe-4055-a5fe-03c1ff422034" ] }, { "id" : "ITEM-8", "itemData" : { "ISBN" : "1092-9134", "ISSN" : "1092-9134 (Print)", "PMID" : "9869821", "abstract" : "Twenty-one cases of nonneoplastic pineal cyst are presented. The patients were 13 women and 8 men, with a median age of 33 years. Sixteen patients were symptomatic. Symptomatic cysts had an average size of 16.5 mm. In most cases, symptoms and signs were related to increased intracranial pressure, cerebrospinal fluid obstruction, neuroophthalmologic dysfunction, brainstem and cerebellar compression, and mental status changes. Uncommon clinical presentations in three cases were related to increased cyst size caused by hemorrhage, sudden death, and postural syncope and loss of consciousness. Imaging studies showed a uniform hypodense or hypointense, nonenhancing pineal mass with occasional peripheral calcification and associated with hydrocephalus, aqueductal compression, tectal deformity, and hemorrhage within the cavity, in decreasing order of frequency. Fourteen patients underwent open cyst resection. Histologically, the intact lesions show a unilocular or multilocular cavity, surrounded by a wall comprised of variable amounts of glial tissue, remnants of pineal gland, and an external fibrous capsule. Follow-up information showed 12 patients alive and well without recurrence between 26 and 144 postoperative months. One patient who underwent stereotactic drainage had a recurrence. One symptomatic patient who did not have surgery died suddenly of causes related to the cyst. The present study supports the role of surgical excision for the treatment of symptomatic pineal cysts to obtain adequate tissue for diagnosis and relief of symptoms. The use of histochemical and immunohistochemical studies may prove useful in the distinction of these lesions with astrocytomas and cystic pineal parenchymal tumors.", "author" : [ { "dropping-particle" : "", "family" : "Mena", "given" : "H", "non-dropping-particle" : "", "parse-names" : false, "suffix" : "" }, { "dropping-particle" : "", "family" : "Armonda", "given" : "R A", "non-dropping-particle" : "", "parse-names" : false, "suffix" : "" }, { "dropping-particle" : "", "family" : "Ribas", "given" : "J L", "non-dropping-particle" : "", "parse-names" : false, "suffix" : "" }, { "dropping-particle" : "", "family" : "Ondra", "given" : "S L", "non-dropping-particle" : "", "parse-names" : false, "suffix" : "" }, { "dropping-particle" : "", "family" : "Rushing", "given" : "E J", "non-dropping-particle" : "", "parse-names" : false, "suffix" : "" } ], "container-title" : "Annals of diagnostic pathology", "id" : "ITEM-8", "issue" : "1", "issued" : { "date-parts" : [ [ "1997" ] ] }, "page" : "11-18", "title" : "Nonneoplastic pineal cysts: a clinicopathologic study of twenty-one cases.", "type" : "article-journal", "volume" : "1" }, "uris" : [ "http://www.mendeley.com/documents/?uuid=5202886a-634f-4bc1-9b91-c5b940385ed9" ] }, { "id" : "ITEM-9", "itemData" : { "DOI" : "10.1007/s007010200031", "ISBN" : "0001-6268 (Print)\\r0001-6268 (Linking)", "ISSN" : "0001-6268", "PMID" : "11956936", "abstract" : "Between 1991 and 2000, seven patients presented with symptomatic pineal cysts at our hospital (6 females, 1 male). Average age was 22 years (range 4-33 years). Headache was present in 6 patients, who were subsequently operated on. A scotoma and a transient inferior visual field deficit were minor signs in two patients respectively. A Parinaud syndrome with vertical gaze paralysis was found in none. In one child, paroxysmal pupillary dilatations and contractions ('springing pupils') constituted the only signs and a conservative policy was adopted. Four patients presented with hydrocephalus and were treated by an endoscopic resection of their pineal cysts (one stereotactically, three free-hand). Two other patients presented with a prolonged history of symptoms and signs: headache alone in one, headache with discrete neurological deficits in the other. Ventricles in these two patients were not dilated and therefore an open cyst resection by infratentorial supracerebellar approach was performed. Average follow-up in the six \"operated\" patients was 29 months (range 12-108 months). All four patients treated by endoscopy, are symptom-free at follow-up, whereas the two who were approached by open surgery, are not. Clinical presentation, radiological evaluation and treatment modalities of pineal cysts are discussed and compared with experiences reported in the literature. It is concluded that pineal cysts in the presence of obstructive hydrocephalus are a clear indication for endoscopy with a rigid endoscope.", "author" : [ { "dropping-particle" : "", "family" : "Michielsen", "given" : "G", "non-dropping-particle" : "", "parse-names" : false, "suffix" : "" }, { "dropping-particle" : "", "family" : "Benoit", "given" : "Y", "non-dropping-particle" : "", "parse-names" : false, "suffix" : "" }, { "dropping-particle" : "", "family" : "Baert", "given" : "E", "non-dropping-particle" : "", "parse-names" : false, "suffix" : "" }, { "dropping-particle" : "", "family" : "Meire", "given" : "F", "non-dropping-particle" : "", "parse-names" : false, "suffix" : "" }, { "dropping-particle" : "", "family" : "Caemaert", "given" : "J", "non-dropping-particle" : "", "parse-names" : false, "suffix" : "" } ], "container-title" : "Acta neurochirurgica", "id" : "ITEM-9", "issue" : "3", "issued" : { "date-parts" : [ [ "2002" ] ] }, "page" : "233-42; discussion 242", "title" : "Symptomatic pineal cysts: clinical manifestations and management.", "type" : "article-journal", "volume" : "144" }, "uris" : [ "http://www.mendeley.com/documents/?uuid=cde808c2-edc2-4755-a8d4-28f10a7e3684" ] }, { "id" : "ITEM-10", "itemData" : { "DOI" : "10.1007/BF01407665", "ISSN" : "0001-6268", "PMID" : "2058425", "abstract" : "Seven patients with non-neoplastic symptomatic lesions of the pineal gland have been operated on in our department since 1988. Clinical symptoms were slight and there were intermittent signs of a space occupying lesions in the quadrigeminal area, i.e. visual and gait disturbances. In three patients, obstructive hydrocephalus with related symptoms was found. Diagnosis was confirmed by use of MRI in sagittal planes, revealing a cystic lesion in five and a solid tumour in two patients. All patients were operated on without complications using an infratentorial supracerebellar approach. Histological examination showed glial cysts of the pineal gland in five patients. In the two solid specimens, normal pineal tissue was found. These lesions seem to be of special interest, as the only pathological property are their size: Both lesions--\"too large pineal glands\"--caused obstruction of the outlet of the third ventricle with subsequent hydrocephalus. Surgical treatment was curative in all cases with prompt relief of the symptoms. Clinical symptoms and signs, diagnostic and pathological findings, as well as the surgical results of these cases will be reported.", "author" : [ { "dropping-particle" : "", "family" : "Oeckler", "given" : "R", "non-dropping-particle" : "", "parse-names" : false, "suffix" : "" }, { "dropping-particle" : "", "family" : "Feiden", "given" : "W", "non-dropping-particle" : "", "parse-names" : false, "suffix" : "" } ], "container-title" : "Acta neurochirurgica", "id" : "ITEM-10", "issue" : "1-2", "issued" : { "date-parts" : [ [ "1991" ] ] }, "page" : "40-44", "title" : "Benign symptomatic lesions of the pineal gland. Report of seven cases treated surgically.", "type" : "article-journal", "volume" : "108" }, "uris" : [ "http://www.mendeley.com/documents/?uuid=089bc267-ac88-4a6f-9632-cd5ca92ec834" ] }, { "id" : "ITEM-11", "itemData" : { "DOI" : "10.3171/jns.1992.77.6.0896", "ISBN" : "0022-3085 (Print)\r0022-3085 (Linking)", "ISSN" : "0022-3085 (Print)", "PMID" : "1432132", "abstract" : "The authors present a series of six patients with large symptomatic benign pineal cysts and review the 27 patients previously reported in the literature. Patients with symptomatic pineal cysts most often present with one of three syndromes: 1) paroxysmal headache with gaze paresis; 2) chronic headache, gaze paresis, papilledema, and hydrocephalus; or 3) pineal apoplexy with acute hydrocephalus. Surgical intervention with radical cyst removal is the treatment of choice for all symptomatic pineal cysts. Complete cyst removal is desirable; however, radical subtotal resection is appropriate if the cyst cannot be easily separated from the quadrigeminal plate. Ventricular shunting should be reserved for patients with persistent hydrocephalus after cyst resection.", "author" : [ { "dropping-particle" : "", "family" : "Wisoff", "given" : "J H", "non-dropping-particle" : "", "parse-names" : false, "suffix" : "" }, { "dropping-particle" : "", "family" : "Epstein", "given" : "F", "non-dropping-particle" : "", "parse-names" : false, "suffix" : "" } ], "container-title" : "Journal of neurosurgery", "id" : "ITEM-11", "issue" : "6", "issued" : { "date-parts" : [ [ "1992" ] ] }, "page" : "896-900", "title" : "Surgical management of symptomatic pineal cysts.", "type" : "article-journal", "volume" : "77" }, "uris" : [ "http://www.mendeley.com/documents/?uuid=a8e29e84-9d0f-4c88-9b96-be893f3f9b43" ] }, { "id" : "ITEM-12", "itemData" : { "DOI" : "10.1227/01.NEU.0000179990.46401.66", "ISBN" : "1524-4040 (Electronic)\\r0148-396X (Linking)", "ISSN" : "0148396X", "PMID" : "16284546", "abstract" : "OBJECTIVE AND IMPORTANCE: Although most pineal cysts are clinically benign and asymptomatic, some can become symptomatic. Of the various symptomatic presentations, apoplexy is the rarest and most ill-defined. A comprehensive search of publications in the English language yielded 18 cases of pineal cyst apoplexy. We reviewed the literature to compare symptomatology and management strategies and their outcomes. CLINICAL PRESENTATION: A 29-year-old woman with a 1-month history of headaches presented with an acute worsening of her symptoms with a severe occipital headache and trouble focusing when reading. Her neurological examination was otherwise normal. Magnetic resonance imaging showed pineal cyst apoplexy and accompanying hydrocephalus. INTERVENTION: A left paramedian craniotomy with a transcallosal, transchoroidal approach using an intraoperative neuronavigation system was used to resect a pineal cyst. Postoperative imaging showed complete removal of the cyst and resolution of the hydrocephalus. Follow-up imaging at 12 months demonstrated no evidence of recurrence or any hydrocephalus. The patient has remained asymptomatic for 18 months. CONCLUSION: Pineal cyst apoplexy should always be considered when following a patient with a pineal cyst that becomes symptomatic. The most common symptom was severe headache of sudden onset or acute worsening. Other signs of hydrocephalus may or may not be present. Magnetic resonance imaging is essential to making a diagnosis. Although we believe that surgical resection is the most effective approach because it minimizes the risk for recurrence and complication, stereotactic aspiration has been used successfully to treat this condition.", "author" : [ { "dropping-particle" : "", "family" : "Patel", "given" : "Akash J.", "non-dropping-particle" : "", "parse-names" : false, "suffix" : "" }, { "dropping-particle" : "", "family" : "Fuller", "given" : "Gregory N.", "non-dropping-particle" : "", "parse-names" : false, "suffix" : "" }, { "dropping-particle" : "", "family" : "Wildrick", "given" : "David M.", "non-dropping-particle" : "", "parse-names" : false, "suffix" : "" }, { "dropping-particle" : "", "family" : "Sawaya", "given" : "Raymond", "non-dropping-particle" : "", "parse-names" : false, "suffix" : "" } ], "container-title" : "Neurosurgery", "id" : "ITEM-12", "issue" : "5", "issued" : { "date-parts" : [ [ "2005" ] ] }, "page" : "1066", "title" : "Pineal cyst apoplexy: Case report and review of the literature", "type" : "article-journal", "volume" : "57" }, "uris" : [ "http://www.mendeley.com/documents/?uuid=0e9dd867-9b41-4b1b-8493-bbeea2c0c4c3" ] } ], "mendeley" : { "formattedCitation" : "&lt;sup&gt;5,15\u201325&lt;/sup&gt;", "plainTextFormattedCitation" : "5,15\u201325", "previouslyFormattedCitation" : "&lt;sup&gt;5,15\u201325&lt;/sup&gt;" }, "properties" : { "noteIndex" : 0 }, "schema" : "https://github.com/citation-style-language/schema/raw/master/csl-citation.json" }</w:instrText>
      </w:r>
      <w:r w:rsidR="00806FB4">
        <w:fldChar w:fldCharType="separate"/>
      </w:r>
      <w:r w:rsidR="00D912B3" w:rsidRPr="00D912B3">
        <w:rPr>
          <w:noProof/>
          <w:vertAlign w:val="superscript"/>
        </w:rPr>
        <w:t>5,15–25</w:t>
      </w:r>
      <w:r w:rsidR="00806FB4">
        <w:fldChar w:fldCharType="end"/>
      </w:r>
      <w:r>
        <w:t xml:space="preserve"> </w:t>
      </w:r>
    </w:p>
    <w:p w:rsidR="00305342" w:rsidRDefault="00305342" w:rsidP="007F04B6">
      <w:pPr>
        <w:spacing w:line="480" w:lineRule="auto"/>
      </w:pPr>
      <w:r>
        <w:t>As the reported prevalence of pineal cysts continues to rise, and the natural history is not defined</w:t>
      </w:r>
      <w:r w:rsidR="005250A6">
        <w:t>,</w:t>
      </w:r>
      <w:r>
        <w:t xml:space="preserve"> there is increasing pressure on neurosurgical and </w:t>
      </w:r>
      <w:proofErr w:type="spellStart"/>
      <w:r>
        <w:t>neuro</w:t>
      </w:r>
      <w:proofErr w:type="spellEnd"/>
      <w:r w:rsidR="00B82C70">
        <w:t>-</w:t>
      </w:r>
      <w:r>
        <w:t xml:space="preserve">radiological services to develop follow up strategies for these patients. </w:t>
      </w:r>
      <w:r w:rsidR="00821F9A">
        <w:t xml:space="preserve">The </w:t>
      </w:r>
      <w:r>
        <w:t xml:space="preserve">aim </w:t>
      </w:r>
      <w:r w:rsidR="00821F9A">
        <w:t xml:space="preserve">of this study was </w:t>
      </w:r>
      <w:r>
        <w:t xml:space="preserve">to </w:t>
      </w:r>
      <w:r w:rsidR="00821F9A">
        <w:t xml:space="preserve">investigate </w:t>
      </w:r>
      <w:r>
        <w:t xml:space="preserve">the prevalence and natural history of pineal cysts and to </w:t>
      </w:r>
      <w:r w:rsidR="00821F9A">
        <w:t xml:space="preserve">develop </w:t>
      </w:r>
      <w:r>
        <w:t xml:space="preserve">a </w:t>
      </w:r>
      <w:r w:rsidR="00821F9A">
        <w:t xml:space="preserve">pragmatic approach for clinical and radiological </w:t>
      </w:r>
      <w:r w:rsidR="00D912B3">
        <w:t>surveillance</w:t>
      </w:r>
      <w:r>
        <w:t xml:space="preserve"> for these patients.</w:t>
      </w:r>
    </w:p>
    <w:p w:rsidR="00305342" w:rsidRDefault="007F04B6" w:rsidP="007F04B6">
      <w:pPr>
        <w:spacing w:line="480" w:lineRule="auto"/>
        <w:rPr>
          <w:b/>
        </w:rPr>
      </w:pPr>
      <w:r>
        <w:rPr>
          <w:b/>
        </w:rPr>
        <w:t>Materials and m</w:t>
      </w:r>
      <w:r w:rsidR="00305342" w:rsidRPr="00FA004B">
        <w:rPr>
          <w:b/>
        </w:rPr>
        <w:t>ethods</w:t>
      </w:r>
      <w:r w:rsidR="00305342">
        <w:t xml:space="preserve">: </w:t>
      </w:r>
    </w:p>
    <w:p w:rsidR="00305342" w:rsidRDefault="00305342" w:rsidP="007F04B6">
      <w:pPr>
        <w:spacing w:line="480" w:lineRule="auto"/>
      </w:pPr>
      <w:r>
        <w:t xml:space="preserve">The radiological reports of all patients, aged greater than 16, who underwent MRI brain at The Walton Centre </w:t>
      </w:r>
      <w:r w:rsidR="00821F9A">
        <w:t>NHS Foundation Trust</w:t>
      </w:r>
      <w:r>
        <w:t>, between June 2007 and January 2014, were reviewed. The search tool CRIS (Computerised Radiological Information System) was used to identify reports containing the term “pineal cyst.”</w:t>
      </w:r>
    </w:p>
    <w:p w:rsidR="00C60372" w:rsidRDefault="000F67B0" w:rsidP="007F04B6">
      <w:pPr>
        <w:spacing w:line="480" w:lineRule="auto"/>
      </w:pPr>
      <w:r>
        <w:lastRenderedPageBreak/>
        <w:t xml:space="preserve">Scans were reviewed by </w:t>
      </w:r>
      <w:r w:rsidR="00305342">
        <w:t xml:space="preserve">experienced consultant </w:t>
      </w:r>
      <w:proofErr w:type="spellStart"/>
      <w:r w:rsidR="00305342">
        <w:t>neuro</w:t>
      </w:r>
      <w:proofErr w:type="spellEnd"/>
      <w:r w:rsidR="00B82C70">
        <w:t>-</w:t>
      </w:r>
      <w:r w:rsidR="00305342">
        <w:t>radiologist</w:t>
      </w:r>
      <w:r>
        <w:t xml:space="preserve">s </w:t>
      </w:r>
      <w:r w:rsidRPr="000F67B0">
        <w:t>(K.D, M.B)</w:t>
      </w:r>
      <w:r w:rsidR="00305342" w:rsidRPr="000F67B0">
        <w:t>,</w:t>
      </w:r>
      <w:r w:rsidR="00305342">
        <w:t xml:space="preserve"> to </w:t>
      </w:r>
      <w:r w:rsidR="00821F9A">
        <w:t>confirm</w:t>
      </w:r>
      <w:r w:rsidR="00305342">
        <w:t xml:space="preserve"> the </w:t>
      </w:r>
      <w:r w:rsidR="00821F9A">
        <w:t xml:space="preserve">radiological </w:t>
      </w:r>
      <w:r w:rsidR="00305342">
        <w:t>diagnosis of pineal cyst. Patients were excluded if they had enhancing regions on MRI suggestive of non-benign pineal lesions</w:t>
      </w:r>
      <w:r w:rsidR="00821F9A">
        <w:t xml:space="preserve"> such as primary pineal tumours</w:t>
      </w:r>
      <w:r w:rsidR="00305342">
        <w:t xml:space="preserve">. There </w:t>
      </w:r>
      <w:r w:rsidR="005250A6">
        <w:t>was</w:t>
      </w:r>
      <w:r w:rsidR="00305342">
        <w:t xml:space="preserve"> no exclusion criteria related to pineal cyst size. </w:t>
      </w:r>
      <w:r w:rsidR="00EF195A">
        <w:t xml:space="preserve">The MRI sequences T2 axial, FLAIR coronal, T1+gadolinium were reviewed to record </w:t>
      </w:r>
      <w:r w:rsidR="00620684">
        <w:t xml:space="preserve">the maximum cyst diameter. </w:t>
      </w:r>
      <w:r w:rsidR="00EF195A" w:rsidRPr="005A1127">
        <w:t>Measurements</w:t>
      </w:r>
      <w:r w:rsidR="00EF195A">
        <w:t xml:space="preserve"> were made by </w:t>
      </w:r>
      <w:r w:rsidR="00620684">
        <w:t xml:space="preserve">both </w:t>
      </w:r>
      <w:proofErr w:type="spellStart"/>
      <w:r w:rsidR="00B82C70">
        <w:t>n</w:t>
      </w:r>
      <w:r w:rsidR="00EF195A">
        <w:t>euro</w:t>
      </w:r>
      <w:proofErr w:type="spellEnd"/>
      <w:r w:rsidR="00620684">
        <w:t>-</w:t>
      </w:r>
      <w:r w:rsidR="00EF195A">
        <w:t>radiologists to determine pineal cyst size.</w:t>
      </w:r>
      <w:r w:rsidR="00620684">
        <w:t xml:space="preserve"> </w:t>
      </w:r>
      <w:r w:rsidR="00537B56">
        <w:t xml:space="preserve">The baseline MRI was used to confirm the diagnosis and subsequent follow up imaging was reviewed to assess for any interval change in the measurements. </w:t>
      </w:r>
      <w:r w:rsidR="00C60372">
        <w:t xml:space="preserve">Non-volumetric measurements were used, and the longest diameter was taken to be the cyst size. </w:t>
      </w:r>
    </w:p>
    <w:p w:rsidR="00305342" w:rsidRDefault="00620684" w:rsidP="007F04B6">
      <w:pPr>
        <w:spacing w:line="480" w:lineRule="auto"/>
      </w:pPr>
      <w:r>
        <w:t>Due to the clinical set up at our centre, both baselin</w:t>
      </w:r>
      <w:r w:rsidR="00BA7E9C">
        <w:t xml:space="preserve">e and </w:t>
      </w:r>
      <w:r w:rsidR="009E782A">
        <w:t>surveillance</w:t>
      </w:r>
      <w:r w:rsidR="00BA7E9C">
        <w:t xml:space="preserve"> imaging</w:t>
      </w:r>
      <w:r>
        <w:t xml:space="preserve"> was performed on a variety of scanning platforms from various manufacturers at field strengths including 0.35T, 1.5T and 3.0T.</w:t>
      </w:r>
      <w:r w:rsidR="003E5231">
        <w:t xml:space="preserve"> </w:t>
      </w:r>
      <w:r w:rsidR="00305342">
        <w:t>Statistical analysis was performed using SPSS 20.0</w:t>
      </w:r>
      <w:r w:rsidR="009E782A" w:rsidRPr="001751C3">
        <w:t>.</w:t>
      </w:r>
      <w:r w:rsidR="00E32AE7" w:rsidRPr="001751C3">
        <w:t xml:space="preserve"> Mann</w:t>
      </w:r>
      <w:r w:rsidR="00E32AE7">
        <w:t xml:space="preserve">-Whitney U test was used to compare medians where appropriate. </w:t>
      </w:r>
      <w:r w:rsidR="00EF195A" w:rsidRPr="00140A9C">
        <w:t>The institutional review board determined that formal e</w:t>
      </w:r>
      <w:r w:rsidR="00305342" w:rsidRPr="00140A9C">
        <w:t>t</w:t>
      </w:r>
      <w:r w:rsidR="00305342">
        <w:t xml:space="preserve">hical approval </w:t>
      </w:r>
      <w:r w:rsidR="00EF195A">
        <w:t xml:space="preserve">was not required </w:t>
      </w:r>
      <w:r w:rsidR="00305342">
        <w:t xml:space="preserve">for this </w:t>
      </w:r>
      <w:r w:rsidR="00EF195A">
        <w:t>study</w:t>
      </w:r>
      <w:r w:rsidR="00305342">
        <w:t>.</w:t>
      </w:r>
    </w:p>
    <w:p w:rsidR="00601F59" w:rsidRDefault="00601F59" w:rsidP="007F04B6">
      <w:pPr>
        <w:spacing w:line="480" w:lineRule="auto"/>
      </w:pPr>
      <w:r w:rsidRPr="00FA004B">
        <w:rPr>
          <w:b/>
        </w:rPr>
        <w:t>Results</w:t>
      </w:r>
      <w:r>
        <w:t>:</w:t>
      </w:r>
    </w:p>
    <w:p w:rsidR="00BA7E9C" w:rsidRDefault="00EF195A" w:rsidP="007F04B6">
      <w:pPr>
        <w:spacing w:line="480" w:lineRule="auto"/>
      </w:pPr>
      <w:r>
        <w:t xml:space="preserve">During the study period </w:t>
      </w:r>
      <w:r w:rsidR="0066206E">
        <w:t xml:space="preserve">all </w:t>
      </w:r>
      <w:r w:rsidR="00601F59">
        <w:t xml:space="preserve">42,099 </w:t>
      </w:r>
      <w:r w:rsidR="004B772E">
        <w:t>MRI head</w:t>
      </w:r>
      <w:r w:rsidR="005A1127">
        <w:t xml:space="preserve"> </w:t>
      </w:r>
      <w:r w:rsidR="004B05E2">
        <w:t xml:space="preserve">(elective and emergency) </w:t>
      </w:r>
      <w:r w:rsidR="00601F59">
        <w:t xml:space="preserve">radiology reports were reviewed, </w:t>
      </w:r>
      <w:r w:rsidR="00AF3146">
        <w:t xml:space="preserve">identifying </w:t>
      </w:r>
      <w:r w:rsidR="00601F59">
        <w:t xml:space="preserve">281 patients with </w:t>
      </w:r>
      <w:r>
        <w:t xml:space="preserve">incidental </w:t>
      </w:r>
      <w:r w:rsidR="00601F59">
        <w:t>pineal cysts (prevalence =0.667%). The median age at diagnosis wa</w:t>
      </w:r>
      <w:r w:rsidR="009F531C">
        <w:t>s 38 years (range =16-84 years) (</w:t>
      </w:r>
      <w:r w:rsidR="00BA7E9C">
        <w:t xml:space="preserve">See </w:t>
      </w:r>
      <w:r w:rsidR="009F531C">
        <w:t>F</w:t>
      </w:r>
      <w:r w:rsidR="00531980">
        <w:t>igure 1)</w:t>
      </w:r>
      <w:r w:rsidR="009F531C">
        <w:t>.</w:t>
      </w:r>
      <w:r w:rsidR="00601F59">
        <w:t xml:space="preserve"> 63.3% (n =178) of patients were female. The main indication</w:t>
      </w:r>
      <w:r w:rsidR="009F531C">
        <w:t xml:space="preserve"> for MRI was</w:t>
      </w:r>
      <w:r w:rsidR="005250A6">
        <w:t xml:space="preserve"> headache (50.2%), </w:t>
      </w:r>
      <w:r w:rsidR="009F531C">
        <w:t>seizure</w:t>
      </w:r>
      <w:r w:rsidR="00601F59">
        <w:t xml:space="preserve"> (12.8%), </w:t>
      </w:r>
      <w:r w:rsidR="005250A6">
        <w:t xml:space="preserve">and </w:t>
      </w:r>
      <w:r w:rsidR="00BA7E9C">
        <w:t xml:space="preserve">miscellaneous </w:t>
      </w:r>
      <w:r w:rsidR="00601F59">
        <w:t>(36.7%)</w:t>
      </w:r>
      <w:r w:rsidR="000F67B0">
        <w:t>, encompassing other neurological symptoms including tremor, visual disturbance and sensory disturbance</w:t>
      </w:r>
      <w:r w:rsidR="00601F59">
        <w:t xml:space="preserve">. </w:t>
      </w:r>
      <w:r w:rsidR="00BA7E9C">
        <w:t>Median pineal cyst diameter at time of diagnosis was 10mm (range =2-28mm).</w:t>
      </w:r>
    </w:p>
    <w:p w:rsidR="0063450B" w:rsidRDefault="00601F59" w:rsidP="007F04B6">
      <w:pPr>
        <w:spacing w:line="480" w:lineRule="auto"/>
      </w:pPr>
      <w:r>
        <w:t xml:space="preserve">181 patients (64.4%) had at least 1 follow up MRI (mean =2.12, </w:t>
      </w:r>
      <w:r w:rsidR="009F531C">
        <w:t>range =</w:t>
      </w:r>
      <w:r>
        <w:t>1</w:t>
      </w:r>
      <w:r w:rsidR="009F531C">
        <w:t>-7), and m</w:t>
      </w:r>
      <w:r w:rsidR="00AF3146">
        <w:t>edian length of follow up was 6 months (range =</w:t>
      </w:r>
      <w:r w:rsidR="005A1127">
        <w:t>1-</w:t>
      </w:r>
      <w:r w:rsidR="00AF3146">
        <w:t>68 months).</w:t>
      </w:r>
      <w:r w:rsidR="009F531C">
        <w:t xml:space="preserve"> Only 11 patients</w:t>
      </w:r>
      <w:r w:rsidR="008C32FC">
        <w:t xml:space="preserve"> (6%)</w:t>
      </w:r>
      <w:r w:rsidR="009F531C">
        <w:t xml:space="preserve"> had pineal cysts that changed size at subsequent scan.</w:t>
      </w:r>
      <w:r w:rsidR="00BA7E9C" w:rsidRPr="00BA7E9C">
        <w:t xml:space="preserve"> </w:t>
      </w:r>
      <w:r w:rsidR="00BA7E9C">
        <w:t>No patients developed symptoms or complications attributable to their pineal cyst.</w:t>
      </w:r>
    </w:p>
    <w:p w:rsidR="00843D20" w:rsidRDefault="00601F59" w:rsidP="007F04B6">
      <w:pPr>
        <w:spacing w:line="480" w:lineRule="auto"/>
      </w:pPr>
      <w:r>
        <w:lastRenderedPageBreak/>
        <w:t>7 cysts increased in size with a median change of 2mm (range</w:t>
      </w:r>
      <w:r w:rsidR="0063450B">
        <w:t xml:space="preserve"> =</w:t>
      </w:r>
      <w:r>
        <w:t>1-2mm). At time of diagnosis the</w:t>
      </w:r>
      <w:r w:rsidR="00843D20">
        <w:t xml:space="preserve">se patients were </w:t>
      </w:r>
      <w:r>
        <w:t>age</w:t>
      </w:r>
      <w:r w:rsidR="00843D20">
        <w:t>d 3</w:t>
      </w:r>
      <w:r>
        <w:t>0-62 (median =44)</w:t>
      </w:r>
      <w:r w:rsidR="00AF3146">
        <w:t>, with cysts ranging from 6-17mm (m</w:t>
      </w:r>
      <w:r w:rsidR="0066206E">
        <w:t>edian =</w:t>
      </w:r>
      <w:r w:rsidR="00AF3146">
        <w:t>13mm)</w:t>
      </w:r>
      <w:r w:rsidR="00843D20">
        <w:t xml:space="preserve">. </w:t>
      </w:r>
      <w:r w:rsidR="00C60372">
        <w:t xml:space="preserve">Additional information regarding these patients can be seen in </w:t>
      </w:r>
      <w:r w:rsidR="003B268C">
        <w:t>Table 1</w:t>
      </w:r>
      <w:r w:rsidR="00C60372">
        <w:t xml:space="preserve">. </w:t>
      </w:r>
      <w:r w:rsidR="00843D20">
        <w:t>The median time to increase in size was 9 months</w:t>
      </w:r>
      <w:r w:rsidR="00CF036C">
        <w:t xml:space="preserve"> (range</w:t>
      </w:r>
      <w:r w:rsidR="000F67B0">
        <w:t xml:space="preserve"> =</w:t>
      </w:r>
      <w:r w:rsidR="005A1127">
        <w:t>2-26</w:t>
      </w:r>
      <w:r w:rsidR="00CF036C">
        <w:t>)</w:t>
      </w:r>
      <w:r w:rsidR="00843D20">
        <w:t>.</w:t>
      </w:r>
      <w:r w:rsidR="003E5231">
        <w:t xml:space="preserve"> </w:t>
      </w:r>
      <w:r>
        <w:t xml:space="preserve">4 </w:t>
      </w:r>
      <w:r w:rsidR="00843D20">
        <w:t>patien</w:t>
      </w:r>
      <w:r w:rsidR="0063450B">
        <w:t>ts aged 25-58 (median =</w:t>
      </w:r>
      <w:r w:rsidR="00843D20">
        <w:t xml:space="preserve">30) had </w:t>
      </w:r>
      <w:r>
        <w:t xml:space="preserve">cysts </w:t>
      </w:r>
      <w:r w:rsidR="00843D20">
        <w:t xml:space="preserve">which </w:t>
      </w:r>
      <w:r>
        <w:t>reduced in size</w:t>
      </w:r>
      <w:r w:rsidR="00843D20">
        <w:t xml:space="preserve">. The cysts measured between 10-16mm (median =15mm), and the </w:t>
      </w:r>
      <w:r>
        <w:t xml:space="preserve">median change </w:t>
      </w:r>
      <w:r w:rsidR="00843D20">
        <w:t xml:space="preserve">was </w:t>
      </w:r>
      <w:r>
        <w:t xml:space="preserve">2.5mm (range =2-8mm). </w:t>
      </w:r>
      <w:r w:rsidR="00843D20">
        <w:t>The median time to reduction in size was 10.5 months</w:t>
      </w:r>
      <w:r w:rsidR="000F67B0">
        <w:t xml:space="preserve"> (range</w:t>
      </w:r>
      <w:r w:rsidR="0063450B">
        <w:t xml:space="preserve"> </w:t>
      </w:r>
      <w:r w:rsidR="000F67B0">
        <w:t>=</w:t>
      </w:r>
      <w:r w:rsidR="005A1127">
        <w:t>6-14 months)</w:t>
      </w:r>
      <w:r w:rsidR="00843D20">
        <w:t>.</w:t>
      </w:r>
      <w:r w:rsidR="009E782A">
        <w:t xml:space="preserve"> An </w:t>
      </w:r>
      <w:r w:rsidR="003B268C">
        <w:t xml:space="preserve">example patient </w:t>
      </w:r>
      <w:r w:rsidR="00537B56">
        <w:t xml:space="preserve">MRI scan </w:t>
      </w:r>
      <w:r w:rsidR="003B268C">
        <w:t>can be seen in F</w:t>
      </w:r>
      <w:r w:rsidR="009E782A">
        <w:t>ig</w:t>
      </w:r>
      <w:r w:rsidR="003B268C">
        <w:t>ure 2</w:t>
      </w:r>
      <w:r w:rsidR="009E782A">
        <w:t>.</w:t>
      </w:r>
    </w:p>
    <w:p w:rsidR="00C976F1" w:rsidRPr="00C976F1" w:rsidRDefault="00C976F1" w:rsidP="007F04B6">
      <w:pPr>
        <w:spacing w:line="480" w:lineRule="auto"/>
      </w:pPr>
      <w:r w:rsidRPr="00C976F1">
        <w:t>Cyst si</w:t>
      </w:r>
      <w:r>
        <w:t xml:space="preserve">ze did not </w:t>
      </w:r>
      <w:r w:rsidR="009E782A">
        <w:t>correlate</w:t>
      </w:r>
      <w:r>
        <w:t xml:space="preserve"> with age at time of diagnosis. Although all 5 patients with very large cysts (&gt;19mm) were aged between 23 and 54.</w:t>
      </w:r>
    </w:p>
    <w:p w:rsidR="00AF3146" w:rsidRDefault="00AF3146" w:rsidP="007F04B6">
      <w:pPr>
        <w:spacing w:line="480" w:lineRule="auto"/>
      </w:pPr>
      <w:r>
        <w:t xml:space="preserve">100 patients did not have a </w:t>
      </w:r>
      <w:r w:rsidR="009E782A">
        <w:t>surveillance</w:t>
      </w:r>
      <w:r>
        <w:t xml:space="preserve"> MRI. Of the patients with no follow up, the median size o</w:t>
      </w:r>
      <w:r w:rsidR="0063450B">
        <w:t>f pineal cyst was 10mm (range =2-</w:t>
      </w:r>
      <w:r>
        <w:t xml:space="preserve">20mm), </w:t>
      </w:r>
      <w:r w:rsidR="00A10DF3">
        <w:t xml:space="preserve">and </w:t>
      </w:r>
      <w:r>
        <w:t xml:space="preserve">their age </w:t>
      </w:r>
      <w:r w:rsidR="00151C38">
        <w:t>ranged</w:t>
      </w:r>
      <w:r w:rsidR="00BA7E9C">
        <w:t xml:space="preserve"> from 17-84 (median =</w:t>
      </w:r>
      <w:r>
        <w:t>40)</w:t>
      </w:r>
      <w:r w:rsidR="0066206E">
        <w:t xml:space="preserve">. </w:t>
      </w:r>
      <w:r w:rsidR="00C60372">
        <w:t>T</w:t>
      </w:r>
      <w:r w:rsidR="0066206E">
        <w:t>here was no statistical difference in</w:t>
      </w:r>
      <w:r w:rsidR="00BA7E9C">
        <w:t xml:space="preserve"> the demographics of this group when compared with those whom had surveillance</w:t>
      </w:r>
      <w:r w:rsidR="00E32AE7">
        <w:t xml:space="preserve"> (p&gt;0.05 for both age and size of pineal cysts at diagnosis).</w:t>
      </w:r>
    </w:p>
    <w:p w:rsidR="00531980" w:rsidRDefault="00531980" w:rsidP="0064159C">
      <w:pPr>
        <w:tabs>
          <w:tab w:val="left" w:pos="7575"/>
        </w:tabs>
        <w:spacing w:line="480" w:lineRule="auto"/>
        <w:rPr>
          <w:b/>
        </w:rPr>
      </w:pPr>
      <w:r>
        <w:rPr>
          <w:b/>
        </w:rPr>
        <w:t>Discussion:</w:t>
      </w:r>
      <w:r w:rsidR="0064159C">
        <w:rPr>
          <w:b/>
        </w:rPr>
        <w:tab/>
      </w:r>
    </w:p>
    <w:p w:rsidR="00B861B4" w:rsidRDefault="00CF036C" w:rsidP="007F04B6">
      <w:pPr>
        <w:spacing w:line="480" w:lineRule="auto"/>
      </w:pPr>
      <w:r>
        <w:t>With increased availability of MRI there is an increasing referral of patients with incidental findings, so-called Victims Of Modern Imaging Technology (VOMIT</w:t>
      </w:r>
      <w:r w:rsidR="001467D9">
        <w:t>)</w:t>
      </w:r>
      <w:r w:rsidR="00297EAA">
        <w:t>.</w:t>
      </w:r>
      <w:r w:rsidR="00806FB4">
        <w:fldChar w:fldCharType="begin" w:fldLock="1"/>
      </w:r>
      <w:r w:rsidR="009B3730">
        <w:instrText>ADDIN CSL_CITATION { "citationItems" : [ { "id" : "ITEM-1", "itemData" : { "DOI" : "10.1136/bmj.326.7401.1273", "ISSN" : "0959-8138", "abstract" : "Richard Hayward, consultant neurosurgeon (Haywar@gosh.nhs.uk)Great Ormond Street Hospital for Children, LondonCase 1\u2014A request arrives for an urgent neurosurgical consultation. The urgency is reinforced by several telephone calls. A 12 year old boy with headaches has had a head scan\u2014nowadays more likely magnetic resonance imaging (MRI) than computed tomography\u2014that shows an arachnoid cyst. The parents have been told that the clinical diagnosis of migraine (the scan was performed \u201cjust to be on the safe side\u201d) has been changed to something more sinister. The parents are terrified, their fears not at all eased by being referred to a brain surgeon. After all, everyone knows that when doctors talk about a \u201ccyst\u201d they really mean cancer.\\nThe internet is the most potent anxiety provoking system ever devised\\nCase 2\u2014A 15 year old girl complains of back pain. A neurological examination and various blood and radiological examinations are negative\u2014except for the MRI scan (\u201cI&amp;#039;m sure there&amp;#039;ll be nothing, but let&amp;#039;s be certain\u201d). The scan shows a mild focal dilatation \u2026 ", "author" : [ { "dropping-particle" : "", "family" : "Hayward", "given" : "R.", "non-dropping-particle" : "", "parse-names" : false, "suffix" : "" } ], "container-title" : "Bmj", "id" : "ITEM-1", "issue" : "7401", "issued" : { "date-parts" : [ [ "2003" ] ] }, "page" : "1273-1273", "title" : "VOMIT (victims of modern imaging technology)--an acronym for our times", "type" : "article-journal", "volume" : "326" }, "uris" : [ "http://www.mendeley.com/documents/?uuid=673da6ff-893b-4106-a845-7a9a9bbb982a" ] } ], "mendeley" : { "formattedCitation" : "&lt;sup&gt;26&lt;/sup&gt;", "plainTextFormattedCitation" : "26", "previouslyFormattedCitation" : "&lt;sup&gt;26&lt;/sup&gt;" }, "properties" : { "noteIndex" : 0 }, "schema" : "https://github.com/citation-style-language/schema/raw/master/csl-citation.json" }</w:instrText>
      </w:r>
      <w:r w:rsidR="00806FB4">
        <w:fldChar w:fldCharType="separate"/>
      </w:r>
      <w:r w:rsidR="00D912B3" w:rsidRPr="00D912B3">
        <w:rPr>
          <w:noProof/>
          <w:vertAlign w:val="superscript"/>
        </w:rPr>
        <w:t>26</w:t>
      </w:r>
      <w:r w:rsidR="00806FB4">
        <w:fldChar w:fldCharType="end"/>
      </w:r>
      <w:r>
        <w:t xml:space="preserve"> This </w:t>
      </w:r>
      <w:r w:rsidR="00C92181">
        <w:t>increase in access to high quality imaging</w:t>
      </w:r>
      <w:r w:rsidR="005F5884">
        <w:t xml:space="preserve"> </w:t>
      </w:r>
      <w:r w:rsidR="00C92181">
        <w:t xml:space="preserve">is </w:t>
      </w:r>
      <w:r w:rsidR="005F5884">
        <w:t xml:space="preserve">likely the reason for </w:t>
      </w:r>
      <w:r w:rsidR="00693625">
        <w:t xml:space="preserve">incidental </w:t>
      </w:r>
      <w:r w:rsidR="00405C94">
        <w:t>pineal cysts being increasingly reported.</w:t>
      </w:r>
      <w:r w:rsidR="00806FB4">
        <w:fldChar w:fldCharType="begin" w:fldLock="1"/>
      </w:r>
      <w:r w:rsidR="004809F0">
        <w:instrText>ADDIN CSL_CITATION { "citationItems" : [ { "id" : "ITEM-1", "itemData" : { "DOI" : "10.3171/2011.6.JNS11506", "ISSN" : "0022-3085", "PMID" : "21780858", "abstract" : "We reviewed our experience with pineal cysts to define the natural history and clinical relevance of this common intracranial finding.", "author" : [ { "dropping-particle" : "", "family" : "Al-Holou", "given" : "Wajd N", "non-dropping-particle" : "", "parse-names" : false, "suffix" : "" }, { "dropping-particle" : "", "family" : "Terman", "given" : "Samuel W", "non-dropping-particle" : "", "parse-names" : false, "suffix" : "" }, { "dropping-particle" : "", "family" : "Kilburg", "given" : "Craig", "non-dropping-particle" : "", "parse-names" : false, "suffix" : "" }, { "dropping-particle" : "", "family" : "Garton", "given" : "Hugh J L", "non-dropping-particle" : "", "parse-names" : false, "suffix" : "" }, { "dropping-particle" : "", "family" : "Muraszko", "given" : "Karin M", "non-dropping-particle" : "", "parse-names" : false, "suffix" : "" }, { "dropping-particle" : "", "family" : "Chandler", "given" : "William F", "non-dropping-particle" : "", "parse-names" : false, "suffix" : "" }, { "dropping-particle" : "", "family" : "Ibrahim", "given" : "Mohannad", "non-dropping-particle" : "", "parse-names" : false, "suffix" : "" }, { "dropping-particle" : "", "family" : "Maher", "given" : "Cormac O", "non-dropping-particle" : "", "parse-names" : false, "suffix" : "" } ], "container-title" : "Journal of Neurosurgery", "id" : "ITEM-1", "issue" : "6", "issued" : { "date-parts" : [ [ "2011" ] ] }, "page" : "1106-1114", "title" : "Prevalence and natural history of pineal cysts in adults", "type" : "article-journal", "volume" : "115" }, "uris" : [ "http://www.mendeley.com/documents/?uuid=fbdac4fa-77ca-4b27-ae70-ad4bf1c409ff" ] }, { "id" : "ITEM-2", "itemData" : { "DOI" : "10.1227/00006123-199507000-00002", "ISBN" : "0148-396X (Print) 0148-396X (Linking)", "ISSN" : "0148-396X", "PMID" : "8587669", "abstract" : "MACROSCOPIC BENIGN PINEAL cysts, according to previous reports, may preferentially occur in the young population at the fourth decade; symptomatic pineal cysts have been found mainly in females. To confirm the relationship of age and sex to the incidence of pineal cysts, we reviewed 8623 consecutive magnetic resonance images in 6023 patients. Tiny and obscure cysts in the pineal gland were ignored; only the pineal cysts &gt; 5 mm were examined. The cysts were encountered in 79 (1.3%) of 6023 patients evaluated. The cysts predominantly occurred in females; we found 29 cysts in 3008 males and 50 cysts in 3015 females (P &lt; 0.05). Young adults had higher incidence of these cysts, with a peak incidence occurring between the ages of 21 and 30 years, then the incidence gradually decreased with age. We found no significant age distribution in males. However, among all groups, young women between the ages of 21 and 30 years had the highest frequency (5.82%). The incidence of pineal cysts among women between the ages of 21 and 30 years was significantly higher than in any other group (P &lt; 0.001; 21-30 versus 51-60, 61-70, and 71-80). In females, when the incidence below the age of 41 was compared with that above or equal to 41, the z score was 4.98 (P &lt; 0.001). The cystic expansion of the pineal gland in females appeared to begin at adolescence, and presumably the pineal gland decreases in size with aging. In this article, we will also speculate about the relationship of these changes to the secretory activity of the pineal glands.", "author" : [ { "dropping-particle" : "", "family" : "Sawamura", "given" : "Y", "non-dropping-particle" : "", "parse-names" : false, "suffix" : "" }, { "dropping-particle" : "", "family" : "Ikeda", "given" : "J", "non-dropping-particle" : "", "parse-names" : false, "suffix" : "" }, { "dropping-particle" : "", "family" : "Ozawa", "given" : "M", "non-dropping-particle" : "", "parse-names" : false, "suffix" : "" }, { "dropping-particle" : "", "family" : "Minoshima", "given" : "Y", "non-dropping-particle" : "", "parse-names" : false, "suffix" : "" }, { "dropping-particle" : "", "family" : "Saito", "given" : "H", "non-dropping-particle" : "", "parse-names" : false, "suffix" : "" }, { "dropping-particle" : "", "family" : "Abe", "given" : "H", "non-dropping-particle" : "", "parse-names" : false, "suffix" : "" } ], "container-title" : "Neurosurgery", "id" : "ITEM-2", "issue" : "1", "issued" : { "date-parts" : [ [ "1995" ] ] }, "page" : "11-16", "title" : "Magnetic resonance images reveal a high incidence of asymptomatic pineal cysts in young women.", "type" : "article-journal", "volume" : "37" }, "uris" : [ "http://www.mendeley.com/documents/?uuid=45af3aa7-8003-4bb9-988b-ea82daa31db9" ] }, { "id" : "ITEM-3", "itemData" : { "DOI" : "10.1016/S0031-3955(03)00214-1", "ISBN" : "0031-3955 (Print)\\r0031-3955", "ISSN" : "00313955", "PMID" : "15062682", "abstract" : "In the office practice of pediatrics, the clinical threshold for ordering imaging studies of the brain and spine has fallen in recent years, and requests have multiplied for consultation to assess the meaning of unexpected imaging findings. Familiarity with the most common entities that precipitate such requests allows the pediatrician to allay parental anxieties with informed preliminary counseling and to set appropriate priorities for subsequent referrals and investigations.", "author" : [ { "dropping-particle" : "", "family" : "Piatt", "given" : "Joseph H.", "non-dropping-particle" : "", "parse-names" : false, "suffix" : "" } ], "container-title" : "Pediatric Clinics of North America", "id" : "ITEM-3", "issue" : "2", "issued" : { "date-parts" : [ [ "2004" ] ] }, "page" : "507-527", "title" : "Unexpected findings on brain and spine imaging in children", "type" : "article-journal", "volume" : "51" }, "uris" : [ "http://www.mendeley.com/documents/?uuid=db6e1ff9-423b-470a-9a0d-024e0bc3b0f2" ] }, { "id" : "ITEM-4", "itemData" : { "ISBN" : "0028-3878 (Print)\r0028-3878 (Linking)", "ISSN" : "0028-3878 (Print)", "PMID" : "2067630", "abstract" : "We identified 53 patients with non-neoplastic cysts of the pineal gland. In contrast to patients with pineal neoplasms, pineal cysts are usually asymptomatic. They infrequently obstruct the aqueduct to cause hydrocephalus or compress the tectum to produce the neuro-ophthalmologic signs of dorsal midbrain dysfunction. Obstructive hydrocephalus was present in only five patients (9.4%); three of them showed clinical signs of Parinaud's syndrome. CT and MRI typically reveal a cystic mass that averages 1.6 cm in anteroposterior (A-P) diameter with calcification at the periphery and faint rim-like contrast enhancement. Sagittal MRI is the most useful diagnostic test because it shows the anatomic relationship of the cyst to the aqueduct. The mass may compress the tectum and distort the proximal aqueduct; occasionally a large cyst may occlude the aqueduct. All patients with obstructive hydrocephalus had cysts greater than 2.0 cm in A-P diameter. Nine patients had suboccipital craniotomy. In all of them, the cysts contained clear fluid and were easily removed. We advocate conservative management with clinical observation of these benign lesions that may be developmental variants of normal pineal gland.", "author" : [ { "dropping-particle" : "", "family" : "Fetell", "given" : "M R", "non-dropping-particle" : "", "parse-names" : false, "suffix" : "" }, { "dropping-particle" : "", "family" : "Bruce", "given" : "J N", "non-dropping-particle" : "", "parse-names" : false, "suffix" : "" }, { "dropping-particle" : "", "family" : "Burke", "given" : "A M", "non-dropping-particle" : "", "parse-names" : false, "suffix" : "" }, { "dropping-particle" : "", "family" : "Cross", "given" : "D T", "non-dropping-particle" : "", "parse-names" : false, "suffix" : "" }, { "dropping-particle" : "", "family" : "Torres", "given" : "R A", "non-dropping-particle" : "", "parse-names" : false, "suffix" : "" }, { "dropping-particle" : "", "family" : "Powers", "given" : "J M", "non-dropping-particle" : "", "parse-names" : false, "suffix" : "" }, { "dropping-particle" : "", "family" : "Stein", "given" : "B M", "non-dropping-particle" : "", "parse-names" : false, "suffix" : "" } ], "container-title" : "Neurology", "id" : "ITEM-4", "issue" : "7", "issued" : { "date-parts" : [ [ "1991" ] ] }, "page" : "1034-1040", "title" : "Non-neoplastic pineal cysts.", "type" : "article-journal", "volume" : "41" }, "uris" : [ "http://www.mendeley.com/documents/?uuid=ad55428b-a0b5-4123-aa82-e4841028d734" ] }, { "id" : "ITEM-5", "itemData" : { "DOI" : "10.2214/ajr.176.3.1760737", "ISBN" : "0361-803X", "ISSN" : "0361803X", "PMID" : "11222216", "abstract" : "OBJECTIVE: The purpose of this study was to examine the frequency of change in size of pineal cysts on serial MR studies. MATERIALS AND METHODS: Thirty-two patients (19 females, 13 males) with a diagnosis of pineal cyst at any time who underwent brain MR imaging more than once in a period of at least 6 months were identified by computerized search of radiology reports. Four patients underwent MR imaging to follow up pineal cysts, whereas the remaining patients were imaged for a variety of indications, including intracerebral neoplasms. Measurements of maximal cyst dimension on both initial and latest follow-up studies were obtained in all patients, and cyst volumes were calculated in 23 patients. RESULTS: Length of follow-up ranged from 6 months to 9 years. All cysts were considered incidental and none were treated. Maximal cyst dimensions ranged from 0.5 to 2.2 cm. On average, there was no significant change in cyst volume. The maximal dimension of the cyst did not change in 24 (75%) of 32 patients. Two cysts resolved completely on follow-up, three cysts decreased by 2-4 mm, two cysts enlarged by 2-3 mm, and one cyst formed and grew to 1.2 cm. CONCLUSION: Whereas the size of pineal cysts as a whole remained unchanged on serial MR studies, cysts may either form or involute in individual patients. Small increases in cyst size did occur but were not associated with specific clinical findings. These findings suggest that typical pineal cysts may be followed up on a clinical basis alone rather than on imaging.", "author" : [ { "dropping-particle" : "", "family" : "Barboriak", "given" : "D. P.", "non-dropping-particle" : "", "parse-names" : false, "suffix" : "" }, { "dropping-particle" : "", "family" : "Lee", "given" : "L.", "non-dropping-particle" : "", "parse-names" : false, "suffix" : "" }, { "dropping-particle" : "", "family" : "Provenzale", "given" : "J. M.", "non-dropping-particle" : "", "parse-names" : false, "suffix" : "" } ], "container-title" : "American Journal of Roentgenology", "id" : "ITEM-5", "issue" : "3", "issued" : { "date-parts" : [ [ "2001" ] ] }, "page" : "737-743", "title" : "Serial MR imaging of pineal cysts: Implications for natural history and follow-up", "type" : "article-journal", "volume" : "176" }, "uris" : [ "http://www.mendeley.com/documents/?uuid=c6d3665d-ba2c-49bc-a6fc-c1f9fbcd441f" ] }, { "id" : "ITEM-6", "itemData" : { "author" : [ { "dropping-particle" : "", "family" : "Lee", "given" : "DH", "non-dropping-particle" : "", "parse-names" : false, "suffix" : "" }, { "dropping-particle" : "", "family" : "Norman", "given" : "D", "non-dropping-particle" : "", "parse-names" : false, "suffix" : "" }, { "dropping-particle" : "", "family" : "Newton", "given" : "TH", "non-dropping-particle" : "", "parse-names" : false, "suffix" : "" } ], "container-title" : "J Comput AM J Neuroradiol", "id" : "ITEM-6", "issued" : { "date-parts" : [ [ "1986" ] ] }, "page" : "1081-1086", "title" : "MR imaging of pineal cysts", "type" : "article-journal", "volume" : "7" }, "uris" : [ "http://www.mendeley.com/documents/?uuid=72f8d128-6e61-43b8-805e-049eea9eecd3" ] }, { "id" : "ITEM-7", "itemData" : { "DOI" : "10.1016/j.nec.2011.06.001", "ISBN" : "1558-1349 (Electronic)\r1042-3680 (Linking)", "ISSN" : "10423680", "PMID" : "21801982", "abstract" : "Pineal cysts (PCs) are benign and often asymptomatic lesions of the pineal region that are typically small and do not change in size over time. PCs appear as small, well circumscribed, unilocular masses that either reside within or completely replace the pineal gland. This article reviews and discusses the characteristic features of PCs-clinical, histological, and identifiable by various imaging modalities-which assist clinicians in narrowing the differential diagnosis for pineal lesions. ?? 2011 Elsevier Inc.", "author" : [ { "dropping-particle" : "", "family" : "Choy", "given" : "Winward", "non-dropping-particle" : "", "parse-names" : false, "suffix" : "" }, { "dropping-particle" : "", "family" : "Kim", "given" : "Won", "non-dropping-particle" : "", "parse-names" : false, "suffix" : "" }, { "dropping-particle" : "", "family" : "Spasic", "given" : "Marko", "non-dropping-particle" : "", "parse-names" : false, "suffix" : "" }, { "dropping-particle" : "", "family" : "Voth", "given" : "Brittany", "non-dropping-particle" : "", "parse-names" : false, "suffix" : "" }, { "dropping-particle" : "", "family" : "Yew", "given" : "Andrew", "non-dropping-particle" : "", "parse-names" : false, "suffix" : "" }, { "dropping-particle" : "", "family" : "Yang", "given" : "Isaac", "non-dropping-particle" : "", "parse-names" : false, "suffix" : "" } ], "container-title" : "Neurosurgery Clinics of North America", "id" : "ITEM-7", "issue" : "3", "issued" : { "date-parts" : [ [ "2011" ] ] }, "page" : "341-351", "title" : "Pineal Cyst: A Review of Clinical and Radiological Features", "type" : "article-journal", "volume" : "22" }, "uris" : [ "http://www.mendeley.com/documents/?uuid=0147cb38-a60d-42f0-a138-b88fcf5f77b7" ] }, { "id" : "ITEM-8", "itemData" : { "ISSN" : "0195-6108", "PMID" : "3098073", "abstract" : "{MR} brain scans of 672 consecutive patients were examined prospectively to determine the incidence of high-signal pineal glands on T2-weighted images. The scans were obtained on either a 0.15-T or 0.5-T unit. This finding was present in 29 patients, none of whom had hydrocephalus or symptoms of a pineal mass. A {CT} scan was available in 17 of these cases and none of these demonstrated a solid pineal mass. Because of the frequency of this observation (4.3%) and the absence of associated findings, it was concluded that benign pineal cysts are the most likely explanation for this high signal. It is important for the radiologist to consider benign cysts in the differential diagnosis of a bright pineal gland on T2-weighted {MR} images.", "author" : [ { "dropping-particle" : "", "family" : "Mamourian", "given" : "A C", "non-dropping-particle" : "", "parse-names" : false, "suffix" : "" }, { "dropping-particle" : "", "family" : "Towfighi", "given" : "J", "non-dropping-particle" : "", "parse-names" : false, "suffix" : "" } ], "container-title" : "{AJNR.} American journal of neuroradiology", "id" : "ITEM-8", "issue" : "6", "issued" : { "date-parts" : [ [ "1986" ] ] }, "page" : "1081-1086", "title" : "Pineal cysts: MR imaging", "type" : "article-journal", "volume" : "7" }, "uris" : [ "http://www.mendeley.com/documents/?uuid=0ae55293-27de-4585-a435-866bbf4c1ac2" ] }, { "id" : "ITEM-9", "itemData" : { "ISBN" : "0256-7040 (Print) 0256-7040 (Linking)", "ISSN" : "0256-7040", "PMID" : "2758432", "abstract" : "Thirty-two cases of pineal cyst diagnosed by magnetic resonance imaging (MRI) were reviewed and are described. The pineal cyst was demonstrated to be an area with slightly less intensity than the surrounding tissue and with slightly greater intensity than the CSF on T1-weighted images. On the T2-weighted images this lesion was identified as a high-intensity area with smooth margins and was homogeneous in nature. In three cases presenting wit headache, compression of the vein of Galen was identified, and compression of the quadrigeminal plate was demonstrated in five cases. No patients presented with both pineal and quadrigeminal lesions. Of the cases, 63% were not detected by CT scanning alone. There were two cases in which the cyst ruptured and collapsed spontaneously during follow-up. It is emphasized that the presence of this lesion, which was more frequent than previously expected, should be kept in mind when diagnosing pineal tumors and should not be misdiagnosed. Surgery should not be undertaken unless the lesion produces symptoms due to the compression of the quadrigeminal plate, aqueduct, or the vein of Galen.", "author" : [ { "dropping-particle" : "", "family" : "Tamaki", "given" : "N", "non-dropping-particle" : "", "parse-names" : false, "suffix" : "" }, { "dropping-particle" : "", "family" : "Shirataki", "given" : "K", "non-dropping-particle" : "", "parse-names" : false, "suffix" : "" }, { "dropping-particle" : "", "family" : "Lin", "given" : "T", "non-dropping-particle" : "", "parse-names" : false, "suffix" : "" }, { "dropping-particle" : "", "family" : "Masumura", "given" : "M", "non-dropping-particle" : "", "parse-names" : false, "suffix" : "" }, { "dropping-particle" : "", "family" : "Katayama", "given" : "S", "non-dropping-particle" : "", "parse-names" : false, "suffix" : "" }, { "dropping-particle" : "", "family" : "Matsumoto", "given" : "S", "non-dropping-particle" : "", "parse-names" : false, "suffix" : "" } ], "container-title" : "Child's Nervous System", "id" : "ITEM-9", "issue" : "3", "issued" : { "date-parts" : [ [ "1989" ] ] }, "page" : "172-176", "title" : "Cysts of the pineal gland. A new clinical entity to be distinguished from tumors of the pineal region", "type" : "article-journal", "volume" : "5" }, "uris" : [ "http://www.mendeley.com/documents/?uuid=59b56921-bf46-4702-8a16-bd65483223ee" ] }, { "id" : "ITEM-10", "itemData" : { "author" : [ { "dropping-particle" : "", "family" : "Kjos", "given" : "BO", "non-dropping-particle" : "", "parse-names" : false, "suffix" : "" }, { "dropping-particle" : "", "family" : "Brant-Zawadzki", "given" : "M", "non-dropping-particle" : "", "parse-names" : false, "suffix" : "" }, { "dropping-particle" : "", "family" : "Kucharczyk", "given" : "W", "non-dropping-particle" : "", "parse-names" : false, "suffix" : "" }, { "dropping-particle" : "", "family" : "Kelly", "given" : "WM", "non-dropping-particle" : "", "parse-names" : false, "suffix" : "" }, { "dropping-particle" : "", "family" : "Norman", "given" : "D", "non-dropping-particle" : "", "parse-names" : false, "suffix" : "" }, { "dropping-particle" : "", "family" : "Newton", "given" : "TH", "non-dropping-particle" : "", "parse-names" : false, "suffix" : "" } ], "container-title" : "Radiology", "id" : "ITEM-10", "issue" : "2", "issued" : { "date-parts" : [ [ "1985" ] ] }, "page" : "363-9", "title" : "Cystic intracranial lesions: magnetic resonance imaging", "type" : "article-journal", "volume" : "155" }, "uris" : [ "http://www.mendeley.com/documents/?uuid=44679a15-0dfa-4fd6-8d27-f1cbc575001c" ] }, { "id" : "ITEM-11", "itemData" : { "author" : [ { "dropping-particle" : "", "family" : "Welton", "given" : "PL", "non-dropping-particle" : "", "parse-names" : false, "suffix" : "" }, { "dropping-particle" : "", "family" : "Reicher", "given" : "MA", "non-dropping-particle" : "", "parse-names" : false, "suffix" : "" }, { "dropping-particle" : "", "family" : "Kellerhouse", "given" : "LE", "non-dropping-particle" : "", "parse-names" : false, "suffix" : "" }, { "dropping-particle" : "", "family" : "Ott", "given" : "KH", "non-dropping-particle" : "", "parse-names" : false, "suffix" : "" } ], "container-title" : "AJNR. American journal of neuroradiology", "id" : "ITEM-11", "issue" : "3", "issued" : { "date-parts" : [ [ "1988" ] ] }, "page" : "612", "title" : "MR of Benign Pineal Cyst", "type" : "article-journal", "volume" : "9" }, "uris" : [ "http://www.mendeley.com/documents/?uuid=c1413575-999a-4488-a91e-df30476adc71" ] } ], "mendeley" : { "formattedCitation" : "&lt;sup&gt;2,4,6,12,17,27\u201332&lt;/sup&gt;", "plainTextFormattedCitation" : "2,4,6,12,17,27\u201332", "previouslyFormattedCitation" : "&lt;sup&gt;2,4,6,12,17,27\u201332&lt;/sup&gt;" }, "properties" : { "noteIndex" : 0 }, "schema" : "https://github.com/citation-style-language/schema/raw/master/csl-citation.json" }</w:instrText>
      </w:r>
      <w:r w:rsidR="00806FB4">
        <w:fldChar w:fldCharType="separate"/>
      </w:r>
      <w:r w:rsidR="00D912B3" w:rsidRPr="00D912B3">
        <w:rPr>
          <w:noProof/>
          <w:vertAlign w:val="superscript"/>
        </w:rPr>
        <w:t>2,4,6,12,17,27–32</w:t>
      </w:r>
      <w:r w:rsidR="00806FB4">
        <w:fldChar w:fldCharType="end"/>
      </w:r>
      <w:r w:rsidR="00E54821">
        <w:t xml:space="preserve"> </w:t>
      </w:r>
      <w:r w:rsidR="00B861B4">
        <w:t>It is therefore necessary to identify patients who are at risk of developing symptoms</w:t>
      </w:r>
      <w:r w:rsidR="001F3D04">
        <w:t>, t</w:t>
      </w:r>
      <w:r w:rsidR="00B861B4">
        <w:t xml:space="preserve">his will reduce the burden of unnecessary follow up appointments on neurosurgical and </w:t>
      </w:r>
      <w:proofErr w:type="spellStart"/>
      <w:r w:rsidR="00B861B4">
        <w:t>neuro</w:t>
      </w:r>
      <w:proofErr w:type="spellEnd"/>
      <w:r w:rsidR="00B861B4">
        <w:t>-radiological institutions.</w:t>
      </w:r>
    </w:p>
    <w:p w:rsidR="00B861B4" w:rsidRDefault="002906F8" w:rsidP="007F04B6">
      <w:pPr>
        <w:spacing w:line="480" w:lineRule="auto"/>
      </w:pPr>
      <w:r>
        <w:t>This study is one of the largest reported cohorts of adult patients with pineal cysts to date</w:t>
      </w:r>
      <w:r w:rsidR="00724810">
        <w:t>.</w:t>
      </w:r>
      <w:r>
        <w:rPr>
          <w:color w:val="FF0000"/>
        </w:rPr>
        <w:t xml:space="preserve"> </w:t>
      </w:r>
      <w:r w:rsidR="00C92181" w:rsidRPr="00C92181">
        <w:t>It has</w:t>
      </w:r>
      <w:r w:rsidR="00C92181">
        <w:rPr>
          <w:color w:val="FF0000"/>
        </w:rPr>
        <w:t xml:space="preserve"> </w:t>
      </w:r>
      <w:r w:rsidR="00C92181" w:rsidRPr="00C92181">
        <w:t>demonstrated</w:t>
      </w:r>
      <w:r w:rsidR="00CF036C" w:rsidRPr="00C92181">
        <w:t xml:space="preserve"> </w:t>
      </w:r>
      <w:r w:rsidR="00C92181" w:rsidRPr="00C92181">
        <w:t xml:space="preserve">that </w:t>
      </w:r>
      <w:r w:rsidR="00E54821" w:rsidRPr="00C92181">
        <w:t xml:space="preserve">a very small proportion </w:t>
      </w:r>
      <w:r w:rsidR="008C32FC">
        <w:t xml:space="preserve">(6%) </w:t>
      </w:r>
      <w:r w:rsidR="00E54821" w:rsidRPr="00C92181">
        <w:t>of pineal cysts change</w:t>
      </w:r>
      <w:r w:rsidR="00953A5A">
        <w:t>d</w:t>
      </w:r>
      <w:r w:rsidR="00E54821" w:rsidRPr="00C92181">
        <w:t xml:space="preserve"> in size, </w:t>
      </w:r>
      <w:r w:rsidR="00B861B4" w:rsidRPr="00C92181">
        <w:t>but</w:t>
      </w:r>
      <w:r w:rsidR="00C92181">
        <w:t xml:space="preserve"> </w:t>
      </w:r>
      <w:r w:rsidR="00953A5A">
        <w:t xml:space="preserve">that </w:t>
      </w:r>
      <w:r w:rsidR="00C92181">
        <w:t>all patients</w:t>
      </w:r>
      <w:r w:rsidR="00B861B4" w:rsidRPr="00C92181">
        <w:t xml:space="preserve"> </w:t>
      </w:r>
      <w:r w:rsidR="00405C94" w:rsidRPr="00C92181">
        <w:t>remained</w:t>
      </w:r>
      <w:r w:rsidR="00C92181">
        <w:t xml:space="preserve"> without complication.</w:t>
      </w:r>
      <w:r w:rsidR="00B861B4" w:rsidRPr="00C92181">
        <w:t xml:space="preserve"> </w:t>
      </w:r>
      <w:r w:rsidR="00C92181">
        <w:t>Importantly</w:t>
      </w:r>
      <w:r w:rsidR="00B861B4">
        <w:t xml:space="preserve">, no patients required surgical intervention at any point throughout the </w:t>
      </w:r>
      <w:r w:rsidR="008C32FC">
        <w:t>surveillance</w:t>
      </w:r>
      <w:r w:rsidR="00B861B4">
        <w:t xml:space="preserve"> period.</w:t>
      </w:r>
    </w:p>
    <w:p w:rsidR="00531980" w:rsidRPr="008F4BD6" w:rsidRDefault="00531980" w:rsidP="007F04B6">
      <w:pPr>
        <w:spacing w:line="480" w:lineRule="auto"/>
        <w:rPr>
          <w:u w:val="single"/>
        </w:rPr>
      </w:pPr>
      <w:r w:rsidRPr="008F4BD6">
        <w:rPr>
          <w:u w:val="single"/>
        </w:rPr>
        <w:t>Epidemiology</w:t>
      </w:r>
    </w:p>
    <w:p w:rsidR="007A7722" w:rsidRDefault="00531980" w:rsidP="007F04B6">
      <w:pPr>
        <w:spacing w:line="480" w:lineRule="auto"/>
      </w:pPr>
      <w:r>
        <w:lastRenderedPageBreak/>
        <w:t xml:space="preserve">There have been multiple studies which have explored the prevalence of pineal cysts in patients presenting with neurological symptoms; they have all demonstrated greater incidence </w:t>
      </w:r>
      <w:r w:rsidR="00A24418">
        <w:t>rates</w:t>
      </w:r>
      <w:r>
        <w:t xml:space="preserve"> than the present study</w:t>
      </w:r>
      <w:r w:rsidR="007F41B5">
        <w:t xml:space="preserve"> (0.66</w:t>
      </w:r>
      <w:r w:rsidR="007D372D">
        <w:t>7</w:t>
      </w:r>
      <w:r w:rsidR="007F41B5">
        <w:t>%)</w:t>
      </w:r>
      <w:r>
        <w:t>, ranging from 1-</w:t>
      </w:r>
      <w:r w:rsidR="00F35677">
        <w:t>23</w:t>
      </w:r>
      <w:r>
        <w:t>%.</w:t>
      </w:r>
      <w:r w:rsidR="00806FB4">
        <w:fldChar w:fldCharType="begin" w:fldLock="1"/>
      </w:r>
      <w:r w:rsidR="004809F0">
        <w:instrText>ADDIN CSL_CITATION { "citationItems" : [ { "id" : "ITEM-1", "itemData" : { "DOI" : "10.3171/2011.6.JNS11506", "ISSN" : "0022-3085", "PMID" : "21780858", "abstract" : "We reviewed our experience with pineal cysts to define the natural history and clinical relevance of this common intracranial finding.", "author" : [ { "dropping-particle" : "", "family" : "Al-Holou", "given" : "Wajd N", "non-dropping-particle" : "", "parse-names" : false, "suffix" : "" }, { "dropping-particle" : "", "family" : "Terman", "given" : "Samuel W", "non-dropping-particle" : "", "parse-names" : false, "suffix" : "" }, { "dropping-particle" : "", "family" : "Kilburg", "given" : "Craig", "non-dropping-particle" : "", "parse-names" : false, "suffix" : "" }, { "dropping-particle" : "", "family" : "Garton", "given" : "Hugh J L", "non-dropping-particle" : "", "parse-names" : false, "suffix" : "" }, { "dropping-particle" : "", "family" : "Muraszko", "given" : "Karin M", "non-dropping-particle" : "", "parse-names" : false, "suffix" : "" }, { "dropping-particle" : "", "family" : "Chandler", "given" : "William F", "non-dropping-particle" : "", "parse-names" : false, "suffix" : "" }, { "dropping-particle" : "", "family" : "Ibrahim", "given" : "Mohannad", "non-dropping-particle" : "", "parse-names" : false, "suffix" : "" }, { "dropping-particle" : "", "family" : "Maher", "given" : "Cormac O", "non-dropping-particle" : "", "parse-names" : false, "suffix" : "" } ], "container-title" : "Journal of Neurosurgery", "id" : "ITEM-1", "issue" : "6", "issued" : { "date-parts" : [ [ "2011" ] ] }, "page" : "1106-1114", "title" : "Prevalence and natural history of pineal cysts in adults", "type" : "article-journal", "volume" : "115" }, "uris" : [ "http://www.mendeley.com/documents/?uuid=fbdac4fa-77ca-4b27-ae70-ad4bf1c409ff" ] }, { "id" : "ITEM-2", "itemData" : { "DOI" : "10.3171/2009.4.PEDS0951", "ISBN" : "1933-0707 (Print) 1933-0707 (Linking)", "ISSN" : "1933-0707", "PMID" : "19772406", "abstract" : "OBJECT: Pineal cysts are a frequent incidental finding on intracranial imaging. In adults, the prevalence of pineal cysts is estimated to be 1.1-4.3%. However, the prevalence is not well established in younger patients.\\n\\nMETHODS: The authors retrospectively reviewed a consecutive series of 14,516 patients 25 years of age and younger, who underwent brain MR imaging at a single institution over an 11-year period. In patients identified with pineal cysts, the authors analyzed the images according to cyst size, signal characteristics, enhancement pattern, and evidence of local mass effect. Patient characteristics including demographics and other intracranial diagnoses were collected in the pineal cyst population and compared with a randomly selected age- and sex-matched control patient population. The data were evaluated using univariate and multivariate logistic regression, linear regression, and ANOVA.\\n\\nRESULTS: The authors identified 288 pineal region cysts (2.0%). The prevalence of pineal cysts was higher in female (2.4%) than in male patients (1.5%; p &lt; 0.001). Pineal cysts were identified in patients of all ages, with an increased prevalence found in older patients (p &lt; 0.001). Pineal cyst size was similar for all age and sex groups.\\n\\nCONCLUSIONS: Pineal cysts are common in the pediatric population, with an increased prevalence in girls and in older patients.", "author" : [ { "dropping-particle" : "", "family" : "Al-Holou", "given" : "Wajd N", "non-dropping-particle" : "", "parse-names" : false, "suffix" : "" }, { "dropping-particle" : "", "family" : "Garton", "given" : "Hugh J L", "non-dropping-particle" : "", "parse-names" : false, "suffix" : "" }, { "dropping-particle" : "", "family" : "Muraszko", "given" : "Karin M", "non-dropping-particle" : "", "parse-names" : false, "suffix" : "" }, { "dropping-particle" : "", "family" : "Ibrahim", "given" : "Mohannad", "non-dropping-particle" : "", "parse-names" : false, "suffix" : "" }, { "dropping-particle" : "", "family" : "Maher", "given" : "Cormac O", "non-dropping-particle" : "", "parse-names" : false, "suffix" : "" } ], "container-title" : "Journal of neurosurgery. Pediatrics", "id" : "ITEM-2", "issue" : "3", "issued" : { "date-parts" : [ [ "2009" ] ] }, "page" : "230-6", "title" : "Prevalence of pineal cysts in children and young adults. Clinical article.", "type" : "article-journal", "volume" : "4" }, "uris" : [ "http://www.mendeley.com/documents/?uuid=4c3c0c5b-e690-4f12-9940-65fa0d342bc7" ] }, { "id" : "ITEM-3", "itemData" : { "ISBN" : "0022-3050 (Print) 0022-3050 (Linking)", "PMID" : "8437012", "abstract" : "Pineal cysts (PC) are common finding at necropsy. 1-3 Nevertheless, since the cyst fluid can have density similar to CSF, PC can escape detection on CT examination of the brain and be confused with the quadrigeminal cistern.4", "author" : [ { "dropping-particle" : "", "family" : "Costanzo", "given" : "A", "non-dropping-particle" : "Di", "parse-names" : false, "suffix" : "" }, { "dropping-particle" : "", "family" : "Tedeschi", "given" : "G", "non-dropping-particle" : "", "parse-names" : false, "suffix" : "" }, { "dropping-particle" : "", "family" : "Salle", "given" : "F", "non-dropping-particle" : "Di", "parse-names" : false, "suffix" : "" } ], "container-title" : "Journal of Neurology", "id" : "ITEM-3", "issued" : { "date-parts" : [ [ "1993" ] ] }, "page" : "207-208", "title" : "Pineal cysts: an incidental MRI finding?", "type" : "article-journal", "volume" : "56" }, "uris" : [ "http://www.mendeley.com/documents/?uuid=e8a0800b-b65f-4441-bc2e-5dd19ac1b0ce" ] }, { "id" : "ITEM-4", "itemData" : { "ISSN" : "0028-3940", "PMID" : "8492885", "abstract" : "Review of 500 consecutive MRI studies was undertaken to assess the frequency and the appearances of cystic pineal glands. Cysts were encountered in 2.4% of cases. Follow-up examination demonstrated no change in these cysts and they were considered to be a normal variant. Size, MRI appearances and signs associated with this condition are reported in order to establish criteria of normality.", "author" : [ { "dropping-particle" : "", "family" : "Golzarian", "given" : "J", "non-dropping-particle" : "", "parse-names" : false, "suffix" : "" }, { "dropping-particle" : "", "family" : "Bal\u00e9riaux", "given" : "D", "non-dropping-particle" : "", "parse-names" : false, "suffix" : "" }, { "dropping-particle" : "", "family" : "Bank", "given" : "W O", "non-dropping-particle" : "", "parse-names" : false, "suffix" : "" }, { "dropping-particle" : "", "family" : "Matos", "given" : "C", "non-dropping-particle" : "", "parse-names" : false, "suffix" : "" }, { "dropping-particle" : "", "family" : "Flament-Durand", "given" : "J", "non-dropping-particle" : "", "parse-names" : false, "suffix" : "" } ], "container-title" : "Neuroradiology", "id" : "ITEM-4", "issue" : "4", "issued" : { "date-parts" : [ [ "1993" ] ] }, "page" : "251-3", "title" : "Pineal cyst: normal or pathological?", "type" : "article-journal", "volume" : "35" }, "uris" : [ "http://www.mendeley.com/documents/?uuid=3dbcc4b2-72b7-423b-9930-713d30aac837" ] }, { "id" : "ITEM-5", "itemData" : { "author" : [ { "dropping-particle" : "", "family" : "Lee", "given" : "DH", "non-dropping-particle" : "", "parse-names" : false, "suffix" : "" }, { "dropping-particle" : "", "family" : "Norman", "given" : "D", "non-dropping-particle" : "", "parse-names" : false, "suffix" : "" }, { "dropping-particle" : "", "family" : "Newton", "given" : "TH", "non-dropping-particle" : "", "parse-names" : false, "suffix" : "" } ], "container-title" : "J Comput AM J Neuroradiol", "id" : "ITEM-5", "issued" : { "date-parts" : [ [ "1986" ] ] }, "page" : "1081-1086", "title" : "MR imaging of pineal cysts", "type" : "article-journal", "volume" : "7" }, "uris" : [ "http://www.mendeley.com/documents/?uuid=72f8d128-6e61-43b8-805e-049eea9eecd3" ] }, { "id" : "ITEM-6", "itemData" : { "ISSN" : "0195-6108", "PMID" : "3098073", "abstract" : "{MR} brain scans of 672 consecutive patients were examined prospectively to determine the incidence of high-signal pineal glands on T2-weighted images. The scans were obtained on either a 0.15-T or 0.5-T unit. This finding was present in 29 patients, none of whom had hydrocephalus or symptoms of a pineal mass. A {CT} scan was available in 17 of these cases and none of these demonstrated a solid pineal mass. Because of the frequency of this observation (4.3%) and the absence of associated findings, it was concluded that benign pineal cysts are the most likely explanation for this high signal. It is important for the radiologist to consider benign cysts in the differential diagnosis of a bright pineal gland on T2-weighted {MR} images.", "author" : [ { "dropping-particle" : "", "family" : "Mamourian", "given" : "A C", "non-dropping-particle" : "", "parse-names" : false, "suffix" : "" }, { "dropping-particle" : "", "family" : "Towfighi", "given" : "J", "non-dropping-particle" : "", "parse-names" : false, "suffix" : "" } ], "container-title" : "{AJNR.} American journal of neuroradiology", "id" : "ITEM-6", "issue" : "6", "issued" : { "date-parts" : [ [ "1986" ] ] }, "page" : "1081-1086", "title" : "Pineal cysts: MR imaging", "type" : "article-journal", "volume" : "7" }, "uris" : [ "http://www.mendeley.com/documents/?uuid=0ae55293-27de-4585-a435-866bbf4c1ac2" ] }, { "id" : "ITEM-7", "itemData" : { "DOI" : "10.1007/s007010200031", "ISBN" : "0001-6268 (Print)\\r0001-6268 (Linking)", "ISSN" : "0001-6268", "PMID" : "11956936", "abstract" : "Between 1991 and 2000, seven patients presented with symptomatic pineal cysts at our hospital (6 females, 1 male). Average age was 22 years (range 4-33 years). Headache was present in 6 patients, who were subsequently operated on. A scotoma and a transient inferior visual field deficit were minor signs in two patients respectively. A Parinaud syndrome with vertical gaze paralysis was found in none. In one child, paroxysmal pupillary dilatations and contractions ('springing pupils') constituted the only signs and a conservative policy was adopted. Four patients presented with hydrocephalus and were treated by an endoscopic resection of their pineal cysts (one stereotactically, three free-hand). Two other patients presented with a prolonged history of symptoms and signs: headache alone in one, headache with discrete neurological deficits in the other. Ventricles in these two patients were not dilated and therefore an open cyst resection by infratentorial supracerebellar approach was performed. Average follow-up in the six \"operated\" patients was 29 months (range 12-108 months). All four patients treated by endoscopy, are symptom-free at follow-up, whereas the two who were approached by open surgery, are not. Clinical presentation, radiological evaluation and treatment modalities of pineal cysts are discussed and compared with experiences reported in the literature. It is concluded that pineal cysts in the presence of obstructive hydrocephalus are a clear indication for endoscopy with a rigid endoscope.", "author" : [ { "dropping-particle" : "", "family" : "Michielsen", "given" : "G", "non-dropping-particle" : "", "parse-names" : false, "suffix" : "" }, { "dropping-particle" : "", "family" : "Benoit", "given" : "Y", "non-dropping-particle" : "", "parse-names" : false, "suffix" : "" }, { "dropping-particle" : "", "family" : "Baert", "given" : "E", "non-dropping-particle" : "", "parse-names" : false, "suffix" : "" }, { "dropping-particle" : "", "family" : "Meire", "given" : "F", "non-dropping-particle" : "", "parse-names" : false, "suffix" : "" }, { "dropping-particle" : "", "family" : "Caemaert", "given" : "J", "non-dropping-particle" : "", "parse-names" : false, "suffix" : "" } ], "container-title" : "Acta neurochirurgica", "id" : "ITEM-7", "issue" : "3", "issued" : { "date-parts" : [ [ "2002" ] ] }, "page" : "233-42; discussion 242", "title" : "Symptomatic pineal cysts: clinical manifestations and management.", "type" : "article-journal", "volume" : "144" }, "uris" : [ "http://www.mendeley.com/documents/?uuid=cde808c2-edc2-4755-a8d4-28f10a7e3684" ] }, { "id" : "ITEM-8", "itemData" : { "DOI" : "10.1227/00006123-199507000-00002", "ISBN" : "0148-396X (Print) 0148-396X (Linking)", "ISSN" : "0148-396X", "PMID" : "8587669", "abstract" : "MACROSCOPIC BENIGN PINEAL cysts, according to previous reports, may preferentially occur in the young population at the fourth decade; symptomatic pineal cysts have been found mainly in females. To confirm the relationship of age and sex to the incidence of pineal cysts, we reviewed 8623 consecutive magnetic resonance images in 6023 patients. Tiny and obscure cysts in the pineal gland were ignored; only the pineal cysts &gt; 5 mm were examined. The cysts were encountered in 79 (1.3%) of 6023 patients evaluated. The cysts predominantly occurred in females; we found 29 cysts in 3008 males and 50 cysts in 3015 females (P &lt; 0.05). Young adults had higher incidence of these cysts, with a peak incidence occurring between the ages of 21 and 30 years, then the incidence gradually decreased with age. We found no significant age distribution in males. However, among all groups, young women between the ages of 21 and 30 years had the highest frequency (5.82%). The incidence of pineal cysts among women between the ages of 21 and 30 years was significantly higher than in any other group (P &lt; 0.001; 21-30 versus 51-60, 61-70, and 71-80). In females, when the incidence below the age of 41 was compared with that above or equal to 41, the z score was 4.98 (P &lt; 0.001). The cystic expansion of the pineal gland in females appeared to begin at adolescence, and presumably the pineal gland decreases in size with aging. In this article, we will also speculate about the relationship of these changes to the secretory activity of the pineal glands.", "author" : [ { "dropping-particle" : "", "family" : "Sawamura", "given" : "Y", "non-dropping-particle" : "", "parse-names" : false, "suffix" : "" }, { "dropping-particle" : "", "family" : "Ikeda", "given" : "J", "non-dropping-particle" : "", "parse-names" : false, "suffix" : "" }, { "dropping-particle" : "", "family" : "Ozawa", "given" : "M", "non-dropping-particle" : "", "parse-names" : false, "suffix" : "" }, { "dropping-particle" : "", "family" : "Minoshima", "given" : "Y", "non-dropping-particle" : "", "parse-names" : false, "suffix" : "" }, { "dropping-particle" : "", "family" : "Saito", "given" : "H", "non-dropping-particle" : "", "parse-names" : false, "suffix" : "" }, { "dropping-particle" : "", "family" : "Abe", "given" : "H", "non-dropping-particle" : "", "parse-names" : false, "suffix" : "" } ], "container-title" : "Neurosurgery", "id" : "ITEM-8", "issue" : "1", "issued" : { "date-parts" : [ [ "1995" ] ] }, "page" : "11-16", "title" : "Magnetic resonance images reveal a high incidence of asymptomatic pineal cysts in young women.", "type" : "article-journal", "volume" : "37" }, "uris" : [ "http://www.mendeley.com/documents/?uuid=45af3aa7-8003-4bb9-988b-ea82daa31db9" ] }, { "id" : "ITEM-9", "itemData" : { "DOI" : "10.1007/BF02011087", "ISBN" : "0301-0449 (Print)\r0301-0449 (Linking)", "ISSN" : "03010449", "PMID" : "7567225", "abstract" : "This study was undertaken to evaluate the variations in appearance of the normal pineal gland. The findings of 1000 consecutive MR imaging examinations obtained at 0.5 T were studied. The age of the patients ranged from 1 day to 83 years, and findings in children and adults were compared. In all age groups the pineal gland appeared mainly in three forms: (1) nodule-like, (2) crescent-like and (3) ring-like. Overall prevalences of these forms were 52%, 26% and 22%, respectively. Apparent differences in frequencies were evident in children and adults with respect to the crescent- and ring-like types. Cystiform pineal lesions 5 mm or larger in one diameter (anteroposterior, sagittal or transverse) were taken to be true pineal cysts, when compared with the gland's ring-like appearance (less than 5 mm). Pineal cysts had a prevalence of 0.6% in children and 2.6% in adults. No symptomatic pineal cyst with mass effect on the lamina tecti was detected in the series. Besides identifying the three anatomical types of the pineal gland as seen on MR imaging and addressing the potential significance of differences in their frequencies in children and adults, the author tries to explain the previous discrepancy between the MR imaging and autopsy series findings with respect to frequencies of the pineal cysts.", "author" : [ { "dropping-particle" : "", "family" : "Sener", "given" : "R. N.", "non-dropping-particle" : "", "parse-names" : false, "suffix" : "" } ], "container-title" : "Pediatric Radiology", "id" : "ITEM-9", "issue" : "4", "issued" : { "date-parts" : [ [ "1995" ] ] }, "page" : "245-248", "title" : "The pineal gland: A comparative MR imaging study in children and adults with respect to normal anatomical variations and pineal cysts", "type" : "article-journal", "volume" : "25" }, "uris" : [ "http://www.mendeley.com/documents/?uuid=6fe58910-8e75-435d-bb74-efd198d6a32c" ] }, { "id" : "ITEM-10", "itemData" : { "author" : [ { "dropping-particle" : "", "family" : "Petitcolin", "given" : "V", "non-dropping-particle" : "", "parse-names" : false, "suffix" : "" }, { "dropping-particle" : "", "family" : "Garcier", "given" : "JM", "non-dropping-particle" : "", "parse-names" : false, "suffix" : "" }, { "dropping-particle" : "", "family" : "Mohammedi", "given" : "R", "non-dropping-particle" : "", "parse-names" : false, "suffix" : "" }, { "dropping-particle" : "", "family" : "Ravel", "given" : "A", "non-dropping-particle" : "", "parse-names" : false, "suffix" : "" }, { "dropping-particle" : "", "family" : "Mofid", "given" : "R", "non-dropping-particle" : "", "parse-names" : false, "suffix" : "" }, { "dropping-particle" : "", "family" : "Viallet", "given" : "JF", "non-dropping-particle" : "", "parse-names" : false, "suffix" : "" }, { "dropping-particle" : "", "family" : "Vanneuville", "given" : "G", "non-dropping-particle" : "", "parse-names" : false, "suffix" : "" }, { "dropping-particle" : "", "family" : "Boyer", "given" : "L", "non-dropping-particle" : "", "parse-names" : false, "suffix" : "" } ], "container-title" : "J Radiol", "id" : "ITEM-10", "issue" : "2", "issued" : { "date-parts" : [ [ "2002" ] ] }, "page" : "141-5", "title" : "[Prevalence and morphology of pineal cysts discovered at pituitary MRI: review of 1844 examinations]", "type" : "article-journal", "volume" : "83" }, "uris" : [ "http://www.mendeley.com/documents/?uuid=a555a709-0199-4d81-8c2c-67bb7071e95c" ] }, { "id" : "ITEM-11", "itemData" : { "DOI" : "10.3174/ajnr.A0656", "ISBN" : "0195-6108 (Print)", "ISSN" : "01956108", "PMID" : "17885233", "abstract" : "BACKGROUND AND PURPOSE: Although the prevalence of pineal cysts in autopsy series has been reported as being between 25% and 40%, MR studies have documented their frequency to range between 1.5% and 10.8%. The purpose of this high-resolution brain MR imaging study at 1.9T was to determine the prevalence of pineal cysts in healthy adults. MATERIALS AND METHODS: Brain MR images of 100 healthy young volunteers were randomly selected from our International Consortium for Brain Mapping project data base. Cysts were detected as circular areas of isointensity relative to CSF on both 3D gradient-echo T1-weighted and 2D fast spin-echo T2-weighted images. The inner diameters of all visualized pineal cysts were measured, and a criterion of 2.0 mm of the largest inner cross-sectional diameter was used to categorize cysts as being either small cystic changes (&lt;2.0-mm diameter) or pineal cysts (&gt;2.0-mm diameter). RESULTS: Twenty-three percent (23/100) of the volunteers had pineal cysts with a mean largest inner cross-sectional diameter of 4.3 mm (range, 2-14 mm); 13% (13/100) demonstrated cystic changes involving the pineal gland with the largest inner cross-sectional diameter of less than 2.0 mm. There was a slight female predominance. Two subjects with long-term follow-up scans showed no symptoms or changes in the size of their pineal cysts. CONCLUSION: On high-resolution MR imaging, the prevalence of pineal cysts was 23% in our healthy group of adults, which is consistent with previous autopsy studies. Long-term follow-up studies of 2 cases demonstrated the stability of the cysts.", "author" : [ { "dropping-particle" : "", "family" : "Pu", "given" : "Yonglin", "non-dropping-particle" : "", "parse-names" : false, "suffix" : "" }, { "dropping-particle" : "", "family" : "Mahankali", "given" : "S.", "non-dropping-particle" : "", "parse-names" : false, "suffix" : "" }, { "dropping-particle" : "", "family" : "Hou", "given" : "J.", "non-dropping-particle" : "", "parse-names" : false, "suffix" : "" }, { "dropping-particle" : "", "family" : "Li", "given" : "J.", "non-dropping-particle" : "", "parse-names" : false, "suffix" : "" }, { "dropping-particle" : "", "family" : "Lancaster", "given" : "J. L.", "non-dropping-particle" : "", "parse-names" : false, "suffix" : "" }, { "dropping-particle" : "", "family" : "Gao", "given" : "J. H.", "non-dropping-particle" : "", "parse-names" : false, "suffix" : "" }, { "dropping-particle" : "", "family" : "Appelbaum", "given" : "D. E.", "non-dropping-particle" : "", "parse-names" : false, "suffix" : "" }, { "dropping-particle" : "", "family" : "Fox", "given" : "P. T.", "non-dropping-particle" : "", "parse-names" : false, "suffix" : "" } ], "container-title" : "American Journal of Neuroradiology", "id" : "ITEM-11", "issue" : "9", "issued" : { "date-parts" : [ [ "2007" ] ] }, "page" : "1706-1709", "title" : "High prevalence of pineal cysts in healthy adults demonstrated by high-resolution, noncontrast brain MR imaging", "type" : "article-journal", "volume" : "28" }, "uris" : [ "http://www.mendeley.com/documents/?uuid=510b435a-7d39-4242-8195-b2cf4efafac0" ] }, { "id" : "ITEM-12", "itemData" : { "ISBN" : "0006-8993 (Print)\r0006-8993 (Linking)", "ISSN" : "0006-8993", "PMID" : "3580881", "abstract" : "Age-related changes of human pineal gland were studied morphologically on 168 autopsy cases. Pineal weight in the formalin-fixed condition was 99 +/- 56 mg in males (n = 88, mean age 78 years) and 91 +/- 41 mg in females (n = 80, mean age 79 years), which showed no sexual difference (P = 0.290). There was no correlation between pineal weight and age of the patient (r = 0.0678, P = 0.191, n = 168). The pineal volume calculated as a spheroid was directly proportional to the weight (r = 0.904, n = 167, P = 0.000). A significant correlation existed between pineal weight and the degree of calcification (r = 0.231, P = 0.002, n = 156). The density of the pineals decreased with age (r = -0.164, P = 0.017, n = 167). The degree of calcification and cyst formation did not increase with age, but the grade of cyst formation was related to the pineal volume (P = 0.0002). Some pineals of the patients over 90 years old showed no calcification and appeared indistinguishable from the ones of the younger subjects. The weight and volume of the pineals of the patients with hypertension was appreciably greater than those of the non-hypertensive patients. These results indicate that human pineals do not necessarily degenerate progressively after involution.", "author" : [ { "dropping-particle" : "", "family" : "Hasegawa", "given" : "A", "non-dropping-particle" : "", "parse-names" : false, "suffix" : "" }, { "dropping-particle" : "", "family" : "Ohtsubo", "given" : "K", "non-dropping-particle" : "", "parse-names" : false, "suffix" : "" }, { "dropping-particle" : "", "family" : "Mori", "given" : "W", "non-dropping-particle" : "", "parse-names" : false, "suffix" : "" } ], "container-title" : "Brain research", "id" : "ITEM-12", "issue" : "2", "issued" : { "date-parts" : [ [ "1987" ] ] }, "page" : "343-349", "title" : "Pineal gland in old age; quantitative and qualitative morphological study of 168 human autopsy cases.", "type" : "article-journal", "volume" : "409" }, "uris" : [ "http://www.mendeley.com/documents/?uuid=e7fcc8de-b693-477a-98d7-1b822c872491" ] }, { "id" : "ITEM-13", "itemData" : { "ISSN" : "0149-936X", "PMID" : "3608546", "abstract" : "In the course of examining 1,000 patients with various neurological complaints, 17 were found to have abnormalities in the region of the pineal gland. Fourteen had no hydrocephalus or symptoms referable to the region of the midbrain but a well-defined region of the high signal on T2 weighted images was demonstrated on magnetic resonance imaging. The other three patients proved to have pineal tumors. All patients had computed tomography examinations prior to magnetic resonance imaging. We believe that the pineal lesion in the 14 asymptomatic patients is a benign cyst not previously reported prior to the advent of magnetic resonance imaging. These benign lesions should be kept in mind in evaluating masses of the pineal region.", "author" : [ { "dropping-particle" : "", "family" : "Lum", "given" : "G B", "non-dropping-particle" : "", "parse-names" : false, "suffix" : "" }, { "dropping-particle" : "", "family" : "Williams", "given" : "J P", "non-dropping-particle" : "", "parse-names" : false, "suffix" : "" }, { "dropping-particle" : "", "family" : "Machen", "given" : "B C", "non-dropping-particle" : "", "parse-names" : false, "suffix" : "" }, { "dropping-particle" : "", "family" : "Akkaraju", "given" : "V", "non-dropping-particle" : "", "parse-names" : false, "suffix" : "" } ], "container-title" : "The Journal of computed tomography", "id" : "ITEM-13", "issue" : "3", "issued" : { "date-parts" : [ [ "1987" ] ] }, "page" : "228-35", "title" : "Benign cystic pineal lesions by magnetic resonance imaging.", "type" : "article-journal", "volume" : "11" }, "uris" : [ "http://www.mendeley.com/documents/?uuid=1cc1573a-b684-4125-8ee0-b51a9f026804" ] }, { "id" : "ITEM-14", "itemData" : { "author" : [ { "dropping-particle" : "", "family" : "Jinkins", "given" : "JR", "non-dropping-particle" : "", "parse-names" : false, "suffix" : "" }, { "dropping-particle" : "", "family" : "Xiong", "given" : "L", "non-dropping-particle" : "", "parse-names" : false, "suffix" : "" }, { "dropping-particle" : "", "family" : "Reiter", "given" : "RI", "non-dropping-particle" : "", "parse-names" : false, "suffix" : "" } ], "container-title" : "J Pineal Res", "id" : "ITEM-14", "issued" : { "date-parts" : [ [ "1995" ] ] }, "page" : "64-71", "title" : "The midline pineal \"eye\": MR and CT characteristics of the pineal gland with and without benign cyst formation", "type" : "article-journal", "volume" : "19" }, "uris" : [ "http://www.mendeley.com/documents/?uuid=7f4cde47-c38b-4a53-868f-20fa52e886a1" ] } ], "mendeley" : { "formattedCitation" : "&lt;sup&gt;1\u201314&lt;/sup&gt;", "plainTextFormattedCitation" : "1\u201314", "previouslyFormattedCitation" : "&lt;sup&gt;1\u201314&lt;/sup&gt;" }, "properties" : { "noteIndex" : 0 }, "schema" : "https://github.com/citation-style-language/schema/raw/master/csl-citation.json" }</w:instrText>
      </w:r>
      <w:r w:rsidR="00806FB4">
        <w:fldChar w:fldCharType="separate"/>
      </w:r>
      <w:r w:rsidR="00D912B3" w:rsidRPr="00D912B3">
        <w:rPr>
          <w:noProof/>
          <w:vertAlign w:val="superscript"/>
        </w:rPr>
        <w:t>1–14</w:t>
      </w:r>
      <w:r w:rsidR="00806FB4">
        <w:fldChar w:fldCharType="end"/>
      </w:r>
      <w:r w:rsidR="00FA5230">
        <w:t xml:space="preserve"> </w:t>
      </w:r>
      <w:r w:rsidR="007A7722">
        <w:t>Autopsy data has demonstrated prevalence rates of 18-41%, although many of these publications include microscopic cysts.</w:t>
      </w:r>
      <w:r w:rsidR="00806FB4">
        <w:fldChar w:fldCharType="begin" w:fldLock="1"/>
      </w:r>
      <w:r w:rsidR="007A7722">
        <w:instrText>ADDIN CSL_CITATION { "citationItems" : [ { "id" : "ITEM-1", "itemData" : { "ISBN" : "0006-8993 (Print)\r0006-8993 (Linking)", "ISSN" : "0006-8993", "PMID" : "3580881", "abstract" : "Age-related changes of human pineal gland were studied morphologically on 168 autopsy cases. Pineal weight in the formalin-fixed condition was 99 +/- 56 mg in males (n = 88, mean age 78 years) and 91 +/- 41 mg in females (n = 80, mean age 79 years), which showed no sexual difference (P = 0.290). There was no correlation between pineal weight and age of the patient (r = 0.0678, P = 0.191, n = 168). The pineal volume calculated as a spheroid was directly proportional to the weight (r = 0.904, n = 167, P = 0.000). A significant correlation existed between pineal weight and the degree of calcification (r = 0.231, P = 0.002, n = 156). The density of the pineals decreased with age (r = -0.164, P = 0.017, n = 167). The degree of calcification and cyst formation did not increase with age, but the grade of cyst formation was related to the pineal volume (P = 0.0002). Some pineals of the patients over 90 years old showed no calcification and appeared indistinguishable from the ones of the younger subjects. The weight and volume of the pineals of the patients with hypertension was appreciably greater than those of the non-hypertensive patients. These results indicate that human pineals do not necessarily degenerate progressively after involution.", "author" : [ { "dropping-particle" : "", "family" : "Hasegawa", "given" : "A", "non-dropping-particle" : "", "parse-names" : false, "suffix" : "" }, { "dropping-particle" : "", "family" : "Ohtsubo", "given" : "K", "non-dropping-particle" : "", "parse-names" : false, "suffix" : "" }, { "dropping-particle" : "", "family" : "Mori", "given" : "W", "non-dropping-particle" : "", "parse-names" : false, "suffix" : "" } ], "container-title" : "Brain research", "id" : "ITEM-1", "issue" : "2", "issued" : { "date-parts" : [ [ "1987" ] ] }, "page" : "343-349", "title" : "Pineal gland in old age; quantitative and qualitative morphological study of 168 human autopsy cases.", "type" : "article-journal", "volume" : "409" }, "uris" : [ "http://www.mendeley.com/documents/?uuid=e7fcc8de-b693-477a-98d7-1b822c872491" ] }, { "id" : "ITEM-2", "itemData" : { "DOI" : "10.1002/path.1711080207", "ISBN" : "0022-3417 (Print) 0022-3417 (Linking)", "ISSN" : "0022-3417", "PMID" : "4647506", "abstract" : "Recent work on the enzymes present in the gland, however, does not show any evidence of a decrease in activity during adult life (Wurtman, Axelrod and Barchas, 1964; Otani, Gyorkey and Farrell, 1968). Moreover, it has been suggested that some of the changes such as ...", "author" : [ { "dropping-particle" : "", "family" : "Tapp", "given" : "E", "non-dropping-particle" : "", "parse-names" : false, "suffix" : "" }, { "dropping-particle" : "", "family" : "Huxley", "given" : "M", "non-dropping-particle" : "", "parse-names" : false, "suffix" : "" } ], "container-title" : "The Journal of pathology", "id" : "ITEM-2", "issued" : { "date-parts" : [ [ "1972" ] ] }, "page" : "137-44", "title" : "The histological appearance of the human pineal gland from puberty to old age", "type" : "article-journal", "volume" : "108" }, "uris" : [ "http://www.mendeley.com/documents/?uuid=1931def9-82f9-498a-9cec-4fed3352d58c" ] }, { "id" : "ITEM-3", "itemData" : { "DOI" : "10.3174/ajnr.A0656", "ISBN" : "0195-6108 (Print)", "ISSN" : "01956108", "PMID" : "17885233", "abstract" : "BACKGROUND AND PURPOSE: Although the prevalence of pineal cysts in autopsy series has been reported as being between 25% and 40%, MR studies have documented their frequency to range between 1.5% and 10.8%. The purpose of this high-resolution brain MR imaging study at 1.9T was to determine the prevalence of pineal cysts in healthy adults. MATERIALS AND METHODS: Brain MR images of 100 healthy young volunteers were randomly selected from our International Consortium for Brain Mapping project data base. Cysts were detected as circular areas of isointensity relative to CSF on both 3D gradient-echo T1-weighted and 2D fast spin-echo T2-weighted images. The inner diameters of all visualized pineal cysts were measured, and a criterion of 2.0 mm of the largest inner cross-sectional diameter was used to categorize cysts as being either small cystic changes (&lt;2.0-mm diameter) or pineal cysts (&gt;2.0-mm diameter). RESULTS: Twenty-three percent (23/100) of the volunteers had pineal cysts with a mean largest inner cross-sectional diameter of 4.3 mm (range, 2-14 mm); 13% (13/100) demonstrated cystic changes involving the pineal gland with the largest inner cross-sectional diameter of less than 2.0 mm. There was a slight female predominance. Two subjects with long-term follow-up scans showed no symptoms or changes in the size of their pineal cysts. CONCLUSION: On high-resolution MR imaging, the prevalence of pineal cysts was 23% in our healthy group of adults, which is consistent with previous autopsy studies. Long-term follow-up studies of 2 cases demonstrated the stability of the cysts.", "author" : [ { "dropping-particle" : "", "family" : "Pu", "given" : "Yonglin", "non-dropping-particle" : "", "parse-names" : false, "suffix" : "" }, { "dropping-particle" : "", "family" : "Mahankali", "given" : "S.", "non-dropping-particle" : "", "parse-names" : false, "suffix" : "" }, { "dropping-particle" : "", "family" : "Hou", "given" : "J.", "non-dropping-particle" : "", "parse-names" : false, "suffix" : "" }, { "dropping-particle" : "", "family" : "Li", "given" : "J.", "non-dropping-particle" : "", "parse-names" : false, "suffix" : "" }, { "dropping-particle" : "", "family" : "Lancaster", "given" : "J. L.", "non-dropping-particle" : "", "parse-names" : false, "suffix" : "" }, { "dropping-particle" : "", "family" : "Gao", "given" : "J. H.", "non-dropping-particle" : "", "parse-names" : false, "suffix" : "" }, { "dropping-particle" : "", "family" : "Appelbaum", "given" : "D. E.", "non-dropping-particle" : "", "parse-names" : false, "suffix" : "" }, { "dropping-particle" : "", "family" : "Fox", "given" : "P. T.", "non-dropping-particle" : "", "parse-names" : false, "suffix" : "" } ], "container-title" : "American Journal of Neuroradiology", "id" : "ITEM-3", "issue" : "9", "issued" : { "date-parts" : [ [ "2007" ] ] }, "page" : "1706-1709", "title" : "High prevalence of pineal cysts in healthy adults demonstrated by high-resolution, noncontrast brain MR imaging", "type" : "article-journal", "volume" : "28" }, "uris" : [ "http://www.mendeley.com/documents/?uuid=510b435a-7d39-4242-8195-b2cf4efafac0" ] }, { "id" : "ITEM-4", "itemData" : { "DOI" : "10.1016/j.clineuro.2009.11.010", "ISBN" : "1872-6968 (Electronic)\r0303-8467 (Linking)", "ISSN" : "1872-6968", "PMID" : "20034731", "abstract" : "INTRODUCTION: Although pineal cysts are found with a frequency of over one third in autopsy series, prevalences reported in standard magnetic resonance imaging (MRI) studies only range between 0.14% and 4.9%. With the advances in scanner technology and more sensitive high-resolution 3D-sequences, pineal cysts with atypical appearance are more frequently encountered as an incidental finding. In order to help the radiologist and the clinician to correctly interpret these incidental findings and to avoid follow-up MRI or even surgical intervention, we analysed the frequency of typical and atypical pineal cysts using standard MRI-sequences and a high-resolution 3D-trueFISP-sequence (true-Fast-Imaging-with-Steady-State-Precession).\\n\\nMETHODS: In 111 patients undergoing MRI we analysed the prevalence of pineal cysts in relation to gender and age, as well as the frequency of atypical cysts defined by thickened rim, trabeculations, or asymmetric form using three standard MRI-sequences (T1-SE (T1 weighted spin echo), T2-TSE (T2 weighted turbo spin echo), FLAIR (fluid attenuated inversion recovery)) and compared the diagnostic certainty of these standard sequences with the sensitivity of a high-resolution trueFISP MRI sequence.\\n\\nRESULTS: Using trueFISP pineal cysts were detected more frequently than in the standard sequences (35.1% vs. 9.0% (T1-SE), 4.5% (T2-TSE) and 9.0% (FLAIR)). Diagnostic uncertainty was least frequent in trueFISP. In trueFISP, 41.0% of the detected cysts showed one or more features of atypical cysts (standard sequences: 21.4%). Highest prevalence of cysts was detected in the group of 20-30-year-old patients and decreased with increasing age.\\n\\nCONCLUSION: High-resolution 3D-sequences like trueFISP increase the detection rate of pineal cysts to levels reported in autoptic series while decreasing the diagnostic uncertainty. Atypically configurated pineal cysts are frequently detected as an incidental finding.", "author" : [ { "dropping-particle" : "", "family" : "Nolte", "given" : "Ingo", "non-dropping-particle" : "", "parse-names" : false, "suffix" : "" }, { "dropping-particle" : "", "family" : "Brockmann", "given" : "Marc a", "non-dropping-particle" : "", "parse-names" : false, "suffix" : "" }, { "dropping-particle" : "", "family" : "Gerigk", "given" : "Lars", "non-dropping-particle" : "", "parse-names" : false, "suffix" : "" }, { "dropping-particle" : "", "family" : "Groden", "given" : "Christoph", "non-dropping-particle" : "", "parse-names" : false, "suffix" : "" }, { "dropping-particle" : "", "family" : "Scharf", "given" : "Johann", "non-dropping-particle" : "", "parse-names" : false, "suffix" : "" } ], "container-title" : "Clinical neurology and neurosurgery", "id" : "ITEM-4", "issue" : "3", "issued" : { "date-parts" : [ [ "2010" ] ] }, "page" : "204-8", "title" : "TrueFISP imaging of the pineal gland: more cysts and more abnormalities.", "type" : "article-journal", "volume" : "112" }, "uris" : [ "http://www.mendeley.com/documents/?uuid=a5c77093-1998-41bd-8b76-97764d9981e5" ] } ], "mendeley" : { "formattedCitation" : "&lt;sup&gt;8,9,33,34&lt;/sup&gt;", "plainTextFormattedCitation" : "8,9,33,34", "previouslyFormattedCitation" : "&lt;sup&gt;8,9,33,34&lt;/sup&gt;" }, "properties" : { "noteIndex" : 0 }, "schema" : "https://github.com/citation-style-language/schema/raw/master/csl-citation.json" }</w:instrText>
      </w:r>
      <w:r w:rsidR="00806FB4">
        <w:fldChar w:fldCharType="separate"/>
      </w:r>
      <w:r w:rsidR="007A7722" w:rsidRPr="00D912B3">
        <w:rPr>
          <w:noProof/>
          <w:vertAlign w:val="superscript"/>
        </w:rPr>
        <w:t>8,9,33,34</w:t>
      </w:r>
      <w:r w:rsidR="00806FB4">
        <w:fldChar w:fldCharType="end"/>
      </w:r>
      <w:r w:rsidR="007A7722">
        <w:t xml:space="preserve"> </w:t>
      </w:r>
    </w:p>
    <w:p w:rsidR="0050614E" w:rsidRDefault="0050614E" w:rsidP="007F04B6">
      <w:pPr>
        <w:spacing w:line="480" w:lineRule="auto"/>
      </w:pPr>
      <w:r>
        <w:t>A recent MRI study demonstrated 23 of 100 individuals without neurological symptoms had pineal cysts (&gt;2m</w:t>
      </w:r>
      <w:r w:rsidR="000C4AB4">
        <w:t xml:space="preserve">m) when using a 1.9T MR scanner. </w:t>
      </w:r>
      <w:r>
        <w:t>A further 13% of these individuals demonstrated cystic lesions less than 2mm in size.</w:t>
      </w:r>
      <w:r w:rsidR="00806FB4">
        <w:fldChar w:fldCharType="begin" w:fldLock="1"/>
      </w:r>
      <w:r w:rsidR="009B3730">
        <w:instrText>ADDIN CSL_CITATION { "citationItems" : [ { "id" : "ITEM-1", "itemData" : { "DOI" : "10.3174/ajnr.A0656", "ISBN" : "0195-6108 (Print)", "ISSN" : "01956108", "PMID" : "17885233", "abstract" : "BACKGROUND AND PURPOSE: Although the prevalence of pineal cysts in autopsy series has been reported as being between 25% and 40%, MR studies have documented their frequency to range between 1.5% and 10.8%. The purpose of this high-resolution brain MR imaging study at 1.9T was to determine the prevalence of pineal cysts in healthy adults. MATERIALS AND METHODS: Brain MR images of 100 healthy young volunteers were randomly selected from our International Consortium for Brain Mapping project data base. Cysts were detected as circular areas of isointensity relative to CSF on both 3D gradient-echo T1-weighted and 2D fast spin-echo T2-weighted images. The inner diameters of all visualized pineal cysts were measured, and a criterion of 2.0 mm of the largest inner cross-sectional diameter was used to categorize cysts as being either small cystic changes (&lt;2.0-mm diameter) or pineal cysts (&gt;2.0-mm diameter). RESULTS: Twenty-three percent (23/100) of the volunteers had pineal cysts with a mean largest inner cross-sectional diameter of 4.3 mm (range, 2-14 mm); 13% (13/100) demonstrated cystic changes involving the pineal gland with the largest inner cross-sectional diameter of less than 2.0 mm. There was a slight female predominance. Two subjects with long-term follow-up scans showed no symptoms or changes in the size of their pineal cysts. CONCLUSION: On high-resolution MR imaging, the prevalence of pineal cysts was 23% in our healthy group of adults, which is consistent with previous autopsy studies. Long-term follow-up studies of 2 cases demonstrated the stability of the cysts.", "author" : [ { "dropping-particle" : "", "family" : "Pu", "given" : "Yonglin", "non-dropping-particle" : "", "parse-names" : false, "suffix" : "" }, { "dropping-particle" : "", "family" : "Mahankali", "given" : "S.", "non-dropping-particle" : "", "parse-names" : false, "suffix" : "" }, { "dropping-particle" : "", "family" : "Hou", "given" : "J.", "non-dropping-particle" : "", "parse-names" : false, "suffix" : "" }, { "dropping-particle" : "", "family" : "Li", "given" : "J.", "non-dropping-particle" : "", "parse-names" : false, "suffix" : "" }, { "dropping-particle" : "", "family" : "Lancaster", "given" : "J. L.", "non-dropping-particle" : "", "parse-names" : false, "suffix" : "" }, { "dropping-particle" : "", "family" : "Gao", "given" : "J. H.", "non-dropping-particle" : "", "parse-names" : false, "suffix" : "" }, { "dropping-particle" : "", "family" : "Appelbaum", "given" : "D. E.", "non-dropping-particle" : "", "parse-names" : false, "suffix" : "" }, { "dropping-particle" : "", "family" : "Fox", "given" : "P. T.", "non-dropping-particle" : "", "parse-names" : false, "suffix" : "" } ], "container-title" : "American Journal of Neuroradiology", "id" : "ITEM-1", "issue" : "9", "issued" : { "date-parts" : [ [ "2007" ] ] }, "page" : "1706-1709", "title" : "High prevalence of pineal cysts in healthy adults demonstrated by high-resolution, noncontrast brain MR imaging", "type" : "article-journal", "volume" : "28" }, "uris" : [ "http://www.mendeley.com/documents/?uuid=510b435a-7d39-4242-8195-b2cf4efafac0" ] } ], "mendeley" : { "formattedCitation" : "&lt;sup&gt;8&lt;/sup&gt;", "plainTextFormattedCitation" : "8", "previouslyFormattedCitation" : "&lt;sup&gt;8&lt;/sup&gt;" }, "properties" : { "noteIndex" : 0 }, "schema" : "https://github.com/citation-style-language/schema/raw/master/csl-citation.json" }</w:instrText>
      </w:r>
      <w:r w:rsidR="00806FB4">
        <w:fldChar w:fldCharType="separate"/>
      </w:r>
      <w:r w:rsidR="00D912B3" w:rsidRPr="00D912B3">
        <w:rPr>
          <w:noProof/>
          <w:vertAlign w:val="superscript"/>
        </w:rPr>
        <w:t>8</w:t>
      </w:r>
      <w:r w:rsidR="00806FB4">
        <w:fldChar w:fldCharType="end"/>
      </w:r>
      <w:r>
        <w:t xml:space="preserve"> Cystic changes may therefore represent a spectrum of disease from microscopic cystic lesions to large pineal cysts.</w:t>
      </w:r>
      <w:r w:rsidR="007D372D">
        <w:t xml:space="preserve"> If this is the case improvements in MRI resolution will inevitably result in more pineal cysts being identified.</w:t>
      </w:r>
    </w:p>
    <w:p w:rsidR="00885145" w:rsidRDefault="000C4AB4" w:rsidP="007F04B6">
      <w:pPr>
        <w:spacing w:line="480" w:lineRule="auto"/>
      </w:pPr>
      <w:r>
        <w:t>V</w:t>
      </w:r>
      <w:r w:rsidR="00F35677">
        <w:t xml:space="preserve">ariation in quoted incidence rates may </w:t>
      </w:r>
      <w:r w:rsidR="00A24418">
        <w:t xml:space="preserve">also </w:t>
      </w:r>
      <w:r w:rsidR="00F35677">
        <w:t xml:space="preserve">be due to </w:t>
      </w:r>
      <w:r w:rsidR="00A10DF3">
        <w:t xml:space="preserve">inconsistencies </w:t>
      </w:r>
      <w:r w:rsidR="007F41B5">
        <w:t>in</w:t>
      </w:r>
      <w:r w:rsidR="00531980">
        <w:t xml:space="preserve"> exclusion of </w:t>
      </w:r>
      <w:r w:rsidR="00F35677">
        <w:t xml:space="preserve">pineal cysts due to size. </w:t>
      </w:r>
      <w:r w:rsidR="00531980">
        <w:t xml:space="preserve">In the present study </w:t>
      </w:r>
      <w:r w:rsidR="007F41B5">
        <w:t>cyst size was not an exclusion criteria</w:t>
      </w:r>
      <w:r w:rsidR="00531980">
        <w:t xml:space="preserve">, with </w:t>
      </w:r>
      <w:r w:rsidR="00885145">
        <w:t>the smallest cyst measuring 2mm</w:t>
      </w:r>
      <w:r w:rsidR="007A7722">
        <w:t>. Unfortunately, s</w:t>
      </w:r>
      <w:r w:rsidR="00885145">
        <w:t xml:space="preserve">mall cysts may have not been commented upon by the original reporting </w:t>
      </w:r>
      <w:proofErr w:type="spellStart"/>
      <w:r w:rsidR="00885145">
        <w:t>neuro</w:t>
      </w:r>
      <w:proofErr w:type="spellEnd"/>
      <w:r w:rsidR="00885145">
        <w:t xml:space="preserve">-radiologist and </w:t>
      </w:r>
      <w:r w:rsidR="0050614E">
        <w:t xml:space="preserve">therefore </w:t>
      </w:r>
      <w:r w:rsidR="00E730BA">
        <w:t xml:space="preserve">were </w:t>
      </w:r>
      <w:r w:rsidR="0050614E">
        <w:t xml:space="preserve">not identified using the our search technique. </w:t>
      </w:r>
      <w:r>
        <w:t>Consequently, th</w:t>
      </w:r>
      <w:r w:rsidR="00885145">
        <w:t xml:space="preserve">is may be the reason for the decreased </w:t>
      </w:r>
      <w:r w:rsidR="0050614E">
        <w:t>incidence in the present study.</w:t>
      </w:r>
    </w:p>
    <w:p w:rsidR="00531980" w:rsidRDefault="000C4AB4" w:rsidP="007F04B6">
      <w:pPr>
        <w:spacing w:line="480" w:lineRule="auto"/>
      </w:pPr>
      <w:r>
        <w:t>P</w:t>
      </w:r>
      <w:r w:rsidR="00F35677">
        <w:t>ineal cysts are more prevalent in female</w:t>
      </w:r>
      <w:r w:rsidR="00A24418">
        <w:t>s</w:t>
      </w:r>
      <w:r>
        <w:t xml:space="preserve"> in this population</w:t>
      </w:r>
      <w:r w:rsidR="00F35677">
        <w:t xml:space="preserve">. This has been </w:t>
      </w:r>
      <w:r w:rsidR="00531980">
        <w:t xml:space="preserve">unanimously </w:t>
      </w:r>
      <w:r w:rsidR="00AC780D">
        <w:t>reported</w:t>
      </w:r>
      <w:r w:rsidR="00531980">
        <w:t xml:space="preserve"> </w:t>
      </w:r>
      <w:r w:rsidR="00953A5A">
        <w:t>in the literature</w:t>
      </w:r>
      <w:r w:rsidR="003B2920">
        <w:t xml:space="preserve"> and may indicate a hormonal contribution to the disease.</w:t>
      </w:r>
      <w:r w:rsidR="00806FB4">
        <w:fldChar w:fldCharType="begin" w:fldLock="1"/>
      </w:r>
      <w:r w:rsidR="004809F0">
        <w:instrText>ADDIN CSL_CITATION { "citationItems" : [ { "id" : "ITEM-1", "itemData" : { "DOI" : "10.3171/2011.6.JNS11506", "ISSN" : "0022-3085", "PMID" : "21780858", "abstract" : "We reviewed our experience with pineal cysts to define the natural history and clinical relevance of this common intracranial finding.", "author" : [ { "dropping-particle" : "", "family" : "Al-Holou", "given" : "Wajd N", "non-dropping-particle" : "", "parse-names" : false, "suffix" : "" }, { "dropping-particle" : "", "family" : "Terman", "given" : "Samuel W", "non-dropping-particle" : "", "parse-names" : false, "suffix" : "" }, { "dropping-particle" : "", "family" : "Kilburg", "given" : "Craig", "non-dropping-particle" : "", "parse-names" : false, "suffix" : "" }, { "dropping-particle" : "", "family" : "Garton", "given" : "Hugh J L", "non-dropping-particle" : "", "parse-names" : false, "suffix" : "" }, { "dropping-particle" : "", "family" : "Muraszko", "given" : "Karin M", "non-dropping-particle" : "", "parse-names" : false, "suffix" : "" }, { "dropping-particle" : "", "family" : "Chandler", "given" : "William F", "non-dropping-particle" : "", "parse-names" : false, "suffix" : "" }, { "dropping-particle" : "", "family" : "Ibrahim", "given" : "Mohannad", "non-dropping-particle" : "", "parse-names" : false, "suffix" : "" }, { "dropping-particle" : "", "family" : "Maher", "given" : "Cormac O", "non-dropping-particle" : "", "parse-names" : false, "suffix" : "" } ], "container-title" : "Journal of Neurosurgery", "id" : "ITEM-1", "issue" : "6", "issued" : { "date-parts" : [ [ "2011" ] ] }, "page" : "1106-1114", "title" : "Prevalence and natural history of pineal cysts in adults", "type" : "article-journal", "volume" : "115" }, "uris" : [ "http://www.mendeley.com/documents/?uuid=fbdac4fa-77ca-4b27-ae70-ad4bf1c409ff" ] }, { "id" : "ITEM-2", "itemData" : { "DOI" : "10.3171/2009.4.PEDS0951", "ISBN" : "1933-0707 (Print) 1933-0707 (Linking)", "ISSN" : "1933-0707", "PMID" : "19772406", "abstract" : "OBJECT: Pineal cysts are a frequent incidental finding on intracranial imaging. In adults, the prevalence of pineal cysts is estimated to be 1.1-4.3%. However, the prevalence is not well established in younger patients.\\n\\nMETHODS: The authors retrospectively reviewed a consecutive series of 14,516 patients 25 years of age and younger, who underwent brain MR imaging at a single institution over an 11-year period. In patients identified with pineal cysts, the authors analyzed the images according to cyst size, signal characteristics, enhancement pattern, and evidence of local mass effect. Patient characteristics including demographics and other intracranial diagnoses were collected in the pineal cyst population and compared with a randomly selected age- and sex-matched control patient population. The data were evaluated using univariate and multivariate logistic regression, linear regression, and ANOVA.\\n\\nRESULTS: The authors identified 288 pineal region cysts (2.0%). The prevalence of pineal cysts was higher in female (2.4%) than in male patients (1.5%; p &lt; 0.001). Pineal cysts were identified in patients of all ages, with an increased prevalence found in older patients (p &lt; 0.001). Pineal cyst size was similar for all age and sex groups.\\n\\nCONCLUSIONS: Pineal cysts are common in the pediatric population, with an increased prevalence in girls and in older patients.", "author" : [ { "dropping-particle" : "", "family" : "Al-Holou", "given" : "Wajd N", "non-dropping-particle" : "", "parse-names" : false, "suffix" : "" }, { "dropping-particle" : "", "family" : "Garton", "given" : "Hugh J L", "non-dropping-particle" : "", "parse-names" : false, "suffix" : "" }, { "dropping-particle" : "", "family" : "Muraszko", "given" : "Karin M", "non-dropping-particle" : "", "parse-names" : false, "suffix" : "" }, { "dropping-particle" : "", "family" : "Ibrahim", "given" : "Mohannad", "non-dropping-particle" : "", "parse-names" : false, "suffix" : "" }, { "dropping-particle" : "", "family" : "Maher", "given" : "Cormac O", "non-dropping-particle" : "", "parse-names" : false, "suffix" : "" } ], "container-title" : "Journal of neurosurgery. Pediatrics", "id" : "ITEM-2", "issue" : "3", "issued" : { "date-parts" : [ [ "2009" ] ] }, "page" : "230-6", "title" : "Prevalence of pineal cysts in children and young adults. Clinical article.", "type" : "article-journal", "volume" : "4" }, "uris" : [ "http://www.mendeley.com/documents/?uuid=4c3c0c5b-e690-4f12-9940-65fa0d342bc7" ] }, { "id" : "ITEM-3", "itemData" : { "DOI" : "10.2214/ajr.176.3.1760737", "ISBN" : "0361-803X", "ISSN" : "0361803X", "PMID" : "11222216", "abstract" : "OBJECTIVE: The purpose of this study was to examine the frequency of change in size of pineal cysts on serial MR studies. MATERIALS AND METHODS: Thirty-two patients (19 females, 13 males) with a diagnosis of pineal cyst at any time who underwent brain MR imaging more than once in a period of at least 6 months were identified by computerized search of radiology reports. Four patients underwent MR imaging to follow up pineal cysts, whereas the remaining patients were imaged for a variety of indications, including intracerebral neoplasms. Measurements of maximal cyst dimension on both initial and latest follow-up studies were obtained in all patients, and cyst volumes were calculated in 23 patients. RESULTS: Length of follow-up ranged from 6 months to 9 years. All cysts were considered incidental and none were treated. Maximal cyst dimensions ranged from 0.5 to 2.2 cm. On average, there was no significant change in cyst volume. The maximal dimension of the cyst did not change in 24 (75%) of 32 patients. Two cysts resolved completely on follow-up, three cysts decreased by 2-4 mm, two cysts enlarged by 2-3 mm, and one cyst formed and grew to 1.2 cm. CONCLUSION: Whereas the size of pineal cysts as a whole remained unchanged on serial MR studies, cysts may either form or involute in individual patients. Small increases in cyst size did occur but were not associated with specific clinical findings. These findings suggest that typical pineal cysts may be followed up on a clinical basis alone rather than on imaging.", "author" : [ { "dropping-particle" : "", "family" : "Barboriak", "given" : "D. P.", "non-dropping-particle" : "", "parse-names" : false, "suffix" : "" }, { "dropping-particle" : "", "family" : "Lee", "given" : "L.", "non-dropping-particle" : "", "parse-names" : false, "suffix" : "" }, { "dropping-particle" : "", "family" : "Provenzale", "given" : "J. M.", "non-dropping-particle" : "", "parse-names" : false, "suffix" : "" } ], "container-title" : "American Journal of Roentgenology", "id" : "ITEM-3", "issue" : "3", "issued" : { "date-parts" : [ [ "2001" ] ] }, "page" : "737-743", "title" : "Serial MR imaging of pineal cysts: Implications for natural history and follow-up", "type" : "article-journal", "volume" : "176" }, "uris" : [ "http://www.mendeley.com/documents/?uuid=c6d3665d-ba2c-49bc-a6fc-c1f9fbcd441f" ] }, { "id" : "ITEM-4", "itemData" : { "ISBN" : "0028-3878 (Print)\r0028-3878 (Linking)", "ISSN" : "0028-3878 (Print)", "PMID" : "2067630", "abstract" : "We identified 53 patients with non-neoplastic cysts of the pineal gland. In contrast to patients with pineal neoplasms, pineal cysts are usually asymptomatic. They infrequently obstruct the aqueduct to cause hydrocephalus or compress the tectum to produce the neuro-ophthalmologic signs of dorsal midbrain dysfunction. Obstructive hydrocephalus was present in only five patients (9.4%); three of them showed clinical signs of Parinaud's syndrome. CT and MRI typically reveal a cystic mass that averages 1.6 cm in anteroposterior (A-P) diameter with calcification at the periphery and faint rim-like contrast enhancement. Sagittal MRI is the most useful diagnostic test because it shows the anatomic relationship of the cyst to the aqueduct. The mass may compress the tectum and distort the proximal aqueduct; occasionally a large cyst may occlude the aqueduct. All patients with obstructive hydrocephalus had cysts greater than 2.0 cm in A-P diameter. Nine patients had suboccipital craniotomy. In all of them, the cysts contained clear fluid and were easily removed. We advocate conservative management with clinical observation of these benign lesions that may be developmental variants of normal pineal gland.", "author" : [ { "dropping-particle" : "", "family" : "Fetell", "given" : "M R", "non-dropping-particle" : "", "parse-names" : false, "suffix" : "" }, { "dropping-particle" : "", "family" : "Bruce", "given" : "J N", "non-dropping-particle" : "", "parse-names" : false, "suffix" : "" }, { "dropping-particle" : "", "family" : "Burke", "given" : "A M", "non-dropping-particle" : "", "parse-names" : false, "suffix" : "" }, { "dropping-particle" : "", "family" : "Cross", "given" : "D T", "non-dropping-particle" : "", "parse-names" : false, "suffix" : "" }, { "dropping-particle" : "", "family" : "Torres", "given" : "R A", "non-dropping-particle" : "", "parse-names" : false, "suffix" : "" }, { "dropping-particle" : "", "family" : "Powers", "given" : "J M", "non-dropping-particle" : "", "parse-names" : false, "suffix" : "" }, { "dropping-particle" : "", "family" : "Stein", "given" : "B M", "non-dropping-particle" : "", "parse-names" : false, "suffix" : "" } ], "container-title" : "Neurology", "id" : "ITEM-4", "issue" : "7", "issued" : { "date-parts" : [ [ "1991" ] ] }, "page" : "1034-1040", "title" : "Non-neoplastic pineal cysts.", "type" : "article-journal", "volume" : "41" }, "uris" : [ "http://www.mendeley.com/documents/?uuid=ad55428b-a0b5-4123-aa82-e4841028d734" ] }, { "id" : "ITEM-5", "itemData" : { "ISBN" : "0022-3050 (Print)\r0022-3050 (Linking)", "ISSN" : "0022-3050", "PMID" : "2677249", "abstract" : "Seven cases of clinically symptomatic benign glial cyst of the pineal gland are reported. The cysts' size ranged from 1.0-4.5 cm in diameter. They were characterised by a golden or, less frequently, brown-reddish proteinaceous or haemorrhagic fluid content. The cyst wall, up to 2 mm thick, consisted of clusters of normal pineal parenchymal cells, often compressed and distorted, surrounded by reactive gliotic tissue which sometimes contained Rosenthal fibres. The presenting clinical features included headache (6/7), signs of raised intracranial pressure, partial or complete Parinaud's syndrome (5/7), cerebellar deficits (2/7), corticospinal and corticopontine fibre (2/7) or sensory (1/7) deficits, and emotional disturbances (2/7). CT and MRI (in 2/7 cases) scans showed a hypodense or nonhomogeneous lesion in the region of the pineal gland, with or without contrast enhancement. Surgical excision resulted in complete clearance of the symptoms in 5/7 patients. The previous literature is reviewed and the clinicopathological correlations and the possible pathogenetic mechanisms are discussed. The need to distinguish this benign lesion from other mass lesions of the pineal region, in particular from pinealocytoma, is stressed.", "author" : [ { "dropping-particle" : "", "family" : "Klein", "given" : "P", "non-dropping-particle" : "", "parse-names" : false, "suffix" : "" }, { "dropping-particle" : "", "family" : "Rubinstein", "given" : "L J", "non-dropping-particle" : "", "parse-names" : false, "suffix" : "" } ], "container-title" : "Journal of neurology, neurosurgery, and psychiatry", "id" : "ITEM-5", "issue" : "8", "issued" : { "date-parts" : [ [ "1989" ] ] }, "page" : "991-5", "title" : "Benign symptomatic glial cysts of the pineal gland: a report of seven cases and review of the literature.", "type" : "article-journal", "volume" : "52" }, "uris" : [ "http://www.mendeley.com/documents/?uuid=bd706c7b-6d44-45c9-a3e9-7330a5514e02" ] }, { "id" : "ITEM-6", "itemData" : { "DOI" : "10.1007/s00381-003-0813-2", "ISBN" : "4832207180", "ISSN" : "0256-7040", "PMID" : "12920545", "abstract" : "INTRODUCTION: Little is known about the incidence and symptomatology of pineal cysts in children. Until now, the proper management of this group of patients has not been established.\\n\\nPURPOSE: The purpose of this study was to evaluate the epidemiological and clinical features of pineal cysts in children and adolescents and to try to find guidelines for their management.\\n\\nMETHODS AND RESULTS: We analyzed 24 patients (17 girls, mean age 9, and 7 boys, mean age 14) with pineal cysts found as the only pathology on MRI. Six patients were treated surgically (excision of the cysts via a supracerebellar-infratentorial approach) because of the progression of neurological symptoms or the enlargement of the cyst at follow-up. In this group of patients, no surgery-related complications were noted, nor was residual cyst observed on postoperative MRI. In 4 cases, histological examination revealed simple cysts, but in 2 cases pineocytomas were diagnosed. Preoperative symptoms disappeared except light headache in 2 cases and in 1 case no improvement was obtained. The remaining 18 patients had a mean follow-up of 38 months (range 24-60 months). None of the cysts diminished or collapsed. We also measured the circadian pattern of melatonin secretion as well as beta-HCG and AFP levels in serum before surgery. We found very high night levels of melatonin in both of the patients with pineocytomas, while the patients with pineal cysts showed normal or depressed melatonin secretion profile.\\n\\nCONCLUSION: We concluded that though most pineal cysts were clinically benign they should be followed up for many years. If the cyst grows larger in follow-up MRI study and neurological symptoms are progressive, surgical treatment should be performed. In the authors' opinion, one of the markers discriminating benign and neoplastic lesions may be melatonin.", "author" : [ { "dropping-particle" : "", "family" : "Mandera", "given" : "Marek", "non-dropping-particle" : "", "parse-names" : false, "suffix" : "" }, { "dropping-particle" : "", "family" : "Marcol", "given" : "Wieslaw", "non-dropping-particle" : "", "parse-names" : false, "suffix" : "" }, { "dropping-particle" : "", "family" : "Bierzy\u0144ska-Macyszyn", "given" : "Grazyna", "non-dropping-particle" : "", "parse-names" : false, "suffix" : "" }, { "dropping-particle" : "", "family" : "Kluczewska", "given" : "Ewa", "non-dropping-particle" : "", "parse-names" : false, "suffix" : "" } ], "container-title" : "Child's nervous system : ChNS : official journal of the International Society for Pediatric Neurosurgery", "id" : "ITEM-6", "issue" : "10-11", "issued" : { "date-parts" : [ [ "2003" ] ] }, "page" : "750-5", "title" : "Pineal cysts in childhood.", "type" : "article-journal", "volume" : "19" }, "uris" : [ "http://www.mendeley.com/documents/?uuid=1320522d-3402-4d21-87a3-627905180423" ] }, { "id" : "ITEM-7", "itemData" : { "DOI" : "10.1007/s007010200031", "ISBN" : "0001-6268 (Print)\\r0001-6268 (Linking)", "ISSN" : "0001-6268", "PMID" : "11956936", "abstract" : "Between 1991 and 2000, seven patients presented with symptomatic pineal cysts at our hospital (6 females, 1 male). Average age was 22 years (range 4-33 years). Headache was present in 6 patients, who were subsequently operated on. A scotoma and a transient inferior visual field deficit were minor signs in two patients respectively. A Parinaud syndrome with vertical gaze paralysis was found in none. In one child, paroxysmal pupillary dilatations and contractions ('springing pupils') constituted the only signs and a conservative policy was adopted. Four patients presented with hydrocephalus and were treated by an endoscopic resection of their pineal cysts (one stereotactically, three free-hand). Two other patients presented with a prolonged history of symptoms and signs: headache alone in one, headache with discrete neurological deficits in the other. Ventricles in these two patients were not dilated and therefore an open cyst resection by infratentorial supracerebellar approach was performed. Average follow-up in the six \"operated\" patients was 29 months (range 12-108 months). All four patients treated by endoscopy, are symptom-free at follow-up, whereas the two who were approached by open surgery, are not. Clinical presentation, radiological evaluation and treatment modalities of pineal cysts are discussed and compared with experiences reported in the literature. It is concluded that pineal cysts in the presence of obstructive hydrocephalus are a clear indication for endoscopy with a rigid endoscope.", "author" : [ { "dropping-particle" : "", "family" : "Michielsen", "given" : "G", "non-dropping-particle" : "", "parse-names" : false, "suffix" : "" }, { "dropping-particle" : "", "family" : "Benoit", "given" : "Y", "non-dropping-particle" : "", "parse-names" : false, "suffix" : "" }, { "dropping-particle" : "", "family" : "Baert", "given" : "E", "non-dropping-particle" : "", "parse-names" : false, "suffix" : "" }, { "dropping-particle" : "", "family" : "Meire", "given" : "F", "non-dropping-particle" : "", "parse-names" : false, "suffix" : "" }, { "dropping-particle" : "", "family" : "Caemaert", "given" : "J", "non-dropping-particle" : "", "parse-names" : false, "suffix" : "" } ], "container-title" : "Acta neurochirurgica", "id" : "ITEM-7", "issue" : "3", "issued" : { "date-parts" : [ [ "2002" ] ] }, "page" : "233-42; discussion 242", "title" : "Symptomatic pineal cysts: clinical manifestations and management.", "type" : "article-journal", "volume" : "144" }, "uris" : [ "http://www.mendeley.com/documents/?uuid=cde808c2-edc2-4755-a8d4-28f10a7e3684" ] }, { "id" : "ITEM-8", "itemData" : { "DOI" : "10.3174/ajnr.A0656", "ISBN" : "0195-6108 (Print)", "ISSN" : "01956108", "PMID" : "17885233", "abstract" : "BACKGROUND AND PURPOSE: Although the prevalence of pineal cysts in autopsy series has been reported as being between 25% and 40%, MR studies have documented their frequency to range between 1.5% and 10.8%. The purpose of this high-resolution brain MR imaging study at 1.9T was to determine the prevalence of pineal cysts in healthy adults. MATERIALS AND METHODS: Brain MR images of 100 healthy young volunteers were randomly selected from our International Consortium for Brain Mapping project data base. Cysts were detected as circular areas of isointensity relative to CSF on both 3D gradient-echo T1-weighted and 2D fast spin-echo T2-weighted images. The inner diameters of all visualized pineal cysts were measured, and a criterion of 2.0 mm of the largest inner cross-sectional diameter was used to categorize cysts as being either small cystic changes (&lt;2.0-mm diameter) or pineal cysts (&gt;2.0-mm diameter). RESULTS: Twenty-three percent (23/100) of the volunteers had pineal cysts with a mean largest inner cross-sectional diameter of 4.3 mm (range, 2-14 mm); 13% (13/100) demonstrated cystic changes involving the pineal gland with the largest inner cross-sectional diameter of less than 2.0 mm. There was a slight female predominance. Two subjects with long-term follow-up scans showed no symptoms or changes in the size of their pineal cysts. CONCLUSION: On high-resolution MR imaging, the prevalence of pineal cysts was 23% in our healthy group of adults, which is consistent with previous autopsy studies. Long-term follow-up studies of 2 cases demonstrated the stability of the cysts.", "author" : [ { "dropping-particle" : "", "family" : "Pu", "given" : "Yonglin", "non-dropping-particle" : "", "parse-names" : false, "suffix" : "" }, { "dropping-particle" : "", "family" : "Mahankali", "given" : "S.", "non-dropping-particle" : "", "parse-names" : false, "suffix" : "" }, { "dropping-particle" : "", "family" : "Hou", "given" : "J.", "non-dropping-particle" : "", "parse-names" : false, "suffix" : "" }, { "dropping-particle" : "", "family" : "Li", "given" : "J.", "non-dropping-particle" : "", "parse-names" : false, "suffix" : "" }, { "dropping-particle" : "", "family" : "Lancaster", "given" : "J. L.", "non-dropping-particle" : "", "parse-names" : false, "suffix" : "" }, { "dropping-particle" : "", "family" : "Gao", "given" : "J. H.", "non-dropping-particle" : "", "parse-names" : false, "suffix" : "" }, { "dropping-particle" : "", "family" : "Appelbaum", "given" : "D. E.", "non-dropping-particle" : "", "parse-names" : false, "suffix" : "" }, { "dropping-particle" : "", "family" : "Fox", "given" : "P. T.", "non-dropping-particle" : "", "parse-names" : false, "suffix" : "" } ], "container-title" : "American Journal of Neuroradiology", "id" : "ITEM-8", "issue" : "9", "issued" : { "date-parts" : [ [ "2007" ] ] }, "page" : "1706-1709", "title" : "High prevalence of pineal cysts in healthy adults demonstrated by high-resolution, noncontrast brain MR imaging", "type" : "article-journal", "volume" : "28" }, "uris" : [ "http://www.mendeley.com/documents/?uuid=510b435a-7d39-4242-8195-b2cf4efafac0" ] }, { "id" : "ITEM-9", "itemData" : { "DOI" : "10.1227/00006123-199507000-00002", "ISBN" : "0148-396X (Print) 0148-396X (Linking)", "ISSN" : "0148-396X", "PMID" : "8587669", "abstract" : "MACROSCOPIC BENIGN PINEAL cysts, according to previous reports, may preferentially occur in the young population at the fourth decade; symptomatic pineal cysts have been found mainly in females. To confirm the relationship of age and sex to the incidence of pineal cysts, we reviewed 8623 consecutive magnetic resonance images in 6023 patients. Tiny and obscure cysts in the pineal gland were ignored; only the pineal cysts &gt; 5 mm were examined. The cysts were encountered in 79 (1.3%) of 6023 patients evaluated. The cysts predominantly occurred in females; we found 29 cysts in 3008 males and 50 cysts in 3015 females (P &lt; 0.05). Young adults had higher incidence of these cysts, with a peak incidence occurring between the ages of 21 and 30 years, then the incidence gradually decreased with age. We found no significant age distribution in males. However, among all groups, young women between the ages of 21 and 30 years had the highest frequency (5.82%). The incidence of pineal cysts among women between the ages of 21 and 30 years was significantly higher than in any other group (P &lt; 0.001; 21-30 versus 51-60, 61-70, and 71-80). In females, when the incidence below the age of 41 was compared with that above or equal to 41, the z score was 4.98 (P &lt; 0.001). The cystic expansion of the pineal gland in females appeared to begin at adolescence, and presumably the pineal gland decreases in size with aging. In this article, we will also speculate about the relationship of these changes to the secretory activity of the pineal glands.", "author" : [ { "dropping-particle" : "", "family" : "Sawamura", "given" : "Y", "non-dropping-particle" : "", "parse-names" : false, "suffix" : "" }, { "dropping-particle" : "", "family" : "Ikeda", "given" : "J", "non-dropping-particle" : "", "parse-names" : false, "suffix" : "" }, { "dropping-particle" : "", "family" : "Ozawa", "given" : "M", "non-dropping-particle" : "", "parse-names" : false, "suffix" : "" }, { "dropping-particle" : "", "family" : "Minoshima", "given" : "Y", "non-dropping-particle" : "", "parse-names" : false, "suffix" : "" }, { "dropping-particle" : "", "family" : "Saito", "given" : "H", "non-dropping-particle" : "", "parse-names" : false, "suffix" : "" }, { "dropping-particle" : "", "family" : "Abe", "given" : "H", "non-dropping-particle" : "", "parse-names" : false, "suffix" : "" } ], "container-title" : "Neurosurgery", "id" : "ITEM-9", "issue" : "1", "issued" : { "date-parts" : [ [ "1995" ] ] }, "page" : "11-16", "title" : "Magnetic resonance images reveal a high incidence of asymptomatic pineal cysts in young women.", "type" : "article-journal", "volume" : "37" }, "uris" : [ "http://www.mendeley.com/documents/?uuid=45af3aa7-8003-4bb9-988b-ea82daa31db9" ] }, { "id" : "ITEM-10", "itemData" : { "DOI" : "10.3171/jns.1992.77.6.0896", "ISBN" : "0022-3085 (Print)\r0022-3085 (Linking)", "ISSN" : "0022-3085 (Print)", "PMID" : "1432132", "abstract" : "The authors present a series of six patients with large symptomatic benign pineal cysts and review the 27 patients previously reported in the literature. Patients with symptomatic pineal cysts most often present with one of three syndromes: 1) paroxysmal headache with gaze paresis; 2) chronic headache, gaze paresis, papilledema, and hydrocephalus; or 3) pineal apoplexy with acute hydrocephalus. Surgical intervention with radical cyst removal is the treatment of choice for all symptomatic pineal cysts. Complete cyst removal is desirable; however, radical subtotal resection is appropriate if the cyst cannot be easily separated from the quadrigeminal plate. Ventricular shunting should be reserved for patients with persistent hydrocephalus after cyst resection.", "author" : [ { "dropping-particle" : "", "family" : "Wisoff", "given" : "J H", "non-dropping-particle" : "", "parse-names" : false, "suffix" : "" }, { "dropping-particle" : "", "family" : "Epstein", "given" : "F", "non-dropping-particle" : "", "parse-names" : false, "suffix" : "" } ], "container-title" : "Journal of neurosurgery", "id" : "ITEM-10", "issue" : "6", "issued" : { "date-parts" : [ [ "1992" ] ] }, "page" : "896-900", "title" : "Surgical management of symptomatic pineal cysts.", "type" : "article-journal", "volume" : "77" }, "uris" : [ "http://www.mendeley.com/documents/?uuid=a8e29e84-9d0f-4c88-9b96-be893f3f9b43" ] } ], "mendeley" : { "formattedCitation" : "&lt;sup&gt;1,2,5,6,8,17,19,20,24,28&lt;/sup&gt;", "plainTextFormattedCitation" : "1,2,5,6,8,17,19,20,24,28", "previouslyFormattedCitation" : "&lt;sup&gt;1,2,5,6,8,17,19,20,24,28&lt;/sup&gt;" }, "properties" : { "noteIndex" : 0 }, "schema" : "https://github.com/citation-style-language/schema/raw/master/csl-citation.json" }</w:instrText>
      </w:r>
      <w:r w:rsidR="00806FB4">
        <w:fldChar w:fldCharType="separate"/>
      </w:r>
      <w:r w:rsidR="00D912B3" w:rsidRPr="00D912B3">
        <w:rPr>
          <w:noProof/>
          <w:vertAlign w:val="superscript"/>
        </w:rPr>
        <w:t>1,2,5,6,8,17,19,20,24,28</w:t>
      </w:r>
      <w:r w:rsidR="00806FB4">
        <w:fldChar w:fldCharType="end"/>
      </w:r>
      <w:r w:rsidR="003B2920">
        <w:t xml:space="preserve"> </w:t>
      </w:r>
    </w:p>
    <w:p w:rsidR="003C72B7" w:rsidRDefault="003C72B7" w:rsidP="007F04B6">
      <w:pPr>
        <w:spacing w:line="480" w:lineRule="auto"/>
        <w:rPr>
          <w:u w:val="single"/>
        </w:rPr>
      </w:pPr>
      <w:r w:rsidRPr="00FB7ADD">
        <w:rPr>
          <w:u w:val="single"/>
        </w:rPr>
        <w:t>Change in prevalence throughout age groups</w:t>
      </w:r>
    </w:p>
    <w:p w:rsidR="003B2920" w:rsidRDefault="00AC780D" w:rsidP="007F04B6">
      <w:pPr>
        <w:spacing w:line="480" w:lineRule="auto"/>
      </w:pPr>
      <w:r>
        <w:t xml:space="preserve">From the current study, we found </w:t>
      </w:r>
      <w:r w:rsidR="003C72B7">
        <w:t xml:space="preserve">pineal cysts </w:t>
      </w:r>
      <w:r>
        <w:t>to be</w:t>
      </w:r>
      <w:r w:rsidR="003C72B7">
        <w:t xml:space="preserve"> more common in the younger</w:t>
      </w:r>
      <w:r w:rsidR="000C4AB4">
        <w:t xml:space="preserve"> age groups </w:t>
      </w:r>
      <w:r w:rsidR="003C72B7">
        <w:t>in both males and females</w:t>
      </w:r>
      <w:r w:rsidR="007F41B5">
        <w:t xml:space="preserve"> (Figure 1)</w:t>
      </w:r>
      <w:r w:rsidR="003C72B7">
        <w:t xml:space="preserve">. </w:t>
      </w:r>
      <w:r>
        <w:t>Whilst t</w:t>
      </w:r>
      <w:r w:rsidR="00413D06">
        <w:t xml:space="preserve">his may reflect a selection bias whereby younger persons are more likely to undergo brain imaging for trivial </w:t>
      </w:r>
      <w:r w:rsidR="00953A5A">
        <w:t>symptoms;</w:t>
      </w:r>
      <w:r w:rsidR="00413D06">
        <w:t xml:space="preserve"> </w:t>
      </w:r>
      <w:r>
        <w:t>nonetheless our findings support that already reported in the literature</w:t>
      </w:r>
      <w:r w:rsidR="003C312A">
        <w:t>.</w:t>
      </w:r>
      <w:r w:rsidR="00806FB4">
        <w:fldChar w:fldCharType="begin" w:fldLock="1"/>
      </w:r>
      <w:r w:rsidR="008D4FA6">
        <w:instrText>ADDIN CSL_CITATION { "citationItems" : [ { "id" : "ITEM-1", "itemData" : { "DOI" : "10.3171/2011.6.JNS11506", "ISSN" : "0022-3085", "PMID" : "21780858", "abstract" : "We reviewed our experience with pineal cysts to define the natural history and clinical relevance of this common intracranial finding.", "author" : [ { "dropping-particle" : "", "family" : "Al-Holou", "given" : "Wajd N", "non-dropping-particle" : "", "parse-names" : false, "suffix" : "" }, { "dropping-particle" : "", "family" : "Terman", "given" : "Samuel W", "non-dropping-particle" : "", "parse-names" : false, "suffix" : "" }, { "dropping-particle" : "", "family" : "Kilburg", "given" : "Craig", "non-dropping-particle" : "", "parse-names" : false, "suffix" : "" }, { "dropping-particle" : "", "family" : "Garton", "given" : "Hugh J L", "non-dropping-particle" : "", "parse-names" : false, "suffix" : "" }, { "dropping-particle" : "", "family" : "Muraszko", "given" : "Karin M", "non-dropping-particle" : "", "parse-names" : false, "suffix" : "" }, { "dropping-particle" : "", "family" : "Chandler", "given" : "William F", "non-dropping-particle" : "", "parse-names" : false, "suffix" : "" }, { "dropping-particle" : "", "family" : "Ibrahim", "given" : "Mohannad", "non-dropping-particle" : "", "parse-names" : false, "suffix" : "" }, { "dropping-particle" : "", "family" : "Maher", "given" : "Cormac O", "non-dropping-particle" : "", "parse-names" : false, "suffix" : "" } ], "container-title" : "Journal of Neurosurgery", "id" : "ITEM-1", "issue" : "6", "issued" : { "date-parts" : [ [ "2011" ] ] }, "page" : "1106-1114", "title" : "Prevalence and natural history of pineal cysts in adults", "type" : "article-journal", "volume" : "115" }, "uris" : [ "http://www.mendeley.com/documents/?uuid=fbdac4fa-77ca-4b27-ae70-ad4bf1c409ff" ] }, { "id" : "ITEM-2", "itemData" : { "DOI" : "10.2214/ajr.176.3.1760737", "ISBN" : "0361-803X", "ISSN" : "0361803X", "PMID" : "11222216", "abstract" : "OBJECTIVE: The purpose of this study was to examine the frequency of change in size of pineal cysts on serial MR studies. MATERIALS AND METHODS: Thirty-two patients (19 females, 13 males) with a diagnosis of pineal cyst at any time who underwent brain MR imaging more than once in a period of at least 6 months were identified by computerized search of radiology reports. Four patients underwent MR imaging to follow up pineal cysts, whereas the remaining patients were imaged for a variety of indications, including intracerebral neoplasms. Measurements of maximal cyst dimension on both initial and latest follow-up studies were obtained in all patients, and cyst volumes were calculated in 23 patients. RESULTS: Length of follow-up ranged from 6 months to 9 years. All cysts were considered incidental and none were treated. Maximal cyst dimensions ranged from 0.5 to 2.2 cm. On average, there was no significant change in cyst volume. The maximal dimension of the cyst did not change in 24 (75%) of 32 patients. Two cysts resolved completely on follow-up, three cysts decreased by 2-4 mm, two cysts enlarged by 2-3 mm, and one cyst formed and grew to 1.2 cm. CONCLUSION: Whereas the size of pineal cysts as a whole remained unchanged on serial MR studies, cysts may either form or involute in individual patients. Small increases in cyst size did occur but were not associated with specific clinical findings. These findings suggest that typical pineal cysts may be followed up on a clinical basis alone rather than on imaging.", "author" : [ { "dropping-particle" : "", "family" : "Barboriak", "given" : "D. P.", "non-dropping-particle" : "", "parse-names" : false, "suffix" : "" }, { "dropping-particle" : "", "family" : "Lee", "given" : "L.", "non-dropping-particle" : "", "parse-names" : false, "suffix" : "" }, { "dropping-particle" : "", "family" : "Provenzale", "given" : "J. M.", "non-dropping-particle" : "", "parse-names" : false, "suffix" : "" } ], "container-title" : "American Journal of Roentgenology", "id" : "ITEM-2", "issue" : "3", "issued" : { "date-parts" : [ [ "2001" ] ] }, "page" : "737-743", "title" : "Serial MR imaging of pineal cysts: Implications for natural history and follow-up", "type" : "article-journal", "volume" : "176" }, "uris" : [ "http://www.mendeley.com/documents/?uuid=c6d3665d-ba2c-49bc-a6fc-c1f9fbcd441f" ] }, { "id" : "ITEM-3", "itemData" : { "ISSN" : "0028-3940", "PMID" : "8492885", "abstract" : "Review of 500 consecutive MRI studies was undertaken to assess the frequency and the appearances of cystic pineal glands. Cysts were encountered in 2.4% of cases. Follow-up examination demonstrated no change in these cysts and they were considered to be a normal variant. Size, MRI appearances and signs associated with this condition are reported in order to establish criteria of normality.", "author" : [ { "dropping-particle" : "", "family" : "Golzarian", "given" : "J", "non-dropping-particle" : "", "parse-names" : false, "suffix" : "" }, { "dropping-particle" : "", "family" : "Bal\u00e9riaux", "given" : "D", "non-dropping-particle" : "", "parse-names" : false, "suffix" : "" }, { "dropping-particle" : "", "family" : "Bank", "given" : "W O", "non-dropping-particle" : "", "parse-names" : false, "suffix" : "" }, { "dropping-particle" : "", "family" : "Matos", "given" : "C", "non-dropping-particle" : "", "parse-names" : false, "suffix" : "" }, { "dropping-particle" : "", "family" : "Flament-Durand", "given" : "J", "non-dropping-particle" : "", "parse-names" : false, "suffix" : "" } ], "container-title" : "Neuroradiology", "id" : "ITEM-3", "issue" : "4", "issued" : { "date-parts" : [ [ "1993" ] ] }, "page" : "251-3", "title" : "Pineal cyst: normal or pathological?", "type" : "article-journal", "volume" : "35" }, "uris" : [ "http://www.mendeley.com/documents/?uuid=3dbcc4b2-72b7-423b-9930-713d30aac837" ] }, { "id" : "ITEM-4", "itemData" : { "author" : [ { "dropping-particle" : "", "family" : "Lee", "given" : "DH", "non-dropping-particle" : "", "parse-names" : false, "suffix" : "" }, { "dropping-particle" : "", "family" : "Norman", "given" : "D", "non-dropping-particle" : "", "parse-names" : false, "suffix" : "" }, { "dropping-particle" : "", "family" : "Newton", "given" : "TH", "non-dropping-particle" : "", "parse-names" : false, "suffix" : "" } ], "container-title" : "J Comput AM J Neuroradiol", "id" : "ITEM-4", "issued" : { "date-parts" : [ [ "1986" ] ] }, "page" : "1081-1086", "title" : "MR imaging of pineal cysts", "type" : "article-journal", "volume" : "7" }, "uris" : [ "http://www.mendeley.com/documents/?uuid=72f8d128-6e61-43b8-805e-049eea9eecd3" ] }, { "id" : "ITEM-5", "itemData" : { "ISSN" : "0195-6108", "PMID" : "3098073", "abstract" : "{MR} brain scans of 672 consecutive patients were examined prospectively to determine the incidence of high-signal pineal glands on T2-weighted images. The scans were obtained on either a 0.15-T or 0.5-T unit. This finding was present in 29 patients, none of whom had hydrocephalus or symptoms of a pineal mass. A {CT} scan was available in 17 of these cases and none of these demonstrated a solid pineal mass. Because of the frequency of this observation (4.3%) and the absence of associated findings, it was concluded that benign pineal cysts are the most likely explanation for this high signal. It is important for the radiologist to consider benign cysts in the differential diagnosis of a bright pineal gland on T2-weighted {MR} images.", "author" : [ { "dropping-particle" : "", "family" : "Mamourian", "given" : "A C", "non-dropping-particle" : "", "parse-names" : false, "suffix" : "" }, { "dropping-particle" : "", "family" : "Towfighi", "given" : "J", "non-dropping-particle" : "", "parse-names" : false, "suffix" : "" } ], "container-title" : "{AJNR.} American journal of neuroradiology", "id" : "ITEM-5", "issue" : "6", "issued" : { "date-parts" : [ [ "1986" ] ] }, "page" : "1081-1086", "title" : "Pineal cysts: MR imaging", "type" : "article-journal", "volume" : "7" }, "uris" : [ "http://www.mendeley.com/documents/?uuid=0ae55293-27de-4585-a435-866bbf4c1ac2" ] } ], "mendeley" : { "formattedCitation" : "&lt;sup&gt;2,4,10,12,28&lt;/sup&gt;", "plainTextFormattedCitation" : "2,4,10,12,28", "previouslyFormattedCitation" : "&lt;sup&gt;2,4,10,12,28&lt;/sup&gt;" }, "properties" : { "noteIndex" : 0 }, "schema" : "https://github.com/citation-style-language/schema/raw/master/csl-citation.json" }</w:instrText>
      </w:r>
      <w:r w:rsidR="00806FB4">
        <w:fldChar w:fldCharType="separate"/>
      </w:r>
      <w:r w:rsidR="00D912B3" w:rsidRPr="00D912B3">
        <w:rPr>
          <w:noProof/>
          <w:vertAlign w:val="superscript"/>
        </w:rPr>
        <w:t>2,4,10,12,28</w:t>
      </w:r>
      <w:r w:rsidR="00806FB4">
        <w:fldChar w:fldCharType="end"/>
      </w:r>
      <w:r w:rsidR="003C312A">
        <w:t xml:space="preserve"> Al-</w:t>
      </w:r>
      <w:proofErr w:type="spellStart"/>
      <w:r w:rsidR="003C312A">
        <w:t>Holou</w:t>
      </w:r>
      <w:proofErr w:type="spellEnd"/>
      <w:r w:rsidR="003C312A">
        <w:t xml:space="preserve"> and colleagues </w:t>
      </w:r>
      <w:r w:rsidR="003C72B7">
        <w:t xml:space="preserve">demonstrated that prevalence peaks in late childhood </w:t>
      </w:r>
      <w:r w:rsidR="00903FB4">
        <w:t xml:space="preserve">and </w:t>
      </w:r>
      <w:r w:rsidR="003C72B7">
        <w:t>then falls.</w:t>
      </w:r>
      <w:r w:rsidR="00806FB4">
        <w:fldChar w:fldCharType="begin" w:fldLock="1"/>
      </w:r>
      <w:r w:rsidR="009B3730">
        <w:instrText>ADDIN CSL_CITATION { "citationItems" : [ { "id" : "ITEM-1", "itemData" : { "DOI" : "10.3171/2011.6.JNS11506", "ISSN" : "0022-3085", "PMID" : "21780858", "abstract" : "We reviewed our experience with pineal cysts to define the natural history and clinical relevance of this common intracranial finding.", "author" : [ { "dropping-particle" : "", "family" : "Al-Holou", "given" : "Wajd N", "non-dropping-particle" : "", "parse-names" : false, "suffix" : "" }, { "dropping-particle" : "", "family" : "Terman", "given" : "Samuel W", "non-dropping-particle" : "", "parse-names" : false, "suffix" : "" }, { "dropping-particle" : "", "family" : "Kilburg", "given" : "Craig", "non-dropping-particle" : "", "parse-names" : false, "suffix" : "" }, { "dropping-particle" : "", "family" : "Garton", "given" : "Hugh J L", "non-dropping-particle" : "", "parse-names" : false, "suffix" : "" }, { "dropping-particle" : "", "family" : "Muraszko", "given" : "Karin M", "non-dropping-particle" : "", "parse-names" : false, "suffix" : "" }, { "dropping-particle" : "", "family" : "Chandler", "given" : "William F", "non-dropping-particle" : "", "parse-names" : false, "suffix" : "" }, { "dropping-particle" : "", "family" : "Ibrahim", "given" : "Mohannad", "non-dropping-particle" : "", "parse-names" : false, "suffix" : "" }, { "dropping-particle" : "", "family" : "Maher", "given" : "Cormac O", "non-dropping-particle" : "", "parse-names" : false, "suffix" : "" } ], "container-title" : "Journal of Neurosurgery", "id" : "ITEM-1", "issue" : "6", "issued" : { "date-parts" : [ [ "2011" ] ] }, "page" : "1106-1114", "title" : "Prevalence and natural history of pineal cysts in adults", "type" : "article-journal", "volume" : "115" }, "uris" : [ "http://www.mendeley.com/documents/?uuid=fbdac4fa-77ca-4b27-ae70-ad4bf1c409ff" ] } ], "mendeley" : { "formattedCitation" : "&lt;sup&gt;2&lt;/sup&gt;", "plainTextFormattedCitation" : "2", "previouslyFormattedCitation" : "&lt;sup&gt;2&lt;/sup&gt;" }, "properties" : { "noteIndex" : 0 }, "schema" : "https://github.com/citation-style-language/schema/raw/master/csl-citation.json" }</w:instrText>
      </w:r>
      <w:r w:rsidR="00806FB4">
        <w:fldChar w:fldCharType="separate"/>
      </w:r>
      <w:r w:rsidR="00D912B3" w:rsidRPr="00D912B3">
        <w:rPr>
          <w:noProof/>
          <w:vertAlign w:val="superscript"/>
        </w:rPr>
        <w:t>2</w:t>
      </w:r>
      <w:r w:rsidR="00806FB4">
        <w:fldChar w:fldCharType="end"/>
      </w:r>
      <w:r w:rsidR="003C72B7">
        <w:t xml:space="preserve"> </w:t>
      </w:r>
    </w:p>
    <w:p w:rsidR="00AC780D" w:rsidRDefault="003C72B7" w:rsidP="007F04B6">
      <w:pPr>
        <w:spacing w:line="480" w:lineRule="auto"/>
        <w:rPr>
          <w:color w:val="FF0000"/>
        </w:rPr>
      </w:pPr>
      <w:proofErr w:type="spellStart"/>
      <w:r>
        <w:t>Sawamura</w:t>
      </w:r>
      <w:proofErr w:type="spellEnd"/>
      <w:r>
        <w:t xml:space="preserve"> et al</w:t>
      </w:r>
      <w:r w:rsidR="003B2920">
        <w:t xml:space="preserve"> </w:t>
      </w:r>
      <w:r w:rsidR="00630642">
        <w:t xml:space="preserve">and </w:t>
      </w:r>
      <w:proofErr w:type="spellStart"/>
      <w:r w:rsidR="00630642">
        <w:t>Sener</w:t>
      </w:r>
      <w:proofErr w:type="spellEnd"/>
      <w:r w:rsidR="00630642">
        <w:t xml:space="preserve"> et al </w:t>
      </w:r>
      <w:r w:rsidR="007F41B5">
        <w:t>suggested that</w:t>
      </w:r>
      <w:r>
        <w:t xml:space="preserve"> cysts may form in adolescence as they found no cysts in</w:t>
      </w:r>
      <w:r w:rsidR="002A2A71">
        <w:t xml:space="preserve"> 73</w:t>
      </w:r>
      <w:r>
        <w:t xml:space="preserve"> children </w:t>
      </w:r>
      <w:r w:rsidR="002A2A71">
        <w:t>below the age of 10</w:t>
      </w:r>
      <w:r w:rsidR="00630642">
        <w:t xml:space="preserve">, and 332 </w:t>
      </w:r>
      <w:r w:rsidR="001F3D04">
        <w:t>children</w:t>
      </w:r>
      <w:r w:rsidR="00630642">
        <w:t xml:space="preserve"> below 12 respectively</w:t>
      </w:r>
      <w:r w:rsidR="002A2A71">
        <w:t>.</w:t>
      </w:r>
      <w:r w:rsidR="00806FB4">
        <w:fldChar w:fldCharType="begin" w:fldLock="1"/>
      </w:r>
      <w:r w:rsidR="009D7E5C">
        <w:instrText>ADDIN CSL_CITATION { "citationItems" : [ { "id" : "ITEM-1", "itemData" : { "DOI" : "10.1007/BF02011087", "ISBN" : "0301-0449 (Print)\r0301-0449 (Linking)", "ISSN" : "03010449", "PMID" : "7567225", "abstract" : "This study was undertaken to evaluate the variations in appearance of the normal pineal gland. The findings of 1000 consecutive MR imaging examinations obtained at 0.5 T were studied. The age of the patients ranged from 1 day to 83 years, and findings in children and adults were compared. In all age groups the pineal gland appeared mainly in three forms: (1) nodule-like, (2) crescent-like and (3) ring-like. Overall prevalences of these forms were 52%, 26% and 22%, respectively. Apparent differences in frequencies were evident in children and adults with respect to the crescent- and ring-like types. Cystiform pineal lesions 5 mm or larger in one diameter (anteroposterior, sagittal or transverse) were taken to be true pineal cysts, when compared with the gland's ring-like appearance (less than 5 mm). Pineal cysts had a prevalence of 0.6% in children and 2.6% in adults. No symptomatic pineal cyst with mass effect on the lamina tecti was detected in the series. Besides identifying the three anatomical types of the pineal gland as seen on MR imaging and addressing the potential significance of differences in their frequencies in children and adults, the author tries to explain the previous discrepancy between the MR imaging and autopsy series findings with respect to frequencies of the pineal cysts.", "author" : [ { "dropping-particle" : "", "family" : "Sener", "given" : "R. N.", "non-dropping-particle" : "", "parse-names" : false, "suffix" : "" } ], "container-title" : "Pediatric Radiology", "id" : "ITEM-1", "issue" : "4", "issued" : { "date-parts" : [ [ "1995" ] ] }, "page" : "245-248", "title" : "The pineal gland: A comparative MR imaging study in children and adults with respect to normal anatomical variations and pineal cysts", "type" : "article-journal", "volume" : "25" }, "uris" : [ "http://www.mendeley.com/documents/?uuid=6fe58910-8e75-435d-bb74-efd198d6a32c" ] }, { "id" : "ITEM-2", "itemData" : { "DOI" : "10.1227/00006123-199507000-00002", "ISBN" : "0148-396X (Print) 0148-396X (Linking)", "ISSN" : "0148-396X", "PMID" : "8587669", "abstract" : "MACROSCOPIC BENIGN PINEAL cysts, according to previous reports, may preferentially occur in the young population at the fourth decade; symptomatic pineal cysts have been found mainly in females. To confirm the relationship of age and sex to the incidence of pineal cysts, we reviewed 8623 consecutive magnetic resonance images in 6023 patients. Tiny and obscure cysts in the pineal gland were ignored; only the pineal cysts &gt; 5 mm were examined. The cysts were encountered in 79 (1.3%) of 6023 patients evaluated. The cysts predominantly occurred in females; we found 29 cysts in 3008 males and 50 cysts in 3015 females (P &lt; 0.05). Young adults had higher incidence of these cysts, with a peak incidence occurring between the ages of 21 and 30 years, then the incidence gradually decreased with age. We found no significant age distribution in males. However, among all groups, young women between the ages of 21 and 30 years had the highest frequency (5.82%). The incidence of pineal cysts among women between the ages of 21 and 30 years was significantly higher than in any other group (P &lt; 0.001; 21-30 versus 51-60, 61-70, and 71-80). In females, when the incidence below the age of 41 was compared with that above or equal to 41, the z score was 4.98 (P &lt; 0.001). The cystic expansion of the pineal gland in females appeared to begin at adolescence, and presumably the pineal gland decreases in size with aging. In this article, we will also speculate about the relationship of these changes to the secretory activity of the pineal glands.", "author" : [ { "dropping-particle" : "", "family" : "Sawamura", "given" : "Y", "non-dropping-particle" : "", "parse-names" : false, "suffix" : "" }, { "dropping-particle" : "", "family" : "Ikeda", "given" : "J", "non-dropping-particle" : "", "parse-names" : false, "suffix" : "" }, { "dropping-particle" : "", "family" : "Ozawa", "given" : "M", "non-dropping-particle" : "", "parse-names" : false, "suffix" : "" }, { "dropping-particle" : "", "family" : "Minoshima", "given" : "Y", "non-dropping-particle" : "", "parse-names" : false, "suffix" : "" }, { "dropping-particle" : "", "family" : "Saito", "given" : "H", "non-dropping-particle" : "", "parse-names" : false, "suffix" : "" }, { "dropping-particle" : "", "family" : "Abe", "given" : "H", "non-dropping-particle" : "", "parse-names" : false, "suffix" : "" } ], "container-title" : "Neurosurgery", "id" : "ITEM-2", "issue" : "1", "issued" : { "date-parts" : [ [ "1995" ] ] }, "page" : "11-16", "title" : "Magnetic resonance images reveal a high incidence of asymptomatic pineal cysts in young women.", "type" : "article-journal", "volume" : "37" }, "uris" : [ "http://www.mendeley.com/documents/?uuid=45af3aa7-8003-4bb9-988b-ea82daa31db9" ] } ], "mendeley" : { "formattedCitation" : "&lt;sup&gt;6,7&lt;/sup&gt;", "plainTextFormattedCitation" : "6,7", "previouslyFormattedCitation" : "&lt;sup&gt;6,7&lt;/sup&gt;" }, "properties" : { "noteIndex" : 0 }, "schema" : "https://github.com/citation-style-language/schema/raw/master/csl-citation.json" }</w:instrText>
      </w:r>
      <w:r w:rsidR="00806FB4">
        <w:fldChar w:fldCharType="separate"/>
      </w:r>
      <w:r w:rsidR="00630642" w:rsidRPr="00630642">
        <w:rPr>
          <w:noProof/>
          <w:vertAlign w:val="superscript"/>
        </w:rPr>
        <w:t>6,7</w:t>
      </w:r>
      <w:r w:rsidR="00806FB4">
        <w:fldChar w:fldCharType="end"/>
      </w:r>
      <w:r>
        <w:t xml:space="preserve"> However a large study </w:t>
      </w:r>
      <w:r>
        <w:lastRenderedPageBreak/>
        <w:t xml:space="preserve">of patients aged </w:t>
      </w:r>
      <w:r w:rsidR="007F41B5">
        <w:t xml:space="preserve">under </w:t>
      </w:r>
      <w:r>
        <w:t>25 years</w:t>
      </w:r>
      <w:r w:rsidR="007F41B5">
        <w:t xml:space="preserve">, using 1.5 </w:t>
      </w:r>
      <w:r w:rsidR="00953A5A">
        <w:t>and</w:t>
      </w:r>
      <w:r w:rsidR="007F41B5">
        <w:t xml:space="preserve"> 3T MRI, </w:t>
      </w:r>
      <w:r>
        <w:t xml:space="preserve"> demonstrated that pineal cysts were present in 0.5%, 1.6% and 2.7% of patients aged &lt;1, 1-5, 6-12 </w:t>
      </w:r>
      <w:r w:rsidR="007F41B5">
        <w:t>years respectively.</w:t>
      </w:r>
      <w:r w:rsidR="00806FB4">
        <w:fldChar w:fldCharType="begin" w:fldLock="1"/>
      </w:r>
      <w:r w:rsidR="009B3730">
        <w:instrText>ADDIN CSL_CITATION { "citationItems" : [ { "id" : "ITEM-1", "itemData" : { "DOI" : "10.3171/2009.4.PEDS0951", "ISBN" : "1933-0707 (Print) 1933-0707 (Linking)", "ISSN" : "1933-0707", "PMID" : "19772406", "abstract" : "OBJECT: Pineal cysts are a frequent incidental finding on intracranial imaging. In adults, the prevalence of pineal cysts is estimated to be 1.1-4.3%. However, the prevalence is not well established in younger patients.\\n\\nMETHODS: The authors retrospectively reviewed a consecutive series of 14,516 patients 25 years of age and younger, who underwent brain MR imaging at a single institution over an 11-year period. In patients identified with pineal cysts, the authors analyzed the images according to cyst size, signal characteristics, enhancement pattern, and evidence of local mass effect. Patient characteristics including demographics and other intracranial diagnoses were collected in the pineal cyst population and compared with a randomly selected age- and sex-matched control patient population. The data were evaluated using univariate and multivariate logistic regression, linear regression, and ANOVA.\\n\\nRESULTS: The authors identified 288 pineal region cysts (2.0%). The prevalence of pineal cysts was higher in female (2.4%) than in male patients (1.5%; p &lt; 0.001). Pineal cysts were identified in patients of all ages, with an increased prevalence found in older patients (p &lt; 0.001). Pineal cyst size was similar for all age and sex groups.\\n\\nCONCLUSIONS: Pineal cysts are common in the pediatric population, with an increased prevalence in girls and in older patients.", "author" : [ { "dropping-particle" : "", "family" : "Al-Holou", "given" : "Wajd N", "non-dropping-particle" : "", "parse-names" : false, "suffix" : "" }, { "dropping-particle" : "", "family" : "Garton", "given" : "Hugh J L", "non-dropping-particle" : "", "parse-names" : false, "suffix" : "" }, { "dropping-particle" : "", "family" : "Muraszko", "given" : "Karin M", "non-dropping-particle" : "", "parse-names" : false, "suffix" : "" }, { "dropping-particle" : "", "family" : "Ibrahim", "given" : "Mohannad", "non-dropping-particle" : "", "parse-names" : false, "suffix" : "" }, { "dropping-particle" : "", "family" : "Maher", "given" : "Cormac O", "non-dropping-particle" : "", "parse-names" : false, "suffix" : "" } ], "container-title" : "Journal of neurosurgery. Pediatrics", "id" : "ITEM-1", "issue" : "3", "issued" : { "date-parts" : [ [ "2009" ] ] }, "page" : "230-6", "title" : "Prevalence of pineal cysts in children and young adults. Clinical article.", "type" : "article-journal", "volume" : "4" }, "uris" : [ "http://www.mendeley.com/documents/?uuid=4c3c0c5b-e690-4f12-9940-65fa0d342bc7" ] } ], "mendeley" : { "formattedCitation" : "&lt;sup&gt;1&lt;/sup&gt;", "plainTextFormattedCitation" : "1", "previouslyFormattedCitation" : "&lt;sup&gt;1&lt;/sup&gt;" }, "properties" : { "noteIndex" : 0 }, "schema" : "https://github.com/citation-style-language/schema/raw/master/csl-citation.json" }</w:instrText>
      </w:r>
      <w:r w:rsidR="00806FB4">
        <w:fldChar w:fldCharType="separate"/>
      </w:r>
      <w:r w:rsidR="00D912B3" w:rsidRPr="00D912B3">
        <w:rPr>
          <w:noProof/>
          <w:vertAlign w:val="superscript"/>
        </w:rPr>
        <w:t>1</w:t>
      </w:r>
      <w:r w:rsidR="00806FB4">
        <w:fldChar w:fldCharType="end"/>
      </w:r>
      <w:r w:rsidR="007F41B5">
        <w:t xml:space="preserve"> </w:t>
      </w:r>
      <w:proofErr w:type="spellStart"/>
      <w:r>
        <w:t>Sawamura</w:t>
      </w:r>
      <w:proofErr w:type="spellEnd"/>
      <w:r>
        <w:t xml:space="preserve"> et al also found that peak incidence occurred in female</w:t>
      </w:r>
      <w:r w:rsidR="00903FB4">
        <w:t>s in their third decade of life</w:t>
      </w:r>
      <w:r>
        <w:t xml:space="preserve"> </w:t>
      </w:r>
      <w:r w:rsidR="00BB33B5">
        <w:t>again suggesting</w:t>
      </w:r>
      <w:r>
        <w:t xml:space="preserve"> that pineal cysts may </w:t>
      </w:r>
      <w:r w:rsidR="00C01337">
        <w:t>form early in life and regress.</w:t>
      </w:r>
      <w:r w:rsidR="00806FB4">
        <w:fldChar w:fldCharType="begin" w:fldLock="1"/>
      </w:r>
      <w:r w:rsidR="004809F0">
        <w:instrText>ADDIN CSL_CITATION { "citationItems" : [ { "id" : "ITEM-1", "itemData" : { "DOI" : "10.1227/00006123-199507000-00002", "ISBN" : "0148-396X (Print) 0148-396X (Linking)", "ISSN" : "0148-396X", "PMID" : "8587669", "abstract" : "MACROSCOPIC BENIGN PINEAL cysts, according to previous reports, may preferentially occur in the young population at the fourth decade; symptomatic pineal cysts have been found mainly in females. To confirm the relationship of age and sex to the incidence of pineal cysts, we reviewed 8623 consecutive magnetic resonance images in 6023 patients. Tiny and obscure cysts in the pineal gland were ignored; only the pineal cysts &gt; 5 mm were examined. The cysts were encountered in 79 (1.3%) of 6023 patients evaluated. The cysts predominantly occurred in females; we found 29 cysts in 3008 males and 50 cysts in 3015 females (P &lt; 0.05). Young adults had higher incidence of these cysts, with a peak incidence occurring between the ages of 21 and 30 years, then the incidence gradually decreased with age. We found no significant age distribution in males. However, among all groups, young women between the ages of 21 and 30 years had the highest frequency (5.82%). The incidence of pineal cysts among women between the ages of 21 and 30 years was significantly higher than in any other group (P &lt; 0.001; 21-30 versus 51-60, 61-70, and 71-80). In females, when the incidence below the age of 41 was compared with that above or equal to 41, the z score was 4.98 (P &lt; 0.001). The cystic expansion of the pineal gland in females appeared to begin at adolescence, and presumably the pineal gland decreases in size with aging. In this article, we will also speculate about the relationship of these changes to the secretory activity of the pineal glands.", "author" : [ { "dropping-particle" : "", "family" : "Sawamura", "given" : "Y", "non-dropping-particle" : "", "parse-names" : false, "suffix" : "" }, { "dropping-particle" : "", "family" : "Ikeda", "given" : "J", "non-dropping-particle" : "", "parse-names" : false, "suffix" : "" }, { "dropping-particle" : "", "family" : "Ozawa", "given" : "M", "non-dropping-particle" : "", "parse-names" : false, "suffix" : "" }, { "dropping-particle" : "", "family" : "Minoshima", "given" : "Y", "non-dropping-particle" : "", "parse-names" : false, "suffix" : "" }, { "dropping-particle" : "", "family" : "Saito", "given" : "H", "non-dropping-particle" : "", "parse-names" : false, "suffix" : "" }, { "dropping-particle" : "", "family" : "Abe", "given" : "H", "non-dropping-particle" : "", "parse-names" : false, "suffix" : "" } ], "container-title" : "Neurosurgery", "id" : "ITEM-1", "issue" : "1", "issued" : { "date-parts" : [ [ "1995" ] ] }, "page" : "11-16", "title" : "Magnetic resonance images reveal a high incidence of asymptomatic pineal cysts in young women.", "type" : "article-journal", "volume" : "37" }, "uris" : [ "http://www.mendeley.com/documents/?uuid=45af3aa7-8003-4bb9-988b-ea82daa31db9" ] } ], "mendeley" : { "formattedCitation" : "&lt;sup&gt;6&lt;/sup&gt;", "plainTextFormattedCitation" : "6", "previouslyFormattedCitation" : "&lt;sup&gt;6&lt;/sup&gt;" }, "properties" : { "noteIndex" : 0 }, "schema" : "https://github.com/citation-style-language/schema/raw/master/csl-citation.json" }</w:instrText>
      </w:r>
      <w:r w:rsidR="00806FB4">
        <w:fldChar w:fldCharType="separate"/>
      </w:r>
      <w:r w:rsidR="00D912B3" w:rsidRPr="00D912B3">
        <w:rPr>
          <w:noProof/>
          <w:vertAlign w:val="superscript"/>
        </w:rPr>
        <w:t>6</w:t>
      </w:r>
      <w:r w:rsidR="00806FB4">
        <w:fldChar w:fldCharType="end"/>
      </w:r>
    </w:p>
    <w:p w:rsidR="000C4AB4" w:rsidRDefault="003C72B7" w:rsidP="007F04B6">
      <w:pPr>
        <w:spacing w:line="480" w:lineRule="auto"/>
        <w:rPr>
          <w:b/>
        </w:rPr>
      </w:pPr>
      <w:r>
        <w:t xml:space="preserve">This </w:t>
      </w:r>
      <w:r w:rsidR="000C4AB4">
        <w:t xml:space="preserve">suggestion </w:t>
      </w:r>
      <w:r>
        <w:t xml:space="preserve">is </w:t>
      </w:r>
      <w:r w:rsidR="000C4AB4">
        <w:t>supported</w:t>
      </w:r>
      <w:r>
        <w:t xml:space="preserve"> by larger cysts being rare in elderly patients,</w:t>
      </w:r>
      <w:r w:rsidR="00806FB4">
        <w:fldChar w:fldCharType="begin" w:fldLock="1"/>
      </w:r>
      <w:r w:rsidR="004809F0">
        <w:instrText>ADDIN CSL_CITATION { "citationItems" : [ { "id" : "ITEM-1", "itemData" : { "ISBN" : "0006-8993 (Print)\r0006-8993 (Linking)", "ISSN" : "0006-8993", "PMID" : "3580881", "abstract" : "Age-related changes of human pineal gland were studied morphologically on 168 autopsy cases. Pineal weight in the formalin-fixed condition was 99 +/- 56 mg in males (n = 88, mean age 78 years) and 91 +/- 41 mg in females (n = 80, mean age 79 years), which showed no sexual difference (P = 0.290). There was no correlation between pineal weight and age of the patient (r = 0.0678, P = 0.191, n = 168). The pineal volume calculated as a spheroid was directly proportional to the weight (r = 0.904, n = 167, P = 0.000). A significant correlation existed between pineal weight and the degree of calcification (r = 0.231, P = 0.002, n = 156). The density of the pineals decreased with age (r = -0.164, P = 0.017, n = 167). The degree of calcification and cyst formation did not increase with age, but the grade of cyst formation was related to the pineal volume (P = 0.0002). Some pineals of the patients over 90 years old showed no calcification and appeared indistinguishable from the ones of the younger subjects. The weight and volume of the pineals of the patients with hypertension was appreciably greater than those of the non-hypertensive patients. These results indicate that human pineals do not necessarily degenerate progressively after involution.", "author" : [ { "dropping-particle" : "", "family" : "Hasegawa", "given" : "A", "non-dropping-particle" : "", "parse-names" : false, "suffix" : "" }, { "dropping-particle" : "", "family" : "Ohtsubo", "given" : "K", "non-dropping-particle" : "", "parse-names" : false, "suffix" : "" }, { "dropping-particle" : "", "family" : "Mori", "given" : "W", "non-dropping-particle" : "", "parse-names" : false, "suffix" : "" } ], "container-title" : "Brain research", "id" : "ITEM-1", "issue" : "2", "issued" : { "date-parts" : [ [ "1987" ] ] }, "page" : "343-349", "title" : "Pineal gland in old age; quantitative and qualitative morphological study of 168 human autopsy cases.", "type" : "article-journal", "volume" : "409" }, "uris" : [ "http://www.mendeley.com/documents/?uuid=e7fcc8de-b693-477a-98d7-1b822c872491" ] }, { "id" : "ITEM-2", "itemData" : { "DOI" : "10.1227/00006123-199507000-00002", "ISBN" : "0148-396X (Print) 0148-396X (Linking)", "ISSN" : "0148-396X", "PMID" : "8587669", "abstract" : "MACROSCOPIC BENIGN PINEAL cysts, according to previous reports, may preferentially occur in the young population at the fourth decade; symptomatic pineal cysts have been found mainly in females. To confirm the relationship of age and sex to the incidence of pineal cysts, we reviewed 8623 consecutive magnetic resonance images in 6023 patients. Tiny and obscure cysts in the pineal gland were ignored; only the pineal cysts &gt; 5 mm were examined. The cysts were encountered in 79 (1.3%) of 6023 patients evaluated. The cysts predominantly occurred in females; we found 29 cysts in 3008 males and 50 cysts in 3015 females (P &lt; 0.05). Young adults had higher incidence of these cysts, with a peak incidence occurring between the ages of 21 and 30 years, then the incidence gradually decreased with age. We found no significant age distribution in males. However, among all groups, young women between the ages of 21 and 30 years had the highest frequency (5.82%). The incidence of pineal cysts among women between the ages of 21 and 30 years was significantly higher than in any other group (P &lt; 0.001; 21-30 versus 51-60, 61-70, and 71-80). In females, when the incidence below the age of 41 was compared with that above or equal to 41, the z score was 4.98 (P &lt; 0.001). The cystic expansion of the pineal gland in females appeared to begin at adolescence, and presumably the pineal gland decreases in size with aging. In this article, we will also speculate about the relationship of these changes to the secretory activity of the pineal glands.", "author" : [ { "dropping-particle" : "", "family" : "Sawamura", "given" : "Y", "non-dropping-particle" : "", "parse-names" : false, "suffix" : "" }, { "dropping-particle" : "", "family" : "Ikeda", "given" : "J", "non-dropping-particle" : "", "parse-names" : false, "suffix" : "" }, { "dropping-particle" : "", "family" : "Ozawa", "given" : "M", "non-dropping-particle" : "", "parse-names" : false, "suffix" : "" }, { "dropping-particle" : "", "family" : "Minoshima", "given" : "Y", "non-dropping-particle" : "", "parse-names" : false, "suffix" : "" }, { "dropping-particle" : "", "family" : "Saito", "given" : "H", "non-dropping-particle" : "", "parse-names" : false, "suffix" : "" }, { "dropping-particle" : "", "family" : "Abe", "given" : "H", "non-dropping-particle" : "", "parse-names" : false, "suffix" : "" } ], "container-title" : "Neurosurgery", "id" : "ITEM-2", "issue" : "1", "issued" : { "date-parts" : [ [ "1995" ] ] }, "page" : "11-16", "title" : "Magnetic resonance images reveal a high incidence of asymptomatic pineal cysts in young women.", "type" : "article-journal", "volume" : "37" }, "uris" : [ "http://www.mendeley.com/documents/?uuid=45af3aa7-8003-4bb9-988b-ea82daa31db9" ] }, { "id" : "ITEM-3", "itemData" : { "ISBN" : "0256-7040 (Print) 0256-7040 (Linking)", "ISSN" : "0256-7040", "PMID" : "2758432", "abstract" : "Thirty-two cases of pineal cyst diagnosed by magnetic resonance imaging (MRI) were reviewed and are described. The pineal cyst was demonstrated to be an area with slightly less intensity than the surrounding tissue and with slightly greater intensity than the CSF on T1-weighted images. On the T2-weighted images this lesion was identified as a high-intensity area with smooth margins and was homogeneous in nature. In three cases presenting wit headache, compression of the vein of Galen was identified, and compression of the quadrigeminal plate was demonstrated in five cases. No patients presented with both pineal and quadrigeminal lesions. Of the cases, 63% were not detected by CT scanning alone. There were two cases in which the cyst ruptured and collapsed spontaneously during follow-up. It is emphasized that the presence of this lesion, which was more frequent than previously expected, should be kept in mind when diagnosing pineal tumors and should not be misdiagnosed. Surgery should not be undertaken unless the lesion produces symptoms due to the compression of the quadrigeminal plate, aqueduct, or the vein of Galen.", "author" : [ { "dropping-particle" : "", "family" : "Tamaki", "given" : "N", "non-dropping-particle" : "", "parse-names" : false, "suffix" : "" }, { "dropping-particle" : "", "family" : "Shirataki", "given" : "K", "non-dropping-particle" : "", "parse-names" : false, "suffix" : "" }, { "dropping-particle" : "", "family" : "Lin", "given" : "T", "non-dropping-particle" : "", "parse-names" : false, "suffix" : "" }, { "dropping-particle" : "", "family" : "Masumura", "given" : "M", "non-dropping-particle" : "", "parse-names" : false, "suffix" : "" }, { "dropping-particle" : "", "family" : "Katayama", "given" : "S", "non-dropping-particle" : "", "parse-names" : false, "suffix" : "" }, { "dropping-particle" : "", "family" : "Matsumoto", "given" : "S", "non-dropping-particle" : "", "parse-names" : false, "suffix" : "" } ], "container-title" : "Child's Nervous System", "id" : "ITEM-3", "issue" : "3", "issued" : { "date-parts" : [ [ "1989" ] ] }, "page" : "172-176", "title" : "Cysts of the pineal gland. A new clinical entity to be distinguished from tumors of the pineal region", "type" : "article-journal", "volume" : "5" }, "uris" : [ "http://www.mendeley.com/documents/?uuid=59b56921-bf46-4702-8a16-bd65483223ee" ] } ], "mendeley" : { "formattedCitation" : "&lt;sup&gt;6,9,30&lt;/sup&gt;", "plainTextFormattedCitation" : "6,9,30", "previouslyFormattedCitation" : "&lt;sup&gt;6,9,30&lt;/sup&gt;" }, "properties" : { "noteIndex" : 0 }, "schema" : "https://github.com/citation-style-language/schema/raw/master/csl-citation.json" }</w:instrText>
      </w:r>
      <w:r w:rsidR="00806FB4">
        <w:fldChar w:fldCharType="separate"/>
      </w:r>
      <w:r w:rsidR="00D912B3" w:rsidRPr="00D912B3">
        <w:rPr>
          <w:noProof/>
          <w:vertAlign w:val="superscript"/>
        </w:rPr>
        <w:t>6,9,30</w:t>
      </w:r>
      <w:r w:rsidR="00806FB4">
        <w:fldChar w:fldCharType="end"/>
      </w:r>
      <w:r w:rsidR="00957729">
        <w:t xml:space="preserve"> </w:t>
      </w:r>
      <w:r>
        <w:t>and those under ten years.</w:t>
      </w:r>
      <w:r w:rsidR="00806FB4">
        <w:fldChar w:fldCharType="begin" w:fldLock="1"/>
      </w:r>
      <w:r w:rsidR="009B3730">
        <w:instrText>ADDIN CSL_CITATION { "citationItems" : [ { "id" : "ITEM-1", "itemData" : { "ISBN" : "0256-7040 (Print) 0256-7040 (Linking)", "ISSN" : "0256-7040", "PMID" : "2758432", "abstract" : "Thirty-two cases of pineal cyst diagnosed by magnetic resonance imaging (MRI) were reviewed and are described. The pineal cyst was demonstrated to be an area with slightly less intensity than the surrounding tissue and with slightly greater intensity than the CSF on T1-weighted images. On the T2-weighted images this lesion was identified as a high-intensity area with smooth margins and was homogeneous in nature. In three cases presenting wit headache, compression of the vein of Galen was identified, and compression of the quadrigeminal plate was demonstrated in five cases. No patients presented with both pineal and quadrigeminal lesions. Of the cases, 63% were not detected by CT scanning alone. There were two cases in which the cyst ruptured and collapsed spontaneously during follow-up. It is emphasized that the presence of this lesion, which was more frequent than previously expected, should be kept in mind when diagnosing pineal tumors and should not be misdiagnosed. Surgery should not be undertaken unless the lesion produces symptoms due to the compression of the quadrigeminal plate, aqueduct, or the vein of Galen.", "author" : [ { "dropping-particle" : "", "family" : "Tamaki", "given" : "N", "non-dropping-particle" : "", "parse-names" : false, "suffix" : "" }, { "dropping-particle" : "", "family" : "Shirataki", "given" : "K", "non-dropping-particle" : "", "parse-names" : false, "suffix" : "" }, { "dropping-particle" : "", "family" : "Lin", "given" : "T", "non-dropping-particle" : "", "parse-names" : false, "suffix" : "" }, { "dropping-particle" : "", "family" : "Masumura", "given" : "M", "non-dropping-particle" : "", "parse-names" : false, "suffix" : "" }, { "dropping-particle" : "", "family" : "Katayama", "given" : "S", "non-dropping-particle" : "", "parse-names" : false, "suffix" : "" }, { "dropping-particle" : "", "family" : "Matsumoto", "given" : "S", "non-dropping-particle" : "", "parse-names" : false, "suffix" : "" } ], "container-title" : "Child's Nervous System", "id" : "ITEM-1", "issue" : "3", "issued" : { "date-parts" : [ [ "1989" ] ] }, "page" : "172-176", "title" : "Cysts of the pineal gland. A new clinical entity to be distinguished from tumors of the pineal region", "type" : "article-journal", "volume" : "5" }, "uris" : [ "http://www.mendeley.com/documents/?uuid=59b56921-bf46-4702-8a16-bd65483223ee" ] } ], "mendeley" : { "formattedCitation" : "&lt;sup&gt;30&lt;/sup&gt;", "plainTextFormattedCitation" : "30", "previouslyFormattedCitation" : "&lt;sup&gt;30&lt;/sup&gt;" }, "properties" : { "noteIndex" : 0 }, "schema" : "https://github.com/citation-style-language/schema/raw/master/csl-citation.json" }</w:instrText>
      </w:r>
      <w:r w:rsidR="00806FB4">
        <w:fldChar w:fldCharType="separate"/>
      </w:r>
      <w:r w:rsidR="00D912B3" w:rsidRPr="00D912B3">
        <w:rPr>
          <w:noProof/>
          <w:vertAlign w:val="superscript"/>
        </w:rPr>
        <w:t>30</w:t>
      </w:r>
      <w:r w:rsidR="00806FB4">
        <w:fldChar w:fldCharType="end"/>
      </w:r>
      <w:r>
        <w:t xml:space="preserve"> </w:t>
      </w:r>
      <w:r w:rsidR="00537B56">
        <w:t>O</w:t>
      </w:r>
      <w:r w:rsidR="00AC780D">
        <w:t>ur findings would concur with this, although no correlation was found between age and cyst size, the very large (&gt;19mm) cysts were all found in pati</w:t>
      </w:r>
      <w:r w:rsidR="00957729">
        <w:t>ents under the age of 55 years.</w:t>
      </w:r>
    </w:p>
    <w:p w:rsidR="000C4AB4" w:rsidRDefault="00271DDA" w:rsidP="007F04B6">
      <w:pPr>
        <w:spacing w:line="480" w:lineRule="auto"/>
        <w:rPr>
          <w:u w:val="single"/>
        </w:rPr>
      </w:pPr>
      <w:r w:rsidRPr="00F7044D">
        <w:rPr>
          <w:u w:val="single"/>
        </w:rPr>
        <w:t>Cyst appearance</w:t>
      </w:r>
      <w:r>
        <w:rPr>
          <w:u w:val="single"/>
        </w:rPr>
        <w:t xml:space="preserve"> on radiology</w:t>
      </w:r>
    </w:p>
    <w:p w:rsidR="00FB5B37" w:rsidRDefault="00271DDA" w:rsidP="007F04B6">
      <w:pPr>
        <w:spacing w:line="480" w:lineRule="auto"/>
      </w:pPr>
      <w:r>
        <w:t>Pineal cysts typically are well circumscribed and homogenous in appearance with a thin smooth capsule.</w:t>
      </w:r>
      <w:r w:rsidR="00806FB4">
        <w:fldChar w:fldCharType="begin" w:fldLock="1"/>
      </w:r>
      <w:r w:rsidR="004809F0">
        <w:instrText>ADDIN CSL_CITATION { "citationItems" : [ { "id" : "ITEM-1", "itemData" : { "ISBN" : "0022-3050 (Print) 0022-3050 (Linking)", "PMID" : "8437012", "abstract" : "Pineal cysts (PC) are common finding at necropsy. 1-3 Nevertheless, since the cyst fluid can have density similar to CSF, PC can escape detection on CT examination of the brain and be confused with the quadrigeminal cistern.4", "author" : [ { "dropping-particle" : "", "family" : "Costanzo", "given" : "A", "non-dropping-particle" : "Di", "parse-names" : false, "suffix" : "" }, { "dropping-particle" : "", "family" : "Tedeschi", "given" : "G", "non-dropping-particle" : "", "parse-names" : false, "suffix" : "" }, { "dropping-particle" : "", "family" : "Salle", "given" : "F", "non-dropping-particle" : "Di", "parse-names" : false, "suffix" : "" } ], "container-title" : "Journal of Neurology", "id" : "ITEM-1", "issued" : { "date-parts" : [ [ "1993" ] ] }, "page" : "207-208", "title" : "Pineal cysts: an incidental MRI finding?", "type" : "article-journal", "volume" : "56" }, "uris" : [ "http://www.mendeley.com/documents/?uuid=e8a0800b-b65f-4441-bc2e-5dd19ac1b0ce" ] }, { "id" : "ITEM-2", "itemData" : { "ISSN" : "0149-936X", "PMID" : "3608546", "abstract" : "In the course of examining 1,000 patients with various neurological complaints, 17 were found to have abnormalities in the region of the pineal gland. Fourteen had no hydrocephalus or symptoms referable to the region of the midbrain but a well-defined region of the high signal on T2 weighted images was demonstrated on magnetic resonance imaging. The other three patients proved to have pineal tumors. All patients had computed tomography examinations prior to magnetic resonance imaging. We believe that the pineal lesion in the 14 asymptomatic patients is a benign cyst not previously reported prior to the advent of magnetic resonance imaging. These benign lesions should be kept in mind in evaluating masses of the pineal region.", "author" : [ { "dropping-particle" : "", "family" : "Lum", "given" : "G B", "non-dropping-particle" : "", "parse-names" : false, "suffix" : "" }, { "dropping-particle" : "", "family" : "Williams", "given" : "J P", "non-dropping-particle" : "", "parse-names" : false, "suffix" : "" }, { "dropping-particle" : "", "family" : "Machen", "given" : "B C", "non-dropping-particle" : "", "parse-names" : false, "suffix" : "" }, { "dropping-particle" : "", "family" : "Akkaraju", "given" : "V", "non-dropping-particle" : "", "parse-names" : false, "suffix" : "" } ], "container-title" : "The Journal of computed tomography", "id" : "ITEM-2", "issue" : "3", "issued" : { "date-parts" : [ [ "1987" ] ] }, "page" : "228-35", "title" : "Benign cystic pineal lesions by magnetic resonance imaging.", "type" : "article-journal", "volume" : "11" }, "uris" : [ "http://www.mendeley.com/documents/?uuid=1cc1573a-b684-4125-8ee0-b51a9f026804" ] }, { "id" : "ITEM-3", "itemData" : { "DOI" : "10.1007/s00381-003-0813-2", "ISBN" : "4832207180", "ISSN" : "0256-7040", "PMID" : "12920545", "abstract" : "INTRODUCTION: Little is known about the incidence and symptomatology of pineal cysts in children. Until now, the proper management of this group of patients has not been established.\\n\\nPURPOSE: The purpose of this study was to evaluate the epidemiological and clinical features of pineal cysts in children and adolescents and to try to find guidelines for their management.\\n\\nMETHODS AND RESULTS: We analyzed 24 patients (17 girls, mean age 9, and 7 boys, mean age 14) with pineal cysts found as the only pathology on MRI. Six patients were treated surgically (excision of the cysts via a supracerebellar-infratentorial approach) because of the progression of neurological symptoms or the enlargement of the cyst at follow-up. In this group of patients, no surgery-related complications were noted, nor was residual cyst observed on postoperative MRI. In 4 cases, histological examination revealed simple cysts, but in 2 cases pineocytomas were diagnosed. Preoperative symptoms disappeared except light headache in 2 cases and in 1 case no improvement was obtained. The remaining 18 patients had a mean follow-up of 38 months (range 24-60 months). None of the cysts diminished or collapsed. We also measured the circadian pattern of melatonin secretion as well as beta-HCG and AFP levels in serum before surgery. We found very high night levels of melatonin in both of the patients with pineocytomas, while the patients with pineal cysts showed normal or depressed melatonin secretion profile.\\n\\nCONCLUSION: We concluded that though most pineal cysts were clinically benign they should be followed up for many years. If the cyst grows larger in follow-up MRI study and neurological symptoms are progressive, surgical treatment should be performed. In the authors' opinion, one of the markers discriminating benign and neoplastic lesions may be melatonin.", "author" : [ { "dropping-particle" : "", "family" : "Mandera", "given" : "Marek", "non-dropping-particle" : "", "parse-names" : false, "suffix" : "" }, { "dropping-particle" : "", "family" : "Marcol", "given" : "Wieslaw", "non-dropping-particle" : "", "parse-names" : false, "suffix" : "" }, { "dropping-particle" : "", "family" : "Bierzy\u0144ska-Macyszyn", "given" : "Grazyna", "non-dropping-particle" : "", "parse-names" : false, "suffix" : "" }, { "dropping-particle" : "", "family" : "Kluczewska", "given" : "Ewa", "non-dropping-particle" : "", "parse-names" : false, "suffix" : "" } ], "container-title" : "Child's nervous system : ChNS : official journal of the International Society for Pediatric Neurosurgery", "id" : "ITEM-3", "issue" : "10-11", "issued" : { "date-parts" : [ [ "2003" ] ] }, "page" : "750-5", "title" : "Pineal cysts in childhood.", "type" : "article-journal", "volume" : "19" }, "uris" : [ "http://www.mendeley.com/documents/?uuid=1320522d-3402-4d21-87a3-627905180423" ] }, { "id" : "ITEM-4", "itemData" : { "ISBN" : "0148-396X (Print)\r0148-396X (Linking)", "ISSN" : "0148-{396X}", "PMID" : "2234341", "abstract" : "Pineal cysts are being described with increasing frequency since the advent of magnetic resonance imaging. Although pineal cysts are incidental findings in as many as 4% of magnetic resonance imaging studies, symptomatic pineal cysts are quite rare. We present a case of pineal cyst causing aqueductal obstruction with symptomatic hydrocephalus and resultant headache and syncope, which was treated by surgical resection. A review of the relevant literature and discussion follow.", "author" : [ { "dropping-particle" : "", "family" : "Maurer", "given" : "P K", "non-dropping-particle" : "", "parse-names" : false, "suffix" : "" }, { "dropping-particle" : "", "family" : "Ecklund", "given" : "J", "non-dropping-particle" : "", "parse-names" : false, "suffix" : "" }, { "dropping-particle" : "", "family" : "Parisi", "given" : "J E", "non-dropping-particle" : "", "parse-names" : false, "suffix" : "" }, { "dropping-particle" : "", "family" : "Ondra", "given" : "S", "non-dropping-particle" : "", "parse-names" : false, "suffix" : "" } ], "container-title" : "Neurosurgery", "id" : "ITEM-4", "issue" : "3", "issued" : { "date-parts" : [ [ "1990" ] ] }, "page" : "451-454", "title" : "Symptomatic pineal cyst: case report", "type" : "article-journal", "volume" : "27" }, "uris" : [ "http://www.mendeley.com/documents/?uuid=76c43ba6-5ffe-4055-a5fe-03c1ff422034" ] }, { "id" : "ITEM-5", "itemData" : { "DOI" : "10.1007/s007010200031", "ISBN" : "0001-6268 (Print)\\r0001-6268 (Linking)", "ISSN" : "0001-6268", "PMID" : "11956936", "abstract" : "Between 1991 and 2000, seven patients presented with symptomatic pineal cysts at our hospital (6 females, 1 male). Average age was 22 years (range 4-33 years). Headache was present in 6 patients, who were subsequently operated on. A scotoma and a transient inferior visual field deficit were minor signs in two patients respectively. A Parinaud syndrome with vertical gaze paralysis was found in none. In one child, paroxysmal pupillary dilatations and contractions ('springing pupils') constituted the only signs and a conservative policy was adopted. Four patients presented with hydrocephalus and were treated by an endoscopic resection of their pineal cysts (one stereotactically, three free-hand). Two other patients presented with a prolonged history of symptoms and signs: headache alone in one, headache with discrete neurological deficits in the other. Ventricles in these two patients were not dilated and therefore an open cyst resection by infratentorial supracerebellar approach was performed. Average follow-up in the six \"operated\" patients was 29 months (range 12-108 months). All four patients treated by endoscopy, are symptom-free at follow-up, whereas the two who were approached by open surgery, are not. Clinical presentation, radiological evaluation and treatment modalities of pineal cysts are discussed and compared with experiences reported in the literature. It is concluded that pineal cysts in the presence of obstructive hydrocephalus are a clear indication for endoscopy with a rigid endoscope.", "author" : [ { "dropping-particle" : "", "family" : "Michielsen", "given" : "G", "non-dropping-particle" : "", "parse-names" : false, "suffix" : "" }, { "dropping-particle" : "", "family" : "Benoit", "given" : "Y", "non-dropping-particle" : "", "parse-names" : false, "suffix" : "" }, { "dropping-particle" : "", "family" : "Baert", "given" : "E", "non-dropping-particle" : "", "parse-names" : false, "suffix" : "" }, { "dropping-particle" : "", "family" : "Meire", "given" : "F", "non-dropping-particle" : "", "parse-names" : false, "suffix" : "" }, { "dropping-particle" : "", "family" : "Caemaert", "given" : "J", "non-dropping-particle" : "", "parse-names" : false, "suffix" : "" } ], "container-title" : "Acta neurochirurgica", "id" : "ITEM-5", "issue" : "3", "issued" : { "date-parts" : [ [ "2002" ] ] }, "page" : "233-42; discussion 242", "title" : "Symptomatic pineal cysts: clinical manifestations and management.", "type" : "article-journal", "volume" : "144" }, "uris" : [ "http://www.mendeley.com/documents/?uuid=cde808c2-edc2-4755-a8d4-28f10a7e3684" ] }, { "id" : "ITEM-6", "itemData" : { "author" : [ { "dropping-particle" : "", "family" : "Welton", "given" : "PL", "non-dropping-particle" : "", "parse-names" : false, "suffix" : "" }, { "dropping-particle" : "", "family" : "Reicher", "given" : "MA", "non-dropping-particle" : "", "parse-names" : false, "suffix" : "" }, { "dropping-particle" : "", "family" : "Kellerhouse", "given" : "LE", "non-dropping-particle" : "", "parse-names" : false, "suffix" : "" }, { "dropping-particle" : "", "family" : "Ott", "given" : "KH", "non-dropping-particle" : "", "parse-names" : false, "suffix" : "" } ], "container-title" : "AJNR. American journal of neuroradiology", "id" : "ITEM-6", "issue" : "3", "issued" : { "date-parts" : [ [ "1988" ] ] }, "page" : "612", "title" : "MR of Benign Pineal Cyst", "type" : "article-journal", "volume" : "9" }, "uris" : [ "http://www.mendeley.com/documents/?uuid=c1413575-999a-4488-a91e-df30476adc71" ] }, { "id" : "ITEM-7", "itemData" : { "author" : [ { "dropping-particle" : "", "family" : "Vaquero", "given" : "J", "non-dropping-particle" : "", "parse-names" : false, "suffix" : "" }, { "dropping-particle" : "", "family" : "Martinez", "given" : "R", "non-dropping-particle" : "", "parse-names" : false, "suffix" : "" }, { "dropping-particle" : "", "family" : "Escandon", "given" : "J", "non-dropping-particle" : "", "parse-names" : false, "suffix" : "" }, { "dropping-particle" : "", "family" : "Bravo", "given" : "G", "non-dropping-particle" : "", "parse-names" : false, "suffix" : "" } ], "container-title" : "Surg Neurol", "id" : "ITEM-7", "issued" : { "date-parts" : [ [ "1988" ] ] }, "page" : "468-70", "title" : "Symptomatic glial cysts of the pineal gland", "type" : "article-journal", "volume" : "30" }, "uris" : [ "http://www.mendeley.com/documents/?uuid=28cbae2d-dea8-43b0-a6a6-2ceb5c45034b" ] } ], "mendeley" : { "formattedCitation" : "&lt;sup&gt;3,5,11,20,21,32,35&lt;/sup&gt;", "plainTextFormattedCitation" : "3,5,11,20,21,32,35", "previouslyFormattedCitation" : "&lt;sup&gt;3,5,11,20,21,32,35&lt;/sup&gt;" }, "properties" : { "noteIndex" : 0 }, "schema" : "https://github.com/citation-style-language/schema/raw/master/csl-citation.json" }</w:instrText>
      </w:r>
      <w:r w:rsidR="00806FB4">
        <w:fldChar w:fldCharType="separate"/>
      </w:r>
      <w:r w:rsidR="00D912B3" w:rsidRPr="00D912B3">
        <w:rPr>
          <w:noProof/>
          <w:vertAlign w:val="superscript"/>
        </w:rPr>
        <w:t>3,5,11,20,21,32,35</w:t>
      </w:r>
      <w:r w:rsidR="00806FB4">
        <w:fldChar w:fldCharType="end"/>
      </w:r>
      <w:r>
        <w:t xml:space="preserve"> </w:t>
      </w:r>
      <w:r w:rsidR="005B72A2">
        <w:t xml:space="preserve">The lesion’s content is </w:t>
      </w:r>
      <w:proofErr w:type="spellStart"/>
      <w:r w:rsidR="005B72A2">
        <w:t>hyperechoic</w:t>
      </w:r>
      <w:proofErr w:type="spellEnd"/>
      <w:r>
        <w:t xml:space="preserve"> to </w:t>
      </w:r>
      <w:proofErr w:type="spellStart"/>
      <w:r>
        <w:t>isoechoic</w:t>
      </w:r>
      <w:proofErr w:type="spellEnd"/>
      <w:r>
        <w:t xml:space="preserve"> to CSF on T1WI, T2WI and FLAIR images</w:t>
      </w:r>
      <w:r w:rsidR="001F3D04">
        <w:t>,</w:t>
      </w:r>
      <w:r w:rsidR="00FB5B37">
        <w:t xml:space="preserve"> and contrast enhancement is typically incomplete</w:t>
      </w:r>
      <w:r>
        <w:t>.</w:t>
      </w:r>
      <w:r w:rsidR="00806FB4">
        <w:fldChar w:fldCharType="begin" w:fldLock="1"/>
      </w:r>
      <w:r w:rsidR="00FB5B37">
        <w:instrText>ADDIN CSL_CITATION { "citationItems" : [ { "id" : "ITEM-1", "itemData" : { "DOI" : "10.1227/00006123-199507000-00002", "ISBN" : "0148-396X (Print) 0148-396X (Linking)", "ISSN" : "0148-396X", "PMID" : "8587669", "abstract" : "MACROSCOPIC BENIGN PINEAL cysts, according to previous reports, may preferentially occur in the young population at the fourth decade; symptomatic pineal cysts have been found mainly in females. To confirm the relationship of age and sex to the incidence of pineal cysts, we reviewed 8623 consecutive magnetic resonance images in 6023 patients. Tiny and obscure cysts in the pineal gland were ignored; only the pineal cysts &gt; 5 mm were examined. The cysts were encountered in 79 (1.3%) of 6023 patients evaluated. The cysts predominantly occurred in females; we found 29 cysts in 3008 males and 50 cysts in 3015 females (P &lt; 0.05). Young adults had higher incidence of these cysts, with a peak incidence occurring between the ages of 21 and 30 years, then the incidence gradually decreased with age. We found no significant age distribution in males. However, among all groups, young women between the ages of 21 and 30 years had the highest frequency (5.82%). The incidence of pineal cysts among women between the ages of 21 and 30 years was significantly higher than in any other group (P &lt; 0.001; 21-30 versus 51-60, 61-70, and 71-80). In females, when the incidence below the age of 41 was compared with that above or equal to 41, the z score was 4.98 (P &lt; 0.001). The cystic expansion of the pineal gland in females appeared to begin at adolescence, and presumably the pineal gland decreases in size with aging. In this article, we will also speculate about the relationship of these changes to the secretory activity of the pineal glands.", "author" : [ { "dropping-particle" : "", "family" : "Sawamura", "given" : "Y", "non-dropping-particle" : "", "parse-names" : false, "suffix" : "" }, { "dropping-particle" : "", "family" : "Ikeda", "given" : "J", "non-dropping-particle" : "", "parse-names" : false, "suffix" : "" }, { "dropping-particle" : "", "family" : "Ozawa", "given" : "M", "non-dropping-particle" : "", "parse-names" : false, "suffix" : "" }, { "dropping-particle" : "", "family" : "Minoshima", "given" : "Y", "non-dropping-particle" : "", "parse-names" : false, "suffix" : "" }, { "dropping-particle" : "", "family" : "Saito", "given" : "H", "non-dropping-particle" : "", "parse-names" : false, "suffix" : "" }, { "dropping-particle" : "", "family" : "Abe", "given" : "H", "non-dropping-particle" : "", "parse-names" : false, "suffix" : "" } ], "container-title" : "Neurosurgery", "id" : "ITEM-1", "issue" : "1", "issued" : { "date-parts" : [ [ "1995" ] ] }, "page" : "11-16", "title" : "Magnetic resonance images reveal a high incidence of asymptomatic pineal cysts in young women.", "type" : "article-journal", "volume" : "37" }, "uris" : [ "http://www.mendeley.com/documents/?uuid=45af3aa7-8003-4bb9-988b-ea82daa31db9" ] }, { "id" : "ITEM-2", "itemData" : { "DOI" : "10.1023/A:1012721723387", "ISBN" : "0167-594X (Print)\\n0167-594X (Linking)", "ISSN" : "0167-594X", "PMID" : "11767291", "abstract" : "The pineal region is a heterogeneous area that includes the pineal gland and several parapineal structures. Pineal region masses include germ cell tumors (GCTs), pineal parenchymal cell tumors, glioma, meningioma, metastases, and non-neoplastic masses such as pineal cysts, lipoma, epidermoid, vascular malformations. Although MRI has allowed an improvement in distinguishing true pineal masses from parapineal masses impinging into the region of the gland, it is still difficult to differentiate the pineal GCTs from pineal parenchymal tumors with only images, and the clinical informations such as age, sex, and the tumor markers are very important.", "author" : [ { "dropping-particle" : "", "family" : "Korogi", "given" : "Y", "non-dropping-particle" : "", "parse-names" : false, "suffix" : "" }, { "dropping-particle" : "", "family" : "Takahashi", "given" : "M", "non-dropping-particle" : "", "parse-names" : false, "suffix" : "" }, { "dropping-particle" : "", "family" : "Ushio", "given" : "Y", "non-dropping-particle" : "", "parse-names" : false, "suffix" : "" } ], "container-title" : "Journal of neuro-oncology", "id" : "ITEM-2", "issue" : "3", "issued" : { "date-parts" : [ [ "2001" ] ] }, "page" : "251-261", "title" : "MRI of pineal region tumors.", "type" : "article-journal", "volume" : "54" }, "uris" : [ "http://www.mendeley.com/documents/?uuid=3bf0efc4-10eb-4fda-9f3c-7d11be963022" ] }, { "id" : "ITEM-3", "itemData" : { "author" : [ { "dropping-particle" : "", "family" : "Mamourian", "given" : "A C", "non-dropping-particle" : "", "parse-names" : false, "suffix" : "" }, { "dropping-particle" : "", "family" : "Yarnell", "given" : "T", "non-dropping-particle" : "", "parse-names" : false, "suffix" : "" } ], "container-title" : "AJNR. American journal of neuroradiology", "id" : "ITEM-3", "issued" : { "date-parts" : [ [ "1991" ] ] }, "page" : "773-4", "title" : "Enhancement of pineal cysts on MR images", "type" : "article-journal", "volume" : "12" }, "uris" : [ "http://www.mendeley.com/documents/?uuid=99112146-c713-4ec5-956a-9be8752f2f29" ] }, { "id" : "ITEM-4", "itemData" : { "DOI" : "10.3174/ajnr.A0656", "ISBN" : "0195-6108 (Print)", "ISSN" : "01956108", "PMID" : "17885233", "abstract" : "BACKGROUND AND PURPOSE: Although the prevalence of pineal cysts in autopsy series has been reported as being between 25% and 40%, MR studies have documented their frequency to range between 1.5% and 10.8%. The purpose of this high-resolution brain MR imaging study at 1.9T was to determine the prevalence of pineal cysts in healthy adults. MATERIALS AND METHODS: Brain MR images of 100 healthy young volunteers were randomly selected from our International Consortium for Brain Mapping project data base. Cysts were detected as circular areas of isointensity relative to CSF on both 3D gradient-echo T1-weighted and 2D fast spin-echo T2-weighted images. The inner diameters of all visualized pineal cysts were measured, and a criterion of 2.0 mm of the largest inner cross-sectional diameter was used to categorize cysts as being either small cystic changes (&lt;2.0-mm diameter) or pineal cysts (&gt;2.0-mm diameter). RESULTS: Twenty-three percent (23/100) of the volunteers had pineal cysts with a mean largest inner cross-sectional diameter of 4.3 mm (range, 2-14 mm); 13% (13/100) demonstrated cystic changes involving the pineal gland with the largest inner cross-sectional diameter of less than 2.0 mm. There was a slight female predominance. Two subjects with long-term follow-up scans showed no symptoms or changes in the size of their pineal cysts. CONCLUSION: On high-resolution MR imaging, the prevalence of pineal cysts was 23% in our healthy group of adults, which is consistent with previous autopsy studies. Long-term follow-up studies of 2 cases demonstrated the stability of the cysts.", "author" : [ { "dropping-particle" : "", "family" : "Pu", "given" : "Yonglin", "non-dropping-particle" : "", "parse-names" : false, "suffix" : "" }, { "dropping-particle" : "", "family" : "Mahankali", "given" : "S.", "non-dropping-particle" : "", "parse-names" : false, "suffix" : "" }, { "dropping-particle" : "", "family" : "Hou", "given" : "J.", "non-dropping-particle" : "", "parse-names" : false, "suffix" : "" }, { "dropping-particle" : "", "family" : "Li", "given" : "J.", "non-dropping-particle" : "", "parse-names" : false, "suffix" : "" }, { "dropping-particle" : "", "family" : "Lancaster", "given" : "J. L.", "non-dropping-particle" : "", "parse-names" : false, "suffix" : "" }, { "dropping-particle" : "", "family" : "Gao", "given" : "J. H.", "non-dropping-particle" : "", "parse-names" : false, "suffix" : "" }, { "dropping-particle" : "", "family" : "Appelbaum", "given" : "D. E.", "non-dropping-particle" : "", "parse-names" : false, "suffix" : "" }, { "dropping-particle" : "", "family" : "Fox", "given" : "P. T.", "non-dropping-particle" : "", "parse-names" : false, "suffix" : "" } ], "container-title" : "American Journal of Neuroradiology", "id" : "ITEM-4", "issue" : "9", "issued" : { "date-parts" : [ [ "2007" ] ] }, "page" : "1706-1709", "title" : "High prevalence of pineal cysts in healthy adults demonstrated by high-resolution, noncontrast brain MR imaging", "type" : "article-journal", "volume" : "28" }, "uris" : [ "http://www.mendeley.com/documents/?uuid=510b435a-7d39-4242-8195-b2cf4efafac0" ] } ], "mendeley" : { "formattedCitation" : "&lt;sup&gt;6,8,36,37&lt;/sup&gt;", "plainTextFormattedCitation" : "6,8,36,37", "previouslyFormattedCitation" : "&lt;sup&gt;6,8,36,37&lt;/sup&gt;" }, "properties" : { "noteIndex" : 0 }, "schema" : "https://github.com/citation-style-language/schema/raw/master/csl-citation.json" }</w:instrText>
      </w:r>
      <w:r w:rsidR="00806FB4">
        <w:fldChar w:fldCharType="separate"/>
      </w:r>
      <w:r w:rsidR="001F3D04" w:rsidRPr="001F3D04">
        <w:rPr>
          <w:noProof/>
          <w:vertAlign w:val="superscript"/>
        </w:rPr>
        <w:t>6,8,36,37</w:t>
      </w:r>
      <w:r w:rsidR="00806FB4">
        <w:fldChar w:fldCharType="end"/>
      </w:r>
      <w:r>
        <w:t xml:space="preserve"> </w:t>
      </w:r>
    </w:p>
    <w:p w:rsidR="00E33D2A" w:rsidRDefault="00271DDA" w:rsidP="007F04B6">
      <w:pPr>
        <w:spacing w:line="480" w:lineRule="auto"/>
      </w:pPr>
      <w:r>
        <w:t xml:space="preserve">A number of authors have suggested that pineal cysts can be easily interpreted </w:t>
      </w:r>
      <w:proofErr w:type="spellStart"/>
      <w:r>
        <w:t>radiologically</w:t>
      </w:r>
      <w:proofErr w:type="spellEnd"/>
      <w:r>
        <w:t xml:space="preserve"> due to their characteristic pattern.</w:t>
      </w:r>
      <w:r w:rsidR="00806FB4">
        <w:fldChar w:fldCharType="begin" w:fldLock="1"/>
      </w:r>
      <w:r w:rsidR="008D4FA6">
        <w:instrText>ADDIN CSL_CITATION { "citationItems" : [ { "id" : "ITEM-1", "itemData" : { "ISSN" : "0195-6108", "PMID" : "3098073", "abstract" : "{MR} brain scans of 672 consecutive patients were examined prospectively to determine the incidence of high-signal pineal glands on T2-weighted images. The scans were obtained on either a 0.15-T or 0.5-T unit. This finding was present in 29 patients, none of whom had hydrocephalus or symptoms of a pineal mass. A {CT} scan was available in 17 of these cases and none of these demonstrated a solid pineal mass. Because of the frequency of this observation (4.3%) and the absence of associated findings, it was concluded that benign pineal cysts are the most likely explanation for this high signal. It is important for the radiologist to consider benign cysts in the differential diagnosis of a bright pineal gland on T2-weighted {MR} images.", "author" : [ { "dropping-particle" : "", "family" : "Mamourian", "given" : "A C", "non-dropping-particle" : "", "parse-names" : false, "suffix" : "" }, { "dropping-particle" : "", "family" : "Towfighi", "given" : "J", "non-dropping-particle" : "", "parse-names" : false, "suffix" : "" } ], "container-title" : "{AJNR.} American journal of neuroradiology", "id" : "ITEM-1", "issue" : "6", "issued" : { "date-parts" : [ [ "1986" ] ] }, "page" : "1081-1086", "title" : "Pineal cysts: MR imaging", "type" : "article-journal", "volume" : "7" }, "uris" : [ "http://www.mendeley.com/documents/?uuid=0ae55293-27de-4585-a435-866bbf4c1ac2" ] }, { "id" : "ITEM-2", "itemData" : { "author" : [ { "dropping-particle" : "", "family" : "Mamourian", "given" : "A C", "non-dropping-particle" : "", "parse-names" : false, "suffix" : "" }, { "dropping-particle" : "", "family" : "Yarnell", "given" : "T", "non-dropping-particle" : "", "parse-names" : false, "suffix" : "" } ], "container-title" : "AJNR. American journal of neuroradiology", "id" : "ITEM-2", "issued" : { "date-parts" : [ [ "1991" ] ] }, "page" : "773-4", "title" : "Enhancement of pineal cysts on MR images", "type" : "article-journal", "volume" : "12" }, "uris" : [ "http://www.mendeley.com/documents/?uuid=99112146-c713-4ec5-956a-9be8752f2f29" ] } ], "mendeley" : { "formattedCitation" : "&lt;sup&gt;4,37&lt;/sup&gt;", "plainTextFormattedCitation" : "4,37", "previouslyFormattedCitation" : "&lt;sup&gt;4,37&lt;/sup&gt;" }, "properties" : { "noteIndex" : 0 }, "schema" : "https://github.com/citation-style-language/schema/raw/master/csl-citation.json" }</w:instrText>
      </w:r>
      <w:r w:rsidR="00806FB4">
        <w:fldChar w:fldCharType="separate"/>
      </w:r>
      <w:r w:rsidR="00D912B3" w:rsidRPr="00D912B3">
        <w:rPr>
          <w:noProof/>
          <w:vertAlign w:val="superscript"/>
        </w:rPr>
        <w:t>4,37</w:t>
      </w:r>
      <w:r w:rsidR="00806FB4">
        <w:fldChar w:fldCharType="end"/>
      </w:r>
      <w:r>
        <w:t xml:space="preserve"> Although </w:t>
      </w:r>
      <w:r w:rsidR="007A7722">
        <w:t>t</w:t>
      </w:r>
      <w:r>
        <w:t xml:space="preserve">wo studies of </w:t>
      </w:r>
      <w:proofErr w:type="spellStart"/>
      <w:r>
        <w:t>histologically</w:t>
      </w:r>
      <w:proofErr w:type="spellEnd"/>
      <w:r>
        <w:t xml:space="preserve"> benign cysts have demonstrated 58% and 50% irregular rim enhancement on imaging</w:t>
      </w:r>
      <w:r w:rsidR="007A7722" w:rsidRPr="007A7722">
        <w:t xml:space="preserve"> </w:t>
      </w:r>
      <w:r w:rsidR="00FB5B37">
        <w:t xml:space="preserve">suggesting </w:t>
      </w:r>
      <w:r w:rsidR="007A7722">
        <w:t>difficulty in interpreting cystic pineal lesions</w:t>
      </w:r>
      <w:r>
        <w:t>.</w:t>
      </w:r>
      <w:r w:rsidR="00806FB4">
        <w:fldChar w:fldCharType="begin" w:fldLock="1"/>
      </w:r>
      <w:r w:rsidR="009B3730">
        <w:instrText>ADDIN CSL_CITATION { "citationItems" : [ { "id" : "ITEM-1", "itemData" : { "ISBN" : "0195-6108 (Print)\r0195-6108 (Linking)", "ISSN" : "0195-6108", "PMID" : "8141049", "abstract" : "PURPOSE: To describe the spectrum of MR and CT findings in clinically symptomatic pineal cysts and to determine whether there are certain diagnostic imaging features that allow one to distinguish a benign pineal cyst from other neoplasms of the pineal region.\\n\\nMETHODS: MR and CT scans of 19 patients with clinically symptomatic pineal cysts were retrospectively reviewed. Age range was 15 to 46 years with a mean age of 28 years. There were five male and 14 female patients.\\n\\nRESULTS: Presenting features included headache (15 patients), diplopia (four), nausea and vomiting (four), papilledema (four), seizure (three), Parinaud syndrome (two), ataxia (one), and hemiparesis (one). All cysts were resected or biopsied to provide histopathologic confirmation of the diagnosis. Preoperative diagnoses included pineal neoplasm (14 of 19), pineal cyst (3 of 19), and dermoid cyst (2 of 19). The lesions ranged from 0.8 to 3.0 cm, with a mean diameter of 1.6 cm. Three cysts showed fluid/fluid levels consistent with hemorrhage. Slightly less than half (9 of 19) had evidence of hydrocephalus. The MR signal changes were variable but typically demonstrated low signal on T1-weighted images and high signal on T2-weighted images. More than half (7 of 12) demonstrated enhancement with gadolinium. Calcification of the cyst wall was observed in only four of nine patients who had CT studies but identified histologically in all cases.\\n\\nCONCLUSION: The MR appearance of benign pineal cysts is variable, ranging from that of an uncomplicated cystic mass to a mass associated with hemorrhage, enhancement, or hydrocephalus. This variability may make them indistinguishable from other pineal-region tumors.", "author" : [ { "dropping-particle" : "", "family" : "Fleege", "given" : "M a", "non-dropping-particle" : "", "parse-names" : false, "suffix" : "" }, { "dropping-particle" : "", "family" : "Miller", "given" : "G M", "non-dropping-particle" : "", "parse-names" : false, "suffix" : "" }, { "dropping-particle" : "", "family" : "Fletcher", "given" : "G P", "non-dropping-particle" : "", "parse-names" : false, "suffix" : "" }, { "dropping-particle" : "", "family" : "Fain", "given" : "J S", "non-dropping-particle" : "", "parse-names" : false, "suffix" : "" }, { "dropping-particle" : "", "family" : "Scheithauer", "given" : "B W", "non-dropping-particle" : "", "parse-names" : false, "suffix" : "" } ], "container-title" : "AJNR. American journal of neuroradiology", "id" : "ITEM-1", "issue" : "1", "issued" : { "date-parts" : [ [ "1994" ] ] }, "page" : "161-6", "title" : "Benign glial cysts of the pineal gland: unusual imaging characteristics with histologic correlation.", "type" : "article-journal", "volume" : "15" }, "uris" : [ "http://www.mendeley.com/documents/?uuid=8dbd75ef-2ae5-482f-951a-de776f9f306a" ] }, { "id" : "ITEM-2", "itemData" : { "author" : [ { "dropping-particle" : "", "family" : "Fain", "given" : "J S", "non-dropping-particle" : "", "parse-names" : false, "suffix" : "" }, { "dropping-particle" : "", "family" : "Tomlinson", "given" : "FH", "non-dropping-particle" : "", "parse-names" : false, "suffix" : "" }, { "dropping-particle" : "", "family" : "Scheithauer", "given" : "B W", "non-dropping-particle" : "", "parse-names" : false, "suffix" : "" }, { "dropping-particle" : "", "family" : "Parisi", "given" : "J E", "non-dropping-particle" : "", "parse-names" : false, "suffix" : "" }, { "dropping-particle" : "", "family" : "Fletcher", "given" : "G P", "non-dropping-particle" : "", "parse-names" : false, "suffix" : "" }, { "dropping-particle" : "", "family" : "Kelly", "given" : "WM", "non-dropping-particle" : "", "parse-names" : false, "suffix" : "" }, { "dropping-particle" : "", "family" : "Miller", "given" : "G M", "non-dropping-particle" : "", "parse-names" : false, "suffix" : "" } ], "container-title" : "J Neurosurg", "id" : "ITEM-2", "issued" : { "date-parts" : [ [ "1994" ] ] }, "page" : "454-60", "title" : "Symptomatic glial cysts of the pineal gland", "type" : "article-journal", "volume" : "80" }, "uris" : [ "http://www.mendeley.com/documents/?uuid=3cf92874-4109-4076-a31f-b08e4ab90f14" ] } ], "mendeley" : { "formattedCitation" : "&lt;sup&gt;18,38&lt;/sup&gt;", "plainTextFormattedCitation" : "18,38", "previouslyFormattedCitation" : "&lt;sup&gt;18,38&lt;/sup&gt;" }, "properties" : { "noteIndex" : 0 }, "schema" : "https://github.com/citation-style-language/schema/raw/master/csl-citation.json" }</w:instrText>
      </w:r>
      <w:r w:rsidR="00806FB4">
        <w:fldChar w:fldCharType="separate"/>
      </w:r>
      <w:r w:rsidR="00D912B3" w:rsidRPr="00D912B3">
        <w:rPr>
          <w:noProof/>
          <w:vertAlign w:val="superscript"/>
        </w:rPr>
        <w:t>18,38</w:t>
      </w:r>
      <w:r w:rsidR="00806FB4">
        <w:fldChar w:fldCharType="end"/>
      </w:r>
      <w:r>
        <w:t xml:space="preserve"> </w:t>
      </w:r>
      <w:r w:rsidR="00FB5B37">
        <w:t xml:space="preserve">In addition, </w:t>
      </w:r>
      <w:r>
        <w:t>Al-</w:t>
      </w:r>
      <w:proofErr w:type="spellStart"/>
      <w:r>
        <w:t>Holou</w:t>
      </w:r>
      <w:proofErr w:type="spellEnd"/>
      <w:r>
        <w:t xml:space="preserve"> et al demonstrated 53% of cysts demonstrated atypical imaging characteristics in some way, such as </w:t>
      </w:r>
      <w:proofErr w:type="spellStart"/>
      <w:r>
        <w:t>septations</w:t>
      </w:r>
      <w:proofErr w:type="spellEnd"/>
      <w:r>
        <w:t xml:space="preserve"> or abnormal enhancement</w:t>
      </w:r>
      <w:r w:rsidR="008C755A">
        <w:t>,</w:t>
      </w:r>
      <w:r w:rsidR="00806FB4">
        <w:fldChar w:fldCharType="begin" w:fldLock="1"/>
      </w:r>
      <w:r w:rsidR="009B3730">
        <w:instrText>ADDIN CSL_CITATION { "citationItems" : [ { "id" : "ITEM-1", "itemData" : { "DOI" : "10.3171/2009.4.PEDS0951", "ISBN" : "1933-0707 (Print) 1933-0707 (Linking)", "ISSN" : "1933-0707", "PMID" : "19772406", "abstract" : "OBJECT: Pineal cysts are a frequent incidental finding on intracranial imaging. In adults, the prevalence of pineal cysts is estimated to be 1.1-4.3%. However, the prevalence is not well established in younger patients.\\n\\nMETHODS: The authors retrospectively reviewed a consecutive series of 14,516 patients 25 years of age and younger, who underwent brain MR imaging at a single institution over an 11-year period. In patients identified with pineal cysts, the authors analyzed the images according to cyst size, signal characteristics, enhancement pattern, and evidence of local mass effect. Patient characteristics including demographics and other intracranial diagnoses were collected in the pineal cyst population and compared with a randomly selected age- and sex-matched control patient population. The data were evaluated using univariate and multivariate logistic regression, linear regression, and ANOVA.\\n\\nRESULTS: The authors identified 288 pineal region cysts (2.0%). The prevalence of pineal cysts was higher in female (2.4%) than in male patients (1.5%; p &lt; 0.001). Pineal cysts were identified in patients of all ages, with an increased prevalence found in older patients (p &lt; 0.001). Pineal cyst size was similar for all age and sex groups.\\n\\nCONCLUSIONS: Pineal cysts are common in the pediatric population, with an increased prevalence in girls and in older patients.", "author" : [ { "dropping-particle" : "", "family" : "Al-Holou", "given" : "Wajd N", "non-dropping-particle" : "", "parse-names" : false, "suffix" : "" }, { "dropping-particle" : "", "family" : "Garton", "given" : "Hugh J L", "non-dropping-particle" : "", "parse-names" : false, "suffix" : "" }, { "dropping-particle" : "", "family" : "Muraszko", "given" : "Karin M", "non-dropping-particle" : "", "parse-names" : false, "suffix" : "" }, { "dropping-particle" : "", "family" : "Ibrahim", "given" : "Mohannad", "non-dropping-particle" : "", "parse-names" : false, "suffix" : "" }, { "dropping-particle" : "", "family" : "Maher", "given" : "Cormac O", "non-dropping-particle" : "", "parse-names" : false, "suffix" : "" } ], "container-title" : "Journal of neurosurgery. Pediatrics", "id" : "ITEM-1", "issue" : "3", "issued" : { "date-parts" : [ [ "2009" ] ] }, "page" : "230-6", "title" : "Prevalence of pineal cysts in children and young adults. Clinical article.", "type" : "article-journal", "volume" : "4" }, "uris" : [ "http://www.mendeley.com/documents/?uuid=4c3c0c5b-e690-4f12-9940-65fa0d342bc7" ] } ], "mendeley" : { "formattedCitation" : "&lt;sup&gt;1&lt;/sup&gt;", "plainTextFormattedCitation" : "1", "previouslyFormattedCitation" : "&lt;sup&gt;1&lt;/sup&gt;" }, "properties" : { "noteIndex" : 0 }, "schema" : "https://github.com/citation-style-language/schema/raw/master/csl-citation.json" }</w:instrText>
      </w:r>
      <w:r w:rsidR="00806FB4">
        <w:fldChar w:fldCharType="separate"/>
      </w:r>
      <w:r w:rsidR="00D912B3" w:rsidRPr="00D912B3">
        <w:rPr>
          <w:noProof/>
          <w:vertAlign w:val="superscript"/>
        </w:rPr>
        <w:t>1</w:t>
      </w:r>
      <w:r w:rsidR="00806FB4">
        <w:fldChar w:fldCharType="end"/>
      </w:r>
      <w:r w:rsidR="008C755A">
        <w:t xml:space="preserve"> this has since been echoed in a number of publications.</w:t>
      </w:r>
      <w:r w:rsidR="00806FB4">
        <w:fldChar w:fldCharType="begin" w:fldLock="1"/>
      </w:r>
      <w:r w:rsidR="009B3730">
        <w:instrText>ADDIN CSL_CITATION { "citationItems" : [ { "id" : "ITEM-1", "itemData" : { "DOI" : "10.3171/2008.5.17681", "ISBN" : "1933-0707 (Print)\\r1933-0707 (Linking)", "ISSN" : "1933-0707", "PMID" : "19569915", "abstract" : "OBJECT: In this paper, the authors' goal was to determine whether benign pineal cysts have smooth walls or internal structure on high-resolution MR imaging and to evaluate their imaging characteristics on FLAIR images.\\n\\nMETHODS: The authors retrospectively reviewed the MR imaging findings in 60 consecutive patients who were reported to have pineal cysts over a 19-month period. Patients were identified retrospectively using a word search of radiology reports. Of these 60 patients, 24 with stable follow-up imaging or pathological proof of a pineal cyst were included in this study. In all cases, axial or sagittal FLAIR images were available, and in 10 of 24 patients the authors obtained sagittal images using fast imaging employing steady-state acquisition (FIESTA). For those cases in which FIESTA studies were obtained, the authors classified the cysts into 1 of 4 categories based on their appearance. Eighteen of 24 cases were performed with intravenous contrast.\\n\\nRESULTS: Of the 24 cases, 21 had signal intensity on FLAIR images that differed from that of CSF. Of the 10 cases with FIESTA, 6 had evidence of internal structure within the pineal cyst. The authors found it of interest that 20 of the 24 patients were female.\\n\\nCONCLUSIONS: Although the presence of a thin wall supports the diagnosis of a benign pineal cyst, fine internal septations or small internal cysts are common on high-resolution MR imaging and this finding should not be considered evidence of an underlying tumor. It is typical for pineal cysts to have relaxation times that differ from CSF as determined by FLAIR imaging.", "author" : [ { "dropping-particle" : "", "family" : "Pastel", "given" : "David a", "non-dropping-particle" : "", "parse-names" : false, "suffix" : "" }, { "dropping-particle" : "", "family" : "Mamourian", "given" : "Alexander C", "non-dropping-particle" : "", "parse-names" : false, "suffix" : "" }, { "dropping-particle" : "", "family" : "Duhaime", "given" : "Ann-Christine", "non-dropping-particle" : "", "parse-names" : false, "suffix" : "" } ], "container-title" : "Journal of neurosurgery. Pediatrics", "id" : "ITEM-1", "issue" : "1", "issued" : { "date-parts" : [ [ "2009" ] ] }, "page" : "81-4", "title" : "Internal structure in pineal cysts on high-resolution magnetic resonance imaging: not a sign of malignancy.", "type" : "article-journal", "volume" : "4" }, "uris" : [ "http://www.mendeley.com/documents/?uuid=c40b7fbe-8642-4d6e-9cbb-901334d10eb6" ] }, { "id" : "ITEM-2", "itemData" : { "DOI" : "10.3171/2011.6.JNS11506", "ISSN" : "0022-3085", "PMID" : "21780858", "abstract" : "We reviewed our experience with pineal cysts to define the natural history and clinical relevance of this common intracranial finding.", "author" : [ { "dropping-particle" : "", "family" : "Al-Holou", "given" : "Wajd N", "non-dropping-particle" : "", "parse-names" : false, "suffix" : "" }, { "dropping-particle" : "", "family" : "Terman", "given" : "Samuel W", "non-dropping-particle" : "", "parse-names" : false, "suffix" : "" }, { "dropping-particle" : "", "family" : "Kilburg", "given" : "Craig", "non-dropping-particle" : "", "parse-names" : false, "suffix" : "" }, { "dropping-particle" : "", "family" : "Garton", "given" : "Hugh J L", "non-dropping-particle" : "", "parse-names" : false, "suffix" : "" }, { "dropping-particle" : "", "family" : "Muraszko", "given" : "Karin M", "non-dropping-particle" : "", "parse-names" : false, "suffix" : "" }, { "dropping-particle" : "", "family" : "Chandler", "given" : "William F", "non-dropping-particle" : "", "parse-names" : false, "suffix" : "" }, { "dropping-particle" : "", "family" : "Ibrahim", "given" : "Mohannad", "non-dropping-particle" : "", "parse-names" : false, "suffix" : "" }, { "dropping-particle" : "", "family" : "Maher", "given" : "Cormac O", "non-dropping-particle" : "", "parse-names" : false, "suffix" : "" } ], "container-title" : "Journal of Neurosurgery", "id" : "ITEM-2", "issue" : "6", "issued" : { "date-parts" : [ [ "2011" ] ] }, "page" : "1106-1114", "title" : "Prevalence and natural history of pineal cysts in adults", "type" : "article-journal", "volume" : "115" }, "uris" : [ "http://www.mendeley.com/documents/?uuid=fbdac4fa-77ca-4b27-ae70-ad4bf1c409ff" ] } ], "mendeley" : { "formattedCitation" : "&lt;sup&gt;2,39&lt;/sup&gt;", "plainTextFormattedCitation" : "2,39", "previouslyFormattedCitation" : "&lt;sup&gt;2,39&lt;/sup&gt;" }, "properties" : { "noteIndex" : 0 }, "schema" : "https://github.com/citation-style-language/schema/raw/master/csl-citation.json" }</w:instrText>
      </w:r>
      <w:r w:rsidR="00806FB4">
        <w:fldChar w:fldCharType="separate"/>
      </w:r>
      <w:r w:rsidR="00D912B3" w:rsidRPr="00D912B3">
        <w:rPr>
          <w:noProof/>
          <w:vertAlign w:val="superscript"/>
        </w:rPr>
        <w:t>2,39</w:t>
      </w:r>
      <w:r w:rsidR="00806FB4">
        <w:fldChar w:fldCharType="end"/>
      </w:r>
      <w:r>
        <w:t xml:space="preserve"> </w:t>
      </w:r>
    </w:p>
    <w:p w:rsidR="00E33D2A" w:rsidRDefault="00271DDA" w:rsidP="007F04B6">
      <w:pPr>
        <w:spacing w:line="480" w:lineRule="auto"/>
      </w:pPr>
      <w:r>
        <w:t>To combat this uncertainty, in the present study we exclude those patients with enhancing components</w:t>
      </w:r>
      <w:r w:rsidR="00D142D7">
        <w:t xml:space="preserve"> to their pineal cysts suggestive of non-benign lesions</w:t>
      </w:r>
      <w:r w:rsidR="00630642">
        <w:t xml:space="preserve">. </w:t>
      </w:r>
      <w:r w:rsidR="00B031F3">
        <w:t xml:space="preserve">Therefore the conclusions of the </w:t>
      </w:r>
      <w:r w:rsidR="00630642">
        <w:t xml:space="preserve">present study </w:t>
      </w:r>
      <w:r w:rsidR="00B031F3">
        <w:t>should not be applied to pineal</w:t>
      </w:r>
      <w:r w:rsidR="00630642">
        <w:t xml:space="preserve"> cysts with abnormal imaging characteristics. </w:t>
      </w:r>
    </w:p>
    <w:p w:rsidR="00BB33B5" w:rsidRPr="0048627F" w:rsidRDefault="00BB33B5" w:rsidP="007F04B6">
      <w:pPr>
        <w:spacing w:line="480" w:lineRule="auto"/>
        <w:rPr>
          <w:u w:val="single"/>
        </w:rPr>
      </w:pPr>
      <w:r w:rsidRPr="0048627F">
        <w:rPr>
          <w:u w:val="single"/>
        </w:rPr>
        <w:t>Cyst size</w:t>
      </w:r>
      <w:r>
        <w:rPr>
          <w:u w:val="single"/>
        </w:rPr>
        <w:t xml:space="preserve"> and symptoms</w:t>
      </w:r>
    </w:p>
    <w:p w:rsidR="00D53225" w:rsidRDefault="00BB33B5" w:rsidP="007F04B6">
      <w:pPr>
        <w:spacing w:line="480" w:lineRule="auto"/>
      </w:pPr>
      <w:r>
        <w:t>Pineal cysts associated with symptoms are rare</w:t>
      </w:r>
      <w:r w:rsidR="00953A5A">
        <w:t>.</w:t>
      </w:r>
      <w:r w:rsidR="00806FB4">
        <w:fldChar w:fldCharType="begin" w:fldLock="1"/>
      </w:r>
      <w:r w:rsidR="009B3730">
        <w:instrText>ADDIN CSL_CITATION { "citationItems" : [ { "id" : "ITEM-1", "itemData" : { "author" : [ { "dropping-particle" : "", "family" : "Fain", "given" : "J S", "non-dropping-particle" : "", "parse-names" : false, "suffix" : "" }, { "dropping-particle" : "", "family" : "Tomlinson", "given" : "FH", "non-dropping-particle" : "", "parse-names" : false, "suffix" : "" }, { "dropping-particle" : "", "family" : "Scheithauer", "given" : "B W", "non-dropping-particle" : "", "parse-names" : false, "suffix" : "" }, { "dropping-particle" : "", "family" : "Parisi", "given" : "J E", "non-dropping-particle" : "", "parse-names" : false, "suffix" : "" }, { "dropping-particle" : "", "family" : "Fletcher", "given" : "G P", "non-dropping-particle" : "", "parse-names" : false, "suffix" : "" }, { "dropping-particle" : "", "family" : "Kelly", "given" : "WM", "non-dropping-particle" : "", "parse-names" : false, "suffix" : "" }, { "dropping-particle" : "", "family" : "Miller", "given" : "G M", "non-dropping-particle" : "", "parse-names" : false, "suffix" : "" } ], "container-title" : "J Neurosurg", "id" : "ITEM-1", "issued" : { "date-parts" : [ [ "1994" ] ] }, "page" : "454-60", "title" : "Symptomatic glial cysts of the pineal gland", "type" : "article-journal", "volume" : "80" }, "uris" : [ "http://www.mendeley.com/documents/?uuid=3cf92874-4109-4076-a31f-b08e4ab90f14" ] }, { "id" : "ITEM-2", "itemData" : { "DOI" : "10.3171/jns.1992.77.6.0896", "ISBN" : "0022-3085 (Print)\r0022-3085 (Linking)", "ISSN" : "0022-3085 (Print)", "PMID" : "1432132", "abstract" : "The authors present a series of six patients with large symptomatic benign pineal cysts and review the 27 patients previously reported in the literature. Patients with symptomatic pineal cysts most often present with one of three syndromes: 1) paroxysmal headache with gaze paresis; 2) chronic headache, gaze paresis, papilledema, and hydrocephalus; or 3) pineal apoplexy with acute hydrocephalus. Surgical intervention with radical cyst removal is the treatment of choice for all symptomatic pineal cysts. Complete cyst removal is desirable; however, radical subtotal resection is appropriate if the cyst cannot be easily separated from the quadrigeminal plate. Ventricular shunting should be reserved for patients with persistent hydrocephalus after cyst resection.", "author" : [ { "dropping-particle" : "", "family" : "Wisoff", "given" : "J H", "non-dropping-particle" : "", "parse-names" : false, "suffix" : "" }, { "dropping-particle" : "", "family" : "Epstein", "given" : "F", "non-dropping-particle" : "", "parse-names" : false, "suffix" : "" } ], "container-title" : "Journal of neurosurgery", "id" : "ITEM-2", "issue" : "6", "issued" : { "date-parts" : [ [ "1992" ] ] }, "page" : "896-900", "title" : "Surgical management of symptomatic pineal cysts.", "type" : "article-journal", "volume" : "77" }, "uris" : [ "http://www.mendeley.com/documents/?uuid=a8e29e84-9d0f-4c88-9b96-be893f3f9b43" ] }, { "id" : "ITEM-3", "itemData" : { "DOI" : "10.1007/s007010200031", "ISBN" : "0001-6268 (Print)\\r0001-6268 (Linking)", "ISSN" : "0001-6268", "PMID" : "11956936", "abstract" : "Between 1991 and 2000, seven patients presented with symptomatic pineal cysts at our hospital (6 females, 1 male). Average age was 22 years (range 4-33 years). Headache was present in 6 patients, who were subsequently operated on. A scotoma and a transient inferior visual field deficit were minor signs in two patients respectively. A Parinaud syndrome with vertical gaze paralysis was found in none. In one child, paroxysmal pupillary dilatations and contractions ('springing pupils') constituted the only signs and a conservative policy was adopted. Four patients presented with hydrocephalus and were treated by an endoscopic resection of their pineal cysts (one stereotactically, three free-hand). Two other patients presented with a prolonged history of symptoms and signs: headache alone in one, headache with discrete neurological deficits in the other. Ventricles in these two patients were not dilated and therefore an open cyst resection by infratentorial supracerebellar approach was performed. Average follow-up in the six \"operated\" patients was 29 months (range 12-108 months). All four patients treated by endoscopy, are symptom-free at follow-up, whereas the two who were approached by open surgery, are not. Clinical presentation, radiological evaluation and treatment modalities of pineal cysts are discussed and compared with experiences reported in the literature. It is concluded that pineal cysts in the presence of obstructive hydrocephalus are a clear indication for endoscopy with a rigid endoscope.", "author" : [ { "dropping-particle" : "", "family" : "Michielsen", "given" : "G", "non-dropping-particle" : "", "parse-names" : false, "suffix" : "" }, { "dropping-particle" : "", "family" : "Benoit", "given" : "Y", "non-dropping-particle" : "", "parse-names" : false, "suffix" : "" }, { "dropping-particle" : "", "family" : "Baert", "given" : "E", "non-dropping-particle" : "", "parse-names" : false, "suffix" : "" }, { "dropping-particle" : "", "family" : "Meire", "given" : "F", "non-dropping-particle" : "", "parse-names" : false, "suffix" : "" }, { "dropping-particle" : "", "family" : "Caemaert", "given" : "J", "non-dropping-particle" : "", "parse-names" : false, "suffix" : "" } ], "container-title" : "Acta neurochirurgica", "id" : "ITEM-3", "issue" : "3", "issued" : { "date-parts" : [ [ "2002" ] ] }, "page" : "233-42; discussion 242", "title" : "Symptomatic pineal cysts: clinical manifestations and management.", "type" : "article-journal", "volume" : "144" }, "uris" : [ "http://www.mendeley.com/documents/?uuid=cde808c2-edc2-4755-a8d4-28f10a7e3684" ] } ], "mendeley" : { "formattedCitation" : "&lt;sup&gt;5,24,38&lt;/sup&gt;", "plainTextFormattedCitation" : "5,24,38", "previouslyFormattedCitation" : "&lt;sup&gt;5,24,38&lt;/sup&gt;" }, "properties" : { "noteIndex" : 0 }, "schema" : "https://github.com/citation-style-language/schema/raw/master/csl-citation.json" }</w:instrText>
      </w:r>
      <w:r w:rsidR="00806FB4">
        <w:fldChar w:fldCharType="separate"/>
      </w:r>
      <w:r w:rsidR="00D912B3" w:rsidRPr="00D912B3">
        <w:rPr>
          <w:noProof/>
          <w:vertAlign w:val="superscript"/>
        </w:rPr>
        <w:t>5,24,38</w:t>
      </w:r>
      <w:r w:rsidR="00806FB4">
        <w:fldChar w:fldCharType="end"/>
      </w:r>
      <w:r>
        <w:t xml:space="preserve"> </w:t>
      </w:r>
      <w:r w:rsidR="004C4050">
        <w:t>However, there have been reports of complications attrib</w:t>
      </w:r>
      <w:r w:rsidR="005406C1">
        <w:t>utable directly to pineal cysts including d</w:t>
      </w:r>
      <w:r w:rsidR="004C4050">
        <w:t xml:space="preserve">irect midbrain compression, aqueduct </w:t>
      </w:r>
      <w:r w:rsidR="004C4050">
        <w:lastRenderedPageBreak/>
        <w:t>compression resulting in tri</w:t>
      </w:r>
      <w:r w:rsidR="00953A5A">
        <w:t>-</w:t>
      </w:r>
      <w:r w:rsidR="004C4050">
        <w:t xml:space="preserve">ventricular hydrocephalus, vein of Galen blockage, compression of superior </w:t>
      </w:r>
      <w:proofErr w:type="spellStart"/>
      <w:r w:rsidR="004C4050">
        <w:t>colliculus</w:t>
      </w:r>
      <w:proofErr w:type="spellEnd"/>
      <w:r w:rsidR="004C4050">
        <w:t xml:space="preserve"> resulting in </w:t>
      </w:r>
      <w:proofErr w:type="spellStart"/>
      <w:r w:rsidR="004C4050">
        <w:t>Parinaud</w:t>
      </w:r>
      <w:proofErr w:type="spellEnd"/>
      <w:r w:rsidR="004C4050">
        <w:t xml:space="preserve"> syndrome</w:t>
      </w:r>
      <w:r w:rsidR="00D53225">
        <w:t xml:space="preserve">, vertigo, hemiparesis, Parkinsonism, aseptic </w:t>
      </w:r>
      <w:r w:rsidR="00EE796D">
        <w:t>meningitis</w:t>
      </w:r>
      <w:r w:rsidR="00D53225">
        <w:t xml:space="preserve"> and pin</w:t>
      </w:r>
      <w:r w:rsidR="00EE796D">
        <w:t>e</w:t>
      </w:r>
      <w:r w:rsidR="00D53225">
        <w:t>al apoplexy resulting in sudden death</w:t>
      </w:r>
      <w:r w:rsidR="004C4050">
        <w:t>.</w:t>
      </w:r>
      <w:r w:rsidR="00806FB4">
        <w:fldChar w:fldCharType="begin" w:fldLock="1"/>
      </w:r>
      <w:r w:rsidR="00D53225">
        <w:instrText>ADDIN CSL_CITATION { "citationItems" : [ { "id" : "ITEM-1", "itemData" : { "ISBN" : "0195-6108 (Print)\r0195-6108 (Linking)", "ISSN" : "0195-6108", "PMID" : "8141049", "abstract" : "PURPOSE: To describe the spectrum of MR and CT findings in clinically symptomatic pineal cysts and to determine whether there are certain diagnostic imaging features that allow one to distinguish a benign pineal cyst from other neoplasms of the pineal region.\\n\\nMETHODS: MR and CT scans of 19 patients with clinically symptomatic pineal cysts were retrospectively reviewed. Age range was 15 to 46 years with a mean age of 28 years. There were five male and 14 female patients.\\n\\nRESULTS: Presenting features included headache (15 patients), diplopia (four), nausea and vomiting (four), papilledema (four), seizure (three), Parinaud syndrome (two), ataxia (one), and hemiparesis (one). All cysts were resected or biopsied to provide histopathologic confirmation of the diagnosis. Preoperative diagnoses included pineal neoplasm (14 of 19), pineal cyst (3 of 19), and dermoid cyst (2 of 19). The lesions ranged from 0.8 to 3.0 cm, with a mean diameter of 1.6 cm. Three cysts showed fluid/fluid levels consistent with hemorrhage. Slightly less than half (9 of 19) had evidence of hydrocephalus. The MR signal changes were variable but typically demonstrated low signal on T1-weighted images and high signal on T2-weighted images. More than half (7 of 12) demonstrated enhancement with gadolinium. Calcification of the cyst wall was observed in only four of nine patients who had CT studies but identified histologically in all cases.\\n\\nCONCLUSION: The MR appearance of benign pineal cysts is variable, ranging from that of an uncomplicated cystic mass to a mass associated with hemorrhage, enhancement, or hydrocephalus. This variability may make them indistinguishable from other pineal-region tumors.", "author" : [ { "dropping-particle" : "", "family" : "Fleege", "given" : "M a", "non-dropping-particle" : "", "parse-names" : false, "suffix" : "" }, { "dropping-particle" : "", "family" : "Miller", "given" : "G M", "non-dropping-particle" : "", "parse-names" : false, "suffix" : "" }, { "dropping-particle" : "", "family" : "Fletcher", "given" : "G P", "non-dropping-particle" : "", "parse-names" : false, "suffix" : "" }, { "dropping-particle" : "", "family" : "Fain", "given" : "J S", "non-dropping-particle" : "", "parse-names" : false, "suffix" : "" }, { "dropping-particle" : "", "family" : "Scheithauer", "given" : "B W", "non-dropping-particle" : "", "parse-names" : false, "suffix" : "" } ], "container-title" : "AJNR. American journal of neuroradiology", "id" : "ITEM-1", "issue" : "1", "issued" : { "date-parts" : [ [ "1994" ] ] }, "page" : "161-6", "title" : "Benign glial cysts of the pineal gland: unusual imaging characteristics with histologic correlation.", "type" : "article-journal", "volume" : "15" }, "uris" : [ "http://www.mendeley.com/documents/?uuid=8dbd75ef-2ae5-482f-951a-de776f9f306a" ] }, { "id" : "ITEM-2", "itemData" : { "author" : [ { "dropping-particle" : "", "family" : "Evans", "given" : "RW", "non-dropping-particle" : "", "parse-names" : false, "suffix" : "" }, { "dropping-particle" : "", "family" : "Peres", "given" : "MF", "non-dropping-particle" : "", "parse-names" : false, "suffix" : "" } ], "container-title" : "Headache", "id" : "ITEM-2", "issue" : "4", "issued" : { "date-parts" : [ [ "2010" ] ] }, "page" : "666-8", "title" : "Headaches and pineal cysts", "type" : "article-journal", "volume" : "50" }, "uris" : [ "http://www.mendeley.com/documents/?uuid=628915ef-f3d6-42a7-ac6f-3209029330a3" ] }, { "id" : "ITEM-3", "itemData" : { "DOI" : "10.1055/s-2008-1073171", "ISSN" : "0946-7211", "PMID" : "18683116", "abstract" : "Asymptomatic cysts of the pineal region are common incidental findings in adults. In contrast, symptomatic pineal cysts are rare and their management is not well defined. We present the case of a 39-year-old woman suffering from intracranial hypertension, with visual disturbance and mild papilledema. The MR images showed a voluminous cyst of the pineal region responsible for an obstructive hydrocephalus. Endoscopic treatment with the aid of computerized neuronavigation consisting in third ventriculostomy and fenestration of the cyst was performed. Intracranial hypertension symptoms resolved in 24 hours. The one year follow-up cerebral MR images demonstrated the normalization of ventricular size with patency of the aqueduct of Sylvius. Reviewing the literature demonstrates that the endoscopic approach represents a minimally invasive and safe procedure in the treatment of symptomatic pineal cysts.", "author" : [ { "dropping-particle" : "", "family" : "Costa", "given" : "F", "non-dropping-particle" : "", "parse-names" : false, "suffix" : "" }, { "dropping-particle" : "", "family" : "Fornari", "given" : "M", "non-dropping-particle" : "", "parse-names" : false, "suffix" : "" }, { "dropping-particle" : "", "family" : "Valla", "given" : "P", "non-dropping-particle" : "", "parse-names" : false, "suffix" : "" }, { "dropping-particle" : "", "family" : "Servello", "given" : "D", "non-dropping-particle" : "", "parse-names" : false, "suffix" : "" } ], "container-title" : "Minimally invasive neurosurgery : MIN", "id" : "ITEM-3", "issue" : "4", "issued" : { "date-parts" : [ [ "2008" ] ] }, "page" : "231-3", "title" : "Symptomatic pineal cyst: case report and review of the literature.", "type" : "article-journal", "volume" : "51" }, "uris" : [ "http://www.mendeley.com/documents/?uuid=e2091632-79c3-466e-9db3-b8e88558f2c4" ] }, { "id" : "ITEM-4", "itemData" : { "author" : [ { "dropping-particle" : "", "family" : "Fain", "given" : "J S", "non-dropping-particle" : "", "parse-names" : false, "suffix" : "" }, { "dropping-particle" : "", "family" : "Tomlinson", "given" : "FH", "non-dropping-particle" : "", "parse-names" : false, "suffix" : "" }, { "dropping-particle" : "", "family" : "Scheithauer", "given" : "B W", "non-dropping-particle" : "", "parse-names" : false, "suffix" : "" }, { "dropping-particle" : "", "family" : "Parisi", "given" : "J E", "non-dropping-particle" : "", "parse-names" : false, "suffix" : "" }, { "dropping-particle" : "", "family" : "Fletcher", "given" : "G P", "non-dropping-particle" : "", "parse-names" : false, "suffix" : "" }, { "dropping-particle" : "", "family" : "Kelly", "given" : "WM", "non-dropping-particle" : "", "parse-names" : false, "suffix" : "" }, { "dropping-particle" : "", "family" : "Miller", "given" : "G M", "non-dropping-particle" : "", "parse-names" : false, "suffix" : "" } ], "container-title" : "J Neurosurg", "id" : "ITEM-4", "issued" : { "date-parts" : [ [ "1994" ] ] }, "page" : "454-60", "title" : "Symptomatic glial cysts of the pineal gland", "type" : "article-journal", "volume" : "80" }, "uris" : [ "http://www.mendeley.com/documents/?uuid=3cf92874-4109-4076-a31f-b08e4ab90f14" ] }, { "id" : "ITEM-5", "itemData" : { "ISBN" : "0022-3050 (Print)\r0022-3050 (Linking)", "ISSN" : "0022-3050", "PMID" : "2677249", "abstract" : "Seven cases of clinically symptomatic benign glial cyst of the pineal gland are reported. The cysts' size ranged from 1.0-4.5 cm in diameter. They were characterised by a golden or, less frequently, brown-reddish proteinaceous or haemorrhagic fluid content. The cyst wall, up to 2 mm thick, consisted of clusters of normal pineal parenchymal cells, often compressed and distorted, surrounded by reactive gliotic tissue which sometimes contained Rosenthal fibres. The presenting clinical features included headache (6/7), signs of raised intracranial pressure, partial or complete Parinaud's syndrome (5/7), cerebellar deficits (2/7), corticospinal and corticopontine fibre (2/7) or sensory (1/7) deficits, and emotional disturbances (2/7). CT and MRI (in 2/7 cases) scans showed a hypodense or nonhomogeneous lesion in the region of the pineal gland, with or without contrast enhancement. Surgical excision resulted in complete clearance of the symptoms in 5/7 patients. The previous literature is reviewed and the clinicopathological correlations and the possible pathogenetic mechanisms are discussed. The need to distinguish this benign lesion from other mass lesions of the pineal region, in particular from pinealocytoma, is stressed.", "author" : [ { "dropping-particle" : "", "family" : "Klein", "given" : "P", "non-dropping-particle" : "", "parse-names" : false, "suffix" : "" }, { "dropping-particle" : "", "family" : "Rubinstein", "given" : "L J", "non-dropping-particle" : "", "parse-names" : false, "suffix" : "" } ], "container-title" : "Journal of neurology, neurosurgery, and psychiatry", "id" : "ITEM-5", "issue" : "8", "issued" : { "date-parts" : [ [ "1989" ] ] }, "page" : "991-5", "title" : "Benign symptomatic glial cysts of the pineal gland: a report of seven cases and review of the literature.", "type" : "article-journal", "volume" : "52" }, "uris" : [ "http://www.mendeley.com/documents/?uuid=bd706c7b-6d44-45c9-a3e9-7330a5514e02" ] }, { "id" : "ITEM-6", "itemData" : { "DOI" : "10.1007/s00381-003-0813-2", "ISBN" : "4832207180", "ISSN" : "0256-7040", "PMID" : "12920545", "abstract" : "INTRODUCTION: Little is known about the incidence and symptomatology of pineal cysts in children. Until now, the proper management of this group of patients has not been established.\\n\\nPURPOSE: The purpose of this study was to evaluate the epidemiological and clinical features of pineal cysts in children and adolescents and to try to find guidelines for their management.\\n\\nMETHODS AND RESULTS: We analyzed 24 patients (17 girls, mean age 9, and 7 boys, mean age 14) with pineal cysts found as the only pathology on MRI. Six patients were treated surgically (excision of the cysts via a supracerebellar-infratentorial approach) because of the progression of neurological symptoms or the enlargement of the cyst at follow-up. In this group of patients, no surgery-related complications were noted, nor was residual cyst observed on postoperative MRI. In 4 cases, histological examination revealed simple cysts, but in 2 cases pineocytomas were diagnosed. Preoperative symptoms disappeared except light headache in 2 cases and in 1 case no improvement was obtained. The remaining 18 patients had a mean follow-up of 38 months (range 24-60 months). None of the cysts diminished or collapsed. We also measured the circadian pattern of melatonin secretion as well as beta-HCG and AFP levels in serum before surgery. We found very high night levels of melatonin in both of the patients with pineocytomas, while the patients with pineal cysts showed normal or depressed melatonin secretion profile.\\n\\nCONCLUSION: We concluded that though most pineal cysts were clinically benign they should be followed up for many years. If the cyst grows larger in follow-up MRI study and neurological symptoms are progressive, surgical treatment should be performed. In the authors' opinion, one of the markers discriminating benign and neoplastic lesions may be melatonin.", "author" : [ { "dropping-particle" : "", "family" : "Mandera", "given" : "Marek", "non-dropping-particle" : "", "parse-names" : false, "suffix" : "" }, { "dropping-particle" : "", "family" : "Marcol", "given" : "Wieslaw", "non-dropping-particle" : "", "parse-names" : false, "suffix" : "" }, { "dropping-particle" : "", "family" : "Bierzy\u0144ska-Macyszyn", "given" : "Grazyna", "non-dropping-particle" : "", "parse-names" : false, "suffix" : "" }, { "dropping-particle" : "", "family" : "Kluczewska", "given" : "Ewa", "non-dropping-particle" : "", "parse-names" : false, "suffix" : "" } ], "container-title" : "Child's nervous system : ChNS : official journal of the International Society for Pediatric Neurosurgery", "id" : "ITEM-6", "issue" : "10-11", "issued" : { "date-parts" : [ [ "2003" ] ] }, "page" : "750-5", "title" : "Pineal cysts in childhood.", "type" : "article-journal", "volume" : "19" }, "uris" : [ "http://www.mendeley.com/documents/?uuid=1320522d-3402-4d21-87a3-627905180423" ] }, { "id" : "ITEM-7", "itemData" : { "ISBN" : "1092-9134", "ISSN" : "1092-9134 (Print)", "PMID" : "9869821", "abstract" : "Twenty-one cases of nonneoplastic pineal cyst are presented. The patients were 13 women and 8 men, with a median age of 33 years. Sixteen patients were symptomatic. Symptomatic cysts had an average size of 16.5 mm. In most cases, symptoms and signs were related to increased intracranial pressure, cerebrospinal fluid obstruction, neuroophthalmologic dysfunction, brainstem and cerebellar compression, and mental status changes. Uncommon clinical presentations in three cases were related to increased cyst size caused by hemorrhage, sudden death, and postural syncope and loss of consciousness. Imaging studies showed a uniform hypodense or hypointense, nonenhancing pineal mass with occasional peripheral calcification and associated with hydrocephalus, aqueductal compression, tectal deformity, and hemorrhage within the cavity, in decreasing order of frequency. Fourteen patients underwent open cyst resection. Histologically, the intact lesions show a unilocular or multilocular cavity, surrounded by a wall comprised of variable amounts of glial tissue, remnants of pineal gland, and an external fibrous capsule. Follow-up information showed 12 patients alive and well without recurrence between 26 and 144 postoperative months. One patient who underwent stereotactic drainage had a recurrence. One symptomatic patient who did not have surgery died suddenly of causes related to the cyst. The present study supports the role of surgical excision for the treatment of symptomatic pineal cysts to obtain adequate tissue for diagnosis and relief of symptoms. The use of histochemical and immunohistochemical studies may prove useful in the distinction of these lesions with astrocytomas and cystic pineal parenchymal tumors.", "author" : [ { "dropping-particle" : "", "family" : "Mena", "given" : "H", "non-dropping-particle" : "", "parse-names" : false, "suffix" : "" }, { "dropping-particle" : "", "family" : "Armonda", "given" : "R A", "non-dropping-particle" : "", "parse-names" : false, "suffix" : "" }, { "dropping-particle" : "", "family" : "Ribas", "given" : "J L", "non-dropping-particle" : "", "parse-names" : false, "suffix" : "" }, { "dropping-particle" : "", "family" : "Ondra", "given" : "S L", "non-dropping-particle" : "", "parse-names" : false, "suffix" : "" }, { "dropping-particle" : "", "family" : "Rushing", "given" : "E J", "non-dropping-particle" : "", "parse-names" : false, "suffix" : "" } ], "container-title" : "Annals of diagnostic pathology", "id" : "ITEM-7", "issue" : "1", "issued" : { "date-parts" : [ [ "1997" ] ] }, "page" : "11-18", "title" : "Nonneoplastic pineal cysts: a clinicopathologic study of twenty-one cases.", "type" : "article-journal", "volume" : "1" }, "uris" : [ "http://www.mendeley.com/documents/?uuid=5202886a-634f-4bc1-9b91-c5b940385ed9" ] }, { "id" : "ITEM-8", "itemData" : { "DOI" : "10.1007/s007010200031", "ISBN" : "0001-6268 (Print)\\r0001-6268 (Linking)", "ISSN" : "0001-6268", "PMID" : "11956936", "abstract" : "Between 1991 and 2000, seven patients presented with symptomatic pineal cysts at our hospital (6 females, 1 male). Average age was 22 years (range 4-33 years). Headache was present in 6 patients, who were subsequently operated on. A scotoma and a transient inferior visual field deficit were minor signs in two patients respectively. A Parinaud syndrome with vertical gaze paralysis was found in none. In one child, paroxysmal pupillary dilatations and contractions ('springing pupils') constituted the only signs and a conservative policy was adopted. Four patients presented with hydrocephalus and were treated by an endoscopic resection of their pineal cysts (one stereotactically, three free-hand). Two other patients presented with a prolonged history of symptoms and signs: headache alone in one, headache with discrete neurological deficits in the other. Ventricles in these two patients were not dilated and therefore an open cyst resection by infratentorial supracerebellar approach was performed. Average follow-up in the six \"operated\" patients was 29 months (range 12-108 months). All four patients treated by endoscopy, are symptom-free at follow-up, whereas the two who were approached by open surgery, are not. Clinical presentation, radiological evaluation and treatment modalities of pineal cysts are discussed and compared with experiences reported in the literature. It is concluded that pineal cysts in the presence of obstructive hydrocephalus are a clear indication for endoscopy with a rigid endoscope.", "author" : [ { "dropping-particle" : "", "family" : "Michielsen", "given" : "G", "non-dropping-particle" : "", "parse-names" : false, "suffix" : "" }, { "dropping-particle" : "", "family" : "Benoit", "given" : "Y", "non-dropping-particle" : "", "parse-names" : false, "suffix" : "" }, { "dropping-particle" : "", "family" : "Baert", "given" : "E", "non-dropping-particle" : "", "parse-names" : false, "suffix" : "" }, { "dropping-particle" : "", "family" : "Meire", "given" : "F", "non-dropping-particle" : "", "parse-names" : false, "suffix" : "" }, { "dropping-particle" : "", "family" : "Caemaert", "given" : "J", "non-dropping-particle" : "", "parse-names" : false, "suffix" : "" } ], "container-title" : "Acta neurochirurgica", "id" : "ITEM-8", "issue" : "3", "issued" : { "date-parts" : [ [ "2002" ] ] }, "page" : "233-42; discussion 242", "title" : "Symptomatic pineal cysts: clinical manifestations and management.", "type" : "article-journal", "volume" : "144" }, "uris" : [ "http://www.mendeley.com/documents/?uuid=cde808c2-edc2-4755-a8d4-28f10a7e3684" ] }, { "id" : "ITEM-9", "itemData" : { "DOI" : "10.1007/BF01407665", "ISSN" : "0001-6268", "PMID" : "2058425", "abstract" : "Seven patients with non-neoplastic symptomatic lesions of the pineal gland have been operated on in our department since 1988. Clinical symptoms were slight and there were intermittent signs of a space occupying lesions in the quadrigeminal area, i.e. visual and gait disturbances. In three patients, obstructive hydrocephalus with related symptoms was found. Diagnosis was confirmed by use of MRI in sagittal planes, revealing a cystic lesion in five and a solid tumour in two patients. All patients were operated on without complications using an infratentorial supracerebellar approach. Histological examination showed glial cysts of the pineal gland in five patients. In the two solid specimens, normal pineal tissue was found. These lesions seem to be of special interest, as the only pathological property are their size: Both lesions--\"too large pineal glands\"--caused obstruction of the outlet of the third ventricle with subsequent hydrocephalus. Surgical treatment was curative in all cases with prompt relief of the symptoms. Clinical symptoms and signs, diagnostic and pathological findings, as well as the surgical results of these cases will be reported.", "author" : [ { "dropping-particle" : "", "family" : "Oeckler", "given" : "R", "non-dropping-particle" : "", "parse-names" : false, "suffix" : "" }, { "dropping-particle" : "", "family" : "Feiden", "given" : "W", "non-dropping-particle" : "", "parse-names" : false, "suffix" : "" } ], "container-title" : "Acta neurochirurgica", "id" : "ITEM-9", "issue" : "1-2", "issued" : { "date-parts" : [ [ "1991" ] ] }, "page" : "40-44", "title" : "Benign symptomatic lesions of the pineal gland. Report of seven cases treated surgically.", "type" : "article-journal", "volume" : "108" }, "uris" : [ "http://www.mendeley.com/documents/?uuid=089bc267-ac88-4a6f-9632-cd5ca92ec834" ] }, { "id" : "ITEM-10", "itemData" : { "author" : [ { "dropping-particle" : "", "family" : "Vaquero", "given" : "J", "non-dropping-particle" : "", "parse-names" : false, "suffix" : "" }, { "dropping-particle" : "", "family" : "Martinez", "given" : "R", "non-dropping-particle" : "", "parse-names" : false, "suffix" : "" }, { "dropping-particle" : "", "family" : "Escandon", "given" : "J", "non-dropping-particle" : "", "parse-names" : false, "suffix" : "" }, { "dropping-particle" : "", "family" : "Bravo", "given" : "G", "non-dropping-particle" : "", "parse-names" : false, "suffix" : "" } ], "container-title" : "Surg Neurol", "id" : "ITEM-10", "issued" : { "date-parts" : [ [ "1988" ] ] }, "page" : "468-70", "title" : "Symptomatic glial cysts of the pineal gland", "type" : "article-journal", "volume" : "30" }, "uris" : [ "http://www.mendeley.com/documents/?uuid=28cbae2d-dea8-43b0-a6a6-2ceb5c45034b" ] }, { "id" : "ITEM-11", "itemData" : { "DOI" : "10.3171/jns.1992.77.6.0896", "ISBN" : "0022-3085 (Print)\r0022-3085 (Linking)", "ISSN" : "0022-3085 (Print)", "PMID" : "1432132", "abstract" : "The authors present a series of six patients with large symptomatic benign pineal cysts and review the 27 patients previously reported in the literature. Patients with symptomatic pineal cysts most often present with one of three syndromes: 1) paroxysmal headache with gaze paresis; 2) chronic headache, gaze paresis, papilledema, and hydrocephalus; or 3) pineal apoplexy with acute hydrocephalus. Surgical intervention with radical cyst removal is the treatment of choice for all symptomatic pineal cysts. Complete cyst removal is desirable; however, radical subtotal resection is appropriate if the cyst cannot be easily separated from the quadrigeminal plate. Ventricular shunting should be reserved for patients with persistent hydrocephalus after cyst resection.", "author" : [ { "dropping-particle" : "", "family" : "Wisoff", "given" : "J H", "non-dropping-particle" : "", "parse-names" : false, "suffix" : "" }, { "dropping-particle" : "", "family" : "Epstein", "given" : "F", "non-dropping-particle" : "", "parse-names" : false, "suffix" : "" } ], "container-title" : "Journal of neurosurgery", "id" : "ITEM-11", "issue" : "6", "issued" : { "date-parts" : [ [ "1992" ] ] }, "page" : "896-900", "title" : "Surgical management of symptomatic pineal cysts.", "type" : "article-journal", "volume" : "77" }, "uris" : [ "http://www.mendeley.com/documents/?uuid=a8e29e84-9d0f-4c88-9b96-be893f3f9b43" ] }, { "id" : "ITEM-12", "itemData" : { "DOI" : "10.1002/path.1711080207", "ISBN" : "0022-3417 (Print) 0022-3417 (Linking)", "ISSN" : "0022-3417", "PMID" : "4647506", "abstract" : "Recent work on the enzymes present in the gland, however, does not show any evidence of a decrease in activity during adult life (Wurtman, Axelrod and Barchas, 1964; Otani, Gyorkey and Farrell, 1968). Moreover, it has been suggested that some of the changes such as ...", "author" : [ { "dropping-particle" : "", "family" : "Tapp", "given" : "E", "non-dropping-particle" : "", "parse-names" : false, "suffix" : "" }, { "dropping-particle" : "", "family" : "Huxley", "given" : "M", "non-dropping-particle" : "", "parse-names" : false, "suffix" : "" } ], "container-title" : "The Journal of pathology", "id" : "ITEM-12", "issued" : { "date-parts" : [ [ "1972" ] ] }, "page" : "137-44", "title" : "The histological appearance of the human pineal gland from puberty to old age", "type" : "article-journal", "volume" : "108" }, "uris" : [ "http://www.mendeley.com/documents/?uuid=1931def9-82f9-498a-9cec-4fed3352d58c" ] }, { "id" : "ITEM-13", "itemData" : { "ISBN" : "0912-2036 (Print)\r0912-2036 (Linking)", "ISSN" : "0912-2036", "PMID" : "8411782", "abstract" : "A case of reflex epilepsy accompanied by pineal cyst and cavum septi pellucidi induced by hot water bathing is presented. The patient is a 25-year-old male who has had six episodes of convulsions during the last three years. The seizures were diagnosed as a complex partial epilepsy followed by generalized tonic seizures. We have succeeded in recording his electroencephalogram (EEG) during convulsions. Moreover, a magnetic resonance imaging (MRI) study revealed a pineal cyst and cavum septi pellucidi. This is quite a rare form of adult hot water epilepsy accompanied by intracranial malformations.", "author" : [ { "dropping-particle" : "", "family" : "Tajima", "given" : "Y", "non-dropping-particle" : "", "parse-names" : false, "suffix" : "" }, { "dropping-particle" : "", "family" : "Minami", "given" : "N", "non-dropping-particle" : "", "parse-names" : false, "suffix" : "" }, { "dropping-particle" : "", "family" : "Sudo", "given" : "K", "non-dropping-particle" : "", "parse-names" : false, "suffix" : "" }, { "dropping-particle" : "", "family" : "Moriwaka", "given" : "F", "non-dropping-particle" : "", "parse-names" : false, "suffix" : "" }, { "dropping-particle" : "", "family" : "Tashiro", "given" : "K", "non-dropping-particle" : "", "parse-names" : false, "suffix" : "" } ], "container-title" : "The Japanese journal of psychiatry and neurology", "id" : "ITEM-13", "issue" : "1", "issued" : { "date-parts" : [ [ "1993" ] ] }, "page" : "111-4", "title" : "Hot water epilepsy with pineal cyst and cavum septi pellucidi.", "type" : "article-journal", "volume" : "47" }, "uris" : [ "http://www.mendeley.com/documents/?uuid=eb85abe7-b384-44d3-820b-93156ea8c0f3" ] }, { "id" : "ITEM-14", "itemData" : { "DOI" : "10.1159/000121382", "ISBN" : "1423-0305 (Electronic)\\r1016-2291 (Linking)", "ISSN" : "1423-0305", "PMID" : "18354265", "abstract" : "Patients with pineal lesions typically present with the classical signs of increased intracranial pressure (headache, nausea, vomiting) and/or Parinaud's syndrome. Rare symptomatology of secondary parkinsonism attributed to pineal lesions has been previously reported in the literature. We describe an unusual case of a pineal cyst in a patient with the presenting sign of a resting tremor.", "author" : [ { "dropping-particle" : "", "family" : "Morgan", "given" : "Jonathan T", "non-dropping-particle" : "", "parse-names" : false, "suffix" : "" }, { "dropping-particle" : "", "family" : "Scumpia", "given" : "Alexander J", "non-dropping-particle" : "", "parse-names" : false, "suffix" : "" }, { "dropping-particle" : "", "family" : "Webster", "given" : "Toni M", "non-dropping-particle" : "", "parse-names" : false, "suffix" : "" }, { "dropping-particle" : "", "family" : "Mittler", "given" : "Mark a", "non-dropping-particle" : "", "parse-names" : false, "suffix" : "" }, { "dropping-particle" : "", "family" : "Edelman", "given" : "Morris", "non-dropping-particle" : "", "parse-names" : false, "suffix" : "" }, { "dropping-particle" : "", "family" : "Schneider", "given" : "Steven J", "non-dropping-particle" : "", "parse-names" : false, "suffix" : "" } ], "container-title" : "Pediatric neurosurgery", "id" : "ITEM-14", "issue" : "3", "issued" : { "date-parts" : [ [ "2008" ] ] }, "page" : "234-8", "title" : "Resting tremor secondary to a pineal cyst: case report and review of the literature.", "type" : "article-journal", "volume" : "44" }, "uris" : [ "http://www.mendeley.com/documents/?uuid=03cd5b14-533a-48a8-965f-bf1e04dd457f" ] }, { "id" : "ITEM-15", "itemData" : { "ISBN" : "0021-9746 (Print)\r0021-9746 (Linking)", "ISSN" : "0021-9746", "PMID" : "8675746", "abstract" : "Asymptomatic cysts of the pineal gland are found frequently by radiological examination of the brain or at postmortem examination. Symptomatic cysts are rare, and may require surgical intervention. Sudden death due to a cystic lesion of the pineal gland is very rare. A case of a 22 year old man who collapsed and died unexpectedly is reported. Postmortem examination revealed a glial cyst of the pineal gland and evidence of chronic obstructive hydrocephalus. Deaths from colloid cysts and pineal gland cysts are rare, but should be considered where no other cause of death is evident, especially with a history of headaches. Their small size, and their possible rupture on dissection can make them difficult to detect if a careful examination is not undertaken.", "author" : [ { "dropping-particle" : "", "family" : "Milroy", "given" : "C M", "non-dropping-particle" : "", "parse-names" : false, "suffix" : "" }, { "dropping-particle" : "", "family" : "Smith", "given" : "C L", "non-dropping-particle" : "", "parse-names" : false, "suffix" : "" } ], "container-title" : "Journal of clinical pathology", "id" : "ITEM-15", "issue" : "3", "issued" : { "date-parts" : [ [ "1996" ] ] }, "page" : "267-269", "title" : "Sudden death due to a glial cyst of the pineal gland", "type" : "article-journal", "volume" : "49" }, "uris" : [ "http://www.mendeley.com/documents/?uuid=b508226b-3b47-40fc-bb10-e59ef9d7755e" ] }, { "id" : "ITEM-16", "itemData" : { "ISBN" : "0028-3878 (Print)\r0028-3878 (Linking)", "ISSN" : "0028-3878 (Print)", "PMID" : "2067630", "abstract" : "We identified 53 patients with non-neoplastic cysts of the pineal gland. In contrast to patients with pineal neoplasms, pineal cysts are usually asymptomatic. They infrequently obstruct the aqueduct to cause hydrocephalus or compress the tectum to produce the neuro-ophthalmologic signs of dorsal midbrain dysfunction. Obstructive hydrocephalus was present in only five patients (9.4%); three of them showed clinical signs of Parinaud's syndrome. CT and MRI typically reveal a cystic mass that averages 1.6 cm in anteroposterior (A-P) diameter with calcification at the periphery and faint rim-like contrast enhancement. Sagittal MRI is the most useful diagnostic test because it shows the anatomic relationship of the cyst to the aqueduct. The mass may compress the tectum and distort the proximal aqueduct; occasionally a large cyst may occlude the aqueduct. All patients with obstructive hydrocephalus had cysts greater than 2.0 cm in A-P diameter. Nine patients had suboccipital craniotomy. In all of them, the cysts contained clear fluid and were easily removed. We advocate conservative management with clinical observation of these benign lesions that may be developmental variants of normal pineal gland.", "author" : [ { "dropping-particle" : "", "family" : "Fetell", "given" : "M R", "non-dropping-particle" : "", "parse-names" : false, "suffix" : "" }, { "dropping-particle" : "", "family" : "Bruce", "given" : "J N", "non-dropping-particle" : "", "parse-names" : false, "suffix" : "" }, { "dropping-particle" : "", "family" : "Burke", "given" : "A M", "non-dropping-particle" : "", "parse-names" : false, "suffix" : "" }, { "dropping-particle" : "", "family" : "Cross", "given" : "D T", "non-dropping-particle" : "", "parse-names" : false, "suffix" : "" }, { "dropping-particle" : "", "family" : "Torres", "given" : "R A", "non-dropping-particle" : "", "parse-names" : false, "suffix" : "" }, { "dropping-particle" : "", "family" : "Powers", "given" : "J M", "non-dropping-particle" : "", "parse-names" : false, "suffix" : "" }, { "dropping-particle" : "", "family" : "Stein", "given" : "B M", "non-dropping-particle" : "", "parse-names" : false, "suffix" : "" } ], "container-title" : "Neurology", "id" : "ITEM-16", "issue" : "7", "issued" : { "date-parts" : [ [ "1991" ] ] }, "page" : "1034-1040", "title" : "Non-neoplastic pineal cysts.", "type" : "article-journal", "volume" : "41" }, "uris" : [ "http://www.mendeley.com/documents/?uuid=ad55428b-a0b5-4123-aa82-e4841028d734" ] }, { "id" : "ITEM-17", "itemData" : { "DOI" : "10.1227/01.NEU.0000179990.46401.66", "ISBN" : "1524-4040 (Electronic)\\r0148-396X (Linking)", "ISSN" : "0148396X", "PMID" : "16284546", "abstract" : "OBJECTIVE AND IMPORTANCE: Although most pineal cysts are clinically benign and asymptomatic, some can become symptomatic. Of the various symptomatic presentations, apoplexy is the rarest and most ill-defined. A comprehensive search of publications in the English language yielded 18 cases of pineal cyst apoplexy. We reviewed the literature to compare symptomatology and management strategies and their outcomes. CLINICAL PRESENTATION: A 29-year-old woman with a 1-month history of headaches presented with an acute worsening of her symptoms with a severe occipital headache and trouble focusing when reading. Her neurological examination was otherwise normal. Magnetic resonance imaging showed pineal cyst apoplexy and accompanying hydrocephalus. INTERVENTION: A left paramedian craniotomy with a transcallosal, transchoroidal approach using an intraoperative neuronavigation system was used to resect a pineal cyst. Postoperative imaging showed complete removal of the cyst and resolution of the hydrocephalus. Follow-up imaging at 12 months demonstrated no evidence of recurrence or any hydrocephalus. The patient has remained asymptomatic for 18 months. CONCLUSION: Pineal cyst apoplexy should always be considered when following a patient with a pineal cyst that becomes symptomatic. The most common symptom was severe headache of sudden onset or acute worsening. Other signs of hydrocephalus may or may not be present. Magnetic resonance imaging is essential to making a diagnosis. Although we believe that surgical resection is the most effective approach because it minimizes the risk for recurrence and complication, stereotactic aspiration has been used successfully to treat this condition.", "author" : [ { "dropping-particle" : "", "family" : "Patel", "given" : "Akash J.", "non-dropping-particle" : "", "parse-names" : false, "suffix" : "" }, { "dropping-particle" : "", "family" : "Fuller", "given" : "Gregory N.", "non-dropping-particle" : "", "parse-names" : false, "suffix" : "" }, { "dropping-particle" : "", "family" : "Wildrick", "given" : "David M.", "non-dropping-particle" : "", "parse-names" : false, "suffix" : "" }, { "dropping-particle" : "", "family" : "Sawaya", "given" : "Raymond", "non-dropping-particle" : "", "parse-names" : false, "suffix" : "" } ], "container-title" : "Neurosurgery", "id" : "ITEM-17", "issue" : "5", "issued" : { "date-parts" : [ [ "2005" ] ] }, "page" : "1066", "title" : "Pineal cyst apoplexy: Case report and review of the literature", "type" : "article-journal", "volume" : "57" }, "uris" : [ "http://www.mendeley.com/documents/?uuid=0e9dd867-9b41-4b1b-8493-bbeea2c0c4c3" ] }, { "id" : "ITEM-18", "itemData" : { "ISBN" : "0195-7910 (Print)\r0195-7910 (Linking)", "ISSN" : "0195-7910", "PMID" : "3728423", "abstract" : "A 20-year-old woman had a minute vascular malformation in the wall of a glial cyst of the pineal body. Bleeding into the cyst lumen caused rapid expansion of the pineal body, resulting in compression of the midbrain and her sudden, unexpected death.", "author" : [ { "dropping-particle" : "", "family" : "Richardson", "given" : "J K", "non-dropping-particle" : "", "parse-names" : false, "suffix" : "" }, { "dropping-particle" : "", "family" : "Hirsch", "given" : "C S", "non-dropping-particle" : "", "parse-names" : false, "suffix" : "" } ], "container-title" : "The American journal of forensic medicine and pathology", "id" : "ITEM-18", "issue" : "1", "issued" : { "date-parts" : [ [ "1986" ] ] }, "page" : "64-68", "title" : "Sudden, unexpected death due to \"pineal apoplexy\"", "type" : "article-journal", "volume" : "7" }, "uris" : [ "http://www.mendeley.com/documents/?uuid=720ee706-79a6-49dc-8ec8-d24158a7c012" ] }, { "id" : "ITEM-19", "itemData" : { "DOI" : "10.3171/2009.4.PEDS08309", "ISBN" : "1933-0707 (Print)\\r1933-0707 (Linking)", "ISSN" : "1933-0707", "PMID" : "19645546", "abstract" : "Pineal cysts are benign and often asymptomatic intracranial entities. Occasionally they can lead to neurological symptoms through growth or due to intracystic hemorrhage. The purpose of the current report is to describe their clinical characteristics and treatment options. In the current study, the authors illustrate the course of disease in 3 patients who developed neurological symptoms due to hemorrhage into a pineal cyst. Two of their patients had additional cerebral disease, and regular MR imaging examinations were conducted. This circumstance allowed documentation of growth and intracystic hemorrhage. After the occurrence of new neurological symptoms with severe headache, MR images showed a fluid-fluid interface due to intracystic hemorrhage. The third patient presented with acute triventricular hydrocephalus and papilledema due to aqueductal stenosis caused by intracystic hemorrhage. In all 3 cases, excision of the pineal cysts via an infratentorial/supracerebellar approach was performed. Histological examination revealed the characteristic structure of pineal cyst in all cases, with hemorrhagic residues in the form of hemosiderin deposits. All patients recovered fully after surgical removal of the cysts. Furthermore, resolution of occlusive hydrocephalus could be demonstrated in those cases with ventricular enlargement. Pineal cysts without neurological symptoms are often discovered as incidental findings on cranial MR images. In contrast, neurological symptoms such as severe headache, diplopia, or Parinaud syndrome, may occur as a result of pineal apoplexy due to intracystic hemorrhage. The authors' cases confirm that MR imaging can identify intracystic hemorrhage by a characteristic fluid-fluid interface. Their experience suggests that microsurgical resection of cysts may be an effective and curative treatment option.", "author" : [ { "dropping-particle" : "", "family" : "Sarikaya-Seiwert", "given" : "Sevgi", "non-dropping-particle" : "", "parse-names" : false, "suffix" : "" }, { "dropping-particle" : "", "family" : "Turowski", "given" : "Bernd", "non-dropping-particle" : "", "parse-names" : false, "suffix" : "" }, { "dropping-particle" : "", "family" : "H\u00e4nggi", "given" : "Daniel", "non-dropping-particle" : "", "parse-names" : false, "suffix" : "" }, { "dropping-particle" : "", "family" : "Janssen", "given" : "Giesela", "non-dropping-particle" : "", "parse-names" : false, "suffix" : "" }, { "dropping-particle" : "", "family" : "Steiger", "given" : "Hans-Jakob", "non-dropping-particle" : "", "parse-names" : false, "suffix" : "" }, { "dropping-particle" : "", "family" : "Stummer", "given" : "Walter", "non-dropping-particle" : "", "parse-names" : false, "suffix" : "" } ], "container-title" : "Journal of neurosurgery. Pediatrics", "id" : "ITEM-19", "issue" : "2", "issued" : { "date-parts" : [ [ "2009" ] ] }, "page" : "130-6", "title" : "Symptomatic intracystic hemorrhage in pineal cysts. Report of 3 cases.", "type" : "article-journal", "volume" : "4" }, "uris" : [ "http://www.mendeley.com/documents/?uuid=9a5d282f-6d23-424a-8f05-53f8f4fde32d" ] }, { "id" : "ITEM-20", "itemData" : { "DOI" : "10.1016/j.nec.2011.06.001", "ISBN" : "1558-1349 (Electronic)\r1042-3680 (Linking)", "ISSN" : "10423680", "PMID" : "21801982", "abstract" : "Pineal cysts (PCs) are benign and often asymptomatic lesions of the pineal region that are typically small and do not change in size over time. PCs appear as small, well circumscribed, unilocular masses that either reside within or completely replace the pineal gland. This article reviews and discusses the characteristic features of PCs-clinical, histological, and identifiable by various imaging modalities-which assist clinicians in narrowing the differential diagnosis for pineal lesions. ?? 2011 Elsevier Inc.", "author" : [ { "dropping-particle" : "", "family" : "Choy", "given" : "Winward", "non-dropping-particle" : "", "parse-names" : false, "suffix" : "" }, { "dropping-particle" : "", "family" : "Kim", "given" : "Won", "non-dropping-particle" : "", "parse-names" : false, "suffix" : "" }, { "dropping-particle" : "", "family" : "Spasic", "given" : "Marko", "non-dropping-particle" : "", "parse-names" : false, "suffix" : "" }, { "dropping-particle" : "", "family" : "Voth", "given" : "Brittany", "non-dropping-particle" : "", "parse-names" : false, "suffix" : "" }, { "dropping-particle" : "", "family" : "Yew", "given" : "Andrew", "non-dropping-particle" : "", "parse-names" : false, "suffix" : "" }, { "dropping-particle" : "", "family" : "Yang", "given" : "Isaac", "non-dropping-particle" : "", "parse-names" : false, "suffix" : "" } ], "container-title" : "Neurosurgery Clinics of North America", "id" : "ITEM-20", "issue" : "3", "issued" : { "date-parts" : [ [ "2011" ] ] }, "page" : "341-351", "title" : "Pineal Cyst: A Review of Clinical and Radiological Features", "type" : "article-journal", "volume" : "22" }, "uris" : [ "http://www.mendeley.com/documents/?uuid=0147cb38-a60d-42f0-a138-b88fcf5f77b7" ] }, { "id" : "ITEM-21", "itemData" : { "ISBN" : "0268-8697 (Print)\\n0268-8697 (Linking)", "PMID" : "11013695", "abstract" : "Symptomatic pineal apoplexy unlike pituitary apoplexy is uncommon. A patient with an apoplectic pineal cyst, identified preoperatively using MRI and confirmed histologically presented with episodic syncope, and features of raised intracranial pressure, but no localizing neuro-ophthalmological signs. This case prompted a review of the clinicopathological features of pineal apoplexy. There are no diagnostic clinical features and the neuropathological associations of pineal region haemorrhage are diverse. There is no consistent clinicopathological syndrome of pineal apoplexy.", "author" : [ { "dropping-particle" : "", "family" : "Swaroop", "given" : "G R", "non-dropping-particle" : "", "parse-names" : false, "suffix" : "" }, { "dropping-particle" : "", "family" : "Whittle", "given" : "I R", "non-dropping-particle" : "", "parse-names" : false, "suffix" : "" } ], "container-title" : "Br J Neurosurg", "id" : "ITEM-21", "issue" : "3", "issued" : { "date-parts" : [ [ "1998" ] ] }, "page" : "274-276", "title" : "Pineal apoplexy: an occurrence with no diagnostic clinicopathological features", "type" : "article-journal", "volume" : "12" }, "uris" : [ "http://www.mendeley.com/documents/?uuid=6bfebf9f-1f93-445b-a8e2-b2f54b0ff668" ] } ], "mendeley" : { "formattedCitation" : "&lt;sup&gt;5,15\u201320,22\u201325,29,33,35,38,40\u201345&lt;/sup&gt;", "plainTextFormattedCitation" : "5,15\u201320,22\u201325,29,33,35,38,40\u201345", "previouslyFormattedCitation" : "&lt;sup&gt;5,18\u201320,22\u201324,35,38,40,41&lt;/sup&gt;" }, "properties" : { "noteIndex" : 0 }, "schema" : "https://github.com/citation-style-language/schema/raw/master/csl-citation.json" }</w:instrText>
      </w:r>
      <w:r w:rsidR="00806FB4">
        <w:fldChar w:fldCharType="separate"/>
      </w:r>
      <w:r w:rsidR="00D53225" w:rsidRPr="00D53225">
        <w:rPr>
          <w:noProof/>
          <w:vertAlign w:val="superscript"/>
        </w:rPr>
        <w:t>5,15–20,22–25,29,33,35,38,40–45</w:t>
      </w:r>
      <w:r w:rsidR="00806FB4">
        <w:fldChar w:fldCharType="end"/>
      </w:r>
    </w:p>
    <w:p w:rsidR="00D142D7" w:rsidRDefault="00A10DF3" w:rsidP="007F04B6">
      <w:pPr>
        <w:spacing w:line="480" w:lineRule="auto"/>
      </w:pPr>
      <w:r>
        <w:t>I</w:t>
      </w:r>
      <w:r w:rsidR="00BB33B5">
        <w:t xml:space="preserve">n the present study no patients had symptoms that were </w:t>
      </w:r>
      <w:r w:rsidR="00F809D6">
        <w:t xml:space="preserve">deemed </w:t>
      </w:r>
      <w:r w:rsidR="00BB33B5">
        <w:t xml:space="preserve">attributable to pineal pathology. </w:t>
      </w:r>
      <w:r w:rsidR="002A2A71">
        <w:t>However, a</w:t>
      </w:r>
      <w:r w:rsidR="007657AE">
        <w:t xml:space="preserve"> case-control study </w:t>
      </w:r>
      <w:r w:rsidR="002A2A71">
        <w:t xml:space="preserve">has </w:t>
      </w:r>
      <w:r w:rsidR="007657AE">
        <w:t>demonstrated that headache was twice as common in age and sex matched individuals with pineal cysts when compared to patients without cysts, although severity of headache was not associated with size of cyst.</w:t>
      </w:r>
      <w:r w:rsidR="00806FB4">
        <w:fldChar w:fldCharType="begin" w:fldLock="1"/>
      </w:r>
      <w:r w:rsidR="00E33D2A">
        <w:instrText>ADDIN CSL_CITATION { "citationItems" : [ { "id" : "ITEM-1", "itemData" : { "DOI" : "10.1111/j.1526-4610.2007.00965.x", "ISSN" : "0017-8748", "PMID" : "18005138", "abstract" : "BACKGROUND: Pineal cysts have been suggested to be linked to headache pathogenesis. However, no systematic studies on this topic have been performed so far.\\n\\nOBJECTIVE: The aim of this study was to investigate the relationship between pineal cysts and headache and to determine the relevance of the cyst size in this context.\\n\\nMETHODS: We conducted a case-control study of patients who consulted the neurological department between 1999 and 2006 to investigate the relationship between pineal cysts and headache and to determine the relevance of the cyst size.\\n\\nRESULTS: A total of 51 patients with pineal cyst were identified, thereby 51% were suffering from headache (half of them had migraine), whereas in the control group, only 25% had headache (thereof 31% suffered from migraine). There was a significant relationship between headache (as well as migraine) and pineal cysts (chi-square test), but no significant difference in pineal cyst diameter between the patient group with headache versus without headache (t-test).\\n\\nCONCLUSIONS: Our data provide evidence for a causal relationship between pineal cysts and headache, respectively, migraine in this patient cohort.", "author" : [ { "dropping-particle" : "", "family" : "Seifert", "given" : "Christian L", "non-dropping-particle" : "", "parse-names" : false, "suffix" : "" }, { "dropping-particle" : "", "family" : "Woeller", "given" : "Andreas", "non-dropping-particle" : "", "parse-names" : false, "suffix" : "" }, { "dropping-particle" : "", "family" : "Valet", "given" : "Michael", "non-dropping-particle" : "", "parse-names" : false, "suffix" : "" }, { "dropping-particle" : "", "family" : "Zimmer", "given" : "Claus", "non-dropping-particle" : "", "parse-names" : false, "suffix" : "" }, { "dropping-particle" : "", "family" : "Berthele", "given" : "Achim", "non-dropping-particle" : "", "parse-names" : false, "suffix" : "" }, { "dropping-particle" : "", "family" : "T\u00f6lle", "given" : "Thomas", "non-dropping-particle" : "", "parse-names" : false, "suffix" : "" }, { "dropping-particle" : "", "family" : "Sprenger", "given" : "Till", "non-dropping-particle" : "", "parse-names" : false, "suffix" : "" } ], "container-title" : "Headache", "id" : "ITEM-1", "issue" : "3", "issued" : { "date-parts" : [ [ "2008" ] ] }, "page" : "448-52", "title" : "Headaches and pineal cyst: a case-control study.", "type" : "article-journal", "volume" : "48" }, "uris" : [ "http://www.mendeley.com/documents/?uuid=84c02d31-ac29-498c-aa76-2b9249885383" ] } ], "mendeley" : { "formattedCitation" : "&lt;sup&gt;46&lt;/sup&gt;", "plainTextFormattedCitation" : "46", "previouslyFormattedCitation" : "&lt;sup&gt;46&lt;/sup&gt;" }, "properties" : { "noteIndex" : 0 }, "schema" : "https://github.com/citation-style-language/schema/raw/master/csl-citation.json" }</w:instrText>
      </w:r>
      <w:r w:rsidR="00806FB4">
        <w:fldChar w:fldCharType="separate"/>
      </w:r>
      <w:r w:rsidR="00E33D2A" w:rsidRPr="00E33D2A">
        <w:rPr>
          <w:noProof/>
          <w:vertAlign w:val="superscript"/>
        </w:rPr>
        <w:t>46</w:t>
      </w:r>
      <w:r w:rsidR="00806FB4">
        <w:fldChar w:fldCharType="end"/>
      </w:r>
      <w:r w:rsidR="007657AE">
        <w:t xml:space="preserve"> </w:t>
      </w:r>
      <w:r w:rsidR="008C37CB">
        <w:t xml:space="preserve">Furthermore, </w:t>
      </w:r>
      <w:r w:rsidR="005406C1">
        <w:t xml:space="preserve">multiple publications have highlighted that larger cyst size is associated with increase in prevalence of symptoms; with an increase in symptoms frequency in </w:t>
      </w:r>
      <w:r w:rsidR="00D142D7">
        <w:t>patients with cysts greater 1cm.</w:t>
      </w:r>
      <w:r w:rsidR="00806FB4">
        <w:fldChar w:fldCharType="begin" w:fldLock="1"/>
      </w:r>
      <w:r w:rsidR="009B3730">
        <w:instrText>ADDIN CSL_CITATION { "citationItems" : [ { "id" : "ITEM-1", "itemData" : { "DOI" : "10.3171/2009.4.PEDS0951", "ISBN" : "1933-0707 (Print) 1933-0707 (Linking)", "ISSN" : "1933-0707", "PMID" : "19772406", "abstract" : "OBJECT: Pineal cysts are a frequent incidental finding on intracranial imaging. In adults, the prevalence of pineal cysts is estimated to be 1.1-4.3%. However, the prevalence is not well established in younger patients.\\n\\nMETHODS: The authors retrospectively reviewed a consecutive series of 14,516 patients 25 years of age and younger, who underwent brain MR imaging at a single institution over an 11-year period. In patients identified with pineal cysts, the authors analyzed the images according to cyst size, signal characteristics, enhancement pattern, and evidence of local mass effect. Patient characteristics including demographics and other intracranial diagnoses were collected in the pineal cyst population and compared with a randomly selected age- and sex-matched control patient population. The data were evaluated using univariate and multivariate logistic regression, linear regression, and ANOVA.\\n\\nRESULTS: The authors identified 288 pineal region cysts (2.0%). The prevalence of pineal cysts was higher in female (2.4%) than in male patients (1.5%; p &lt; 0.001). Pineal cysts were identified in patients of all ages, with an increased prevalence found in older patients (p &lt; 0.001). Pineal cyst size was similar for all age and sex groups.\\n\\nCONCLUSIONS: Pineal cysts are common in the pediatric population, with an increased prevalence in girls and in older patients.", "author" : [ { "dropping-particle" : "", "family" : "Al-Holou", "given" : "Wajd N", "non-dropping-particle" : "", "parse-names" : false, "suffix" : "" }, { "dropping-particle" : "", "family" : "Garton", "given" : "Hugh J L", "non-dropping-particle" : "", "parse-names" : false, "suffix" : "" }, { "dropping-particle" : "", "family" : "Muraszko", "given" : "Karin M", "non-dropping-particle" : "", "parse-names" : false, "suffix" : "" }, { "dropping-particle" : "", "family" : "Ibrahim", "given" : "Mohannad", "non-dropping-particle" : "", "parse-names" : false, "suffix" : "" }, { "dropping-particle" : "", "family" : "Maher", "given" : "Cormac O", "non-dropping-particle" : "", "parse-names" : false, "suffix" : "" } ], "container-title" : "Journal of neurosurgery. Pediatrics", "id" : "ITEM-1", "issue" : "3", "issued" : { "date-parts" : [ [ "2009" ] ] }, "page" : "230-6", "title" : "Prevalence of pineal cysts in children and young adults. Clinical article.", "type" : "article-journal", "volume" : "4" }, "uris" : [ "http://www.mendeley.com/documents/?uuid=4c3c0c5b-e690-4f12-9940-65fa0d342bc7" ] }, { "id" : "ITEM-2", "itemData" : { "ISBN" : "0195-6108 (Print)\r0195-6108 (Linking)", "ISSN" : "0195-6108", "PMID" : "8141049", "abstract" : "PURPOSE: To describe the spectrum of MR and CT findings in clinically symptomatic pineal cysts and to determine whether there are certain diagnostic imaging features that allow one to distinguish a benign pineal cyst from other neoplasms of the pineal region.\\n\\nMETHODS: MR and CT scans of 19 patients with clinically symptomatic pineal cysts were retrospectively reviewed. Age range was 15 to 46 years with a mean age of 28 years. There were five male and 14 female patients.\\n\\nRESULTS: Presenting features included headache (15 patients), diplopia (four), nausea and vomiting (four), papilledema (four), seizure (three), Parinaud syndrome (two), ataxia (one), and hemiparesis (one). All cysts were resected or biopsied to provide histopathologic confirmation of the diagnosis. Preoperative diagnoses included pineal neoplasm (14 of 19), pineal cyst (3 of 19), and dermoid cyst (2 of 19). The lesions ranged from 0.8 to 3.0 cm, with a mean diameter of 1.6 cm. Three cysts showed fluid/fluid levels consistent with hemorrhage. Slightly less than half (9 of 19) had evidence of hydrocephalus. The MR signal changes were variable but typically demonstrated low signal on T1-weighted images and high signal on T2-weighted images. More than half (7 of 12) demonstrated enhancement with gadolinium. Calcification of the cyst wall was observed in only four of nine patients who had CT studies but identified histologically in all cases.\\n\\nCONCLUSION: The MR appearance of benign pineal cysts is variable, ranging from that of an uncomplicated cystic mass to a mass associated with hemorrhage, enhancement, or hydrocephalus. This variability may make them indistinguishable from other pineal-region tumors.", "author" : [ { "dropping-particle" : "", "family" : "Fleege", "given" : "M a", "non-dropping-particle" : "", "parse-names" : false, "suffix" : "" }, { "dropping-particle" : "", "family" : "Miller", "given" : "G M", "non-dropping-particle" : "", "parse-names" : false, "suffix" : "" }, { "dropping-particle" : "", "family" : "Fletcher", "given" : "G P", "non-dropping-particle" : "", "parse-names" : false, "suffix" : "" }, { "dropping-particle" : "", "family" : "Fain", "given" : "J S", "non-dropping-particle" : "", "parse-names" : false, "suffix" : "" }, { "dropping-particle" : "", "family" : "Scheithauer", "given" : "B W", "non-dropping-particle" : "", "parse-names" : false, "suffix" : "" } ], "container-title" : "AJNR. American journal of neuroradiology", "id" : "ITEM-2", "issue" : "1", "issued" : { "date-parts" : [ [ "1994" ] ] }, "page" : "161-6", "title" : "Benign glial cysts of the pineal gland: unusual imaging characteristics with histologic correlation.", "type" : "article-journal", "volume" : "15" }, "uris" : [ "http://www.mendeley.com/documents/?uuid=8dbd75ef-2ae5-482f-951a-de776f9f306a" ] }, { "id" : "ITEM-3", "itemData" : { "ISBN" : "0022-3050 (Print)\r0022-3050 (Linking)", "ISSN" : "0022-3050", "PMID" : "2677249", "abstract" : "Seven cases of clinically symptomatic benign glial cyst of the pineal gland are reported. The cysts' size ranged from 1.0-4.5 cm in diameter. They were characterised by a golden or, less frequently, brown-reddish proteinaceous or haemorrhagic fluid content. The cyst wall, up to 2 mm thick, consisted of clusters of normal pineal parenchymal cells, often compressed and distorted, surrounded by reactive gliotic tissue which sometimes contained Rosenthal fibres. The presenting clinical features included headache (6/7), signs of raised intracranial pressure, partial or complete Parinaud's syndrome (5/7), cerebellar deficits (2/7), corticospinal and corticopontine fibre (2/7) or sensory (1/7) deficits, and emotional disturbances (2/7). CT and MRI (in 2/7 cases) scans showed a hypodense or nonhomogeneous lesion in the region of the pineal gland, with or without contrast enhancement. Surgical excision resulted in complete clearance of the symptoms in 5/7 patients. The previous literature is reviewed and the clinicopathological correlations and the possible pathogenetic mechanisms are discussed. The need to distinguish this benign lesion from other mass lesions of the pineal region, in particular from pinealocytoma, is stressed.", "author" : [ { "dropping-particle" : "", "family" : "Klein", "given" : "P", "non-dropping-particle" : "", "parse-names" : false, "suffix" : "" }, { "dropping-particle" : "", "family" : "Rubinstein", "given" : "L J", "non-dropping-particle" : "", "parse-names" : false, "suffix" : "" } ], "container-title" : "Journal of neurology, neurosurgery, and psychiatry", "id" : "ITEM-3", "issue" : "8", "issued" : { "date-parts" : [ [ "1989" ] ] }, "page" : "991-5", "title" : "Benign symptomatic glial cysts of the pineal gland: a report of seven cases and review of the literature.", "type" : "article-journal", "volume" : "52" }, "uris" : [ "http://www.mendeley.com/documents/?uuid=bd706c7b-6d44-45c9-a3e9-7330a5514e02" ] }, { "id" : "ITEM-4", "itemData" : { "ISSN" : "0149-936X", "PMID" : "3608546", "abstract" : "In the course of examining 1,000 patients with various neurological complaints, 17 were found to have abnormalities in the region of the pineal gland. Fourteen had no hydrocephalus or symptoms referable to the region of the midbrain but a well-defined region of the high signal on T2 weighted images was demonstrated on magnetic resonance imaging. The other three patients proved to have pineal tumors. All patients had computed tomography examinations prior to magnetic resonance imaging. We believe that the pineal lesion in the 14 asymptomatic patients is a benign cyst not previously reported prior to the advent of magnetic resonance imaging. These benign lesions should be kept in mind in evaluating masses of the pineal region.", "author" : [ { "dropping-particle" : "", "family" : "Lum", "given" : "G B", "non-dropping-particle" : "", "parse-names" : false, "suffix" : "" }, { "dropping-particle" : "", "family" : "Williams", "given" : "J P", "non-dropping-particle" : "", "parse-names" : false, "suffix" : "" }, { "dropping-particle" : "", "family" : "Machen", "given" : "B C", "non-dropping-particle" : "", "parse-names" : false, "suffix" : "" }, { "dropping-particle" : "", "family" : "Akkaraju", "given" : "V", "non-dropping-particle" : "", "parse-names" : false, "suffix" : "" } ], "container-title" : "The Journal of computed tomography", "id" : "ITEM-4", "issue" : "3", "issued" : { "date-parts" : [ [ "1987" ] ] }, "page" : "228-35", "title" : "Benign cystic pineal lesions by magnetic resonance imaging.", "type" : "article-journal", "volume" : "11" }, "uris" : [ "http://www.mendeley.com/documents/?uuid=1cc1573a-b684-4125-8ee0-b51a9f026804" ] }, { "id" : "ITEM-5", "itemData" : { "DOI" : "10.1002/path.1711080207", "ISBN" : "0022-3417 (Print) 0022-3417 (Linking)", "ISSN" : "0022-3417", "PMID" : "4647506", "abstract" : "Recent work on the enzymes present in the gland, however, does not show any evidence of a decrease in activity during adult life (Wurtman, Axelrod and Barchas, 1964; Otani, Gyorkey and Farrell, 1968). Moreover, it has been suggested that some of the changes such as ...", "author" : [ { "dropping-particle" : "", "family" : "Tapp", "given" : "E", "non-dropping-particle" : "", "parse-names" : false, "suffix" : "" }, { "dropping-particle" : "", "family" : "Huxley", "given" : "M", "non-dropping-particle" : "", "parse-names" : false, "suffix" : "" } ], "container-title" : "The Journal of pathology", "id" : "ITEM-5", "issued" : { "date-parts" : [ [ "1972" ] ] }, "page" : "137-44", "title" : "The histological appearance of the human pineal gland from puberty to old age", "type" : "article-journal", "volume" : "108" }, "uris" : [ "http://www.mendeley.com/documents/?uuid=1931def9-82f9-498a-9cec-4fed3352d58c" ] }, { "id" : "ITEM-6", "itemData" : { "DOI" : "10.3171/jns.1992.77.6.0896", "ISBN" : "0022-3085 (Print)\r0022-3085 (Linking)", "ISSN" : "0022-3085 (Print)", "PMID" : "1432132", "abstract" : "The authors present a series of six patients with large symptomatic benign pineal cysts and review the 27 patients previously reported in the literature. Patients with symptomatic pineal cysts most often present with one of three syndromes: 1) paroxysmal headache with gaze paresis; 2) chronic headache, gaze paresis, papilledema, and hydrocephalus; or 3) pineal apoplexy with acute hydrocephalus. Surgical intervention with radical cyst removal is the treatment of choice for all symptomatic pineal cysts. Complete cyst removal is desirable; however, radical subtotal resection is appropriate if the cyst cannot be easily separated from the quadrigeminal plate. Ventricular shunting should be reserved for patients with persistent hydrocephalus after cyst resection.", "author" : [ { "dropping-particle" : "", "family" : "Wisoff", "given" : "J H", "non-dropping-particle" : "", "parse-names" : false, "suffix" : "" }, { "dropping-particle" : "", "family" : "Epstein", "given" : "F", "non-dropping-particle" : "", "parse-names" : false, "suffix" : "" } ], "container-title" : "Journal of neurosurgery", "id" : "ITEM-6", "issue" : "6", "issued" : { "date-parts" : [ [ "1992" ] ] }, "page" : "896-900", "title" : "Surgical management of symptomatic pineal cysts.", "type" : "article-journal", "volume" : "77" }, "uris" : [ "http://www.mendeley.com/documents/?uuid=a8e29e84-9d0f-4c88-9b96-be893f3f9b43" ] } ], "mendeley" : { "formattedCitation" : "&lt;sup&gt;1,11,18,19,24,33&lt;/sup&gt;", "plainTextFormattedCitation" : "1,11,18,19,24,33", "previouslyFormattedCitation" : "&lt;sup&gt;1,11,18,19,24,33&lt;/sup&gt;" }, "properties" : { "noteIndex" : 0 }, "schema" : "https://github.com/citation-style-language/schema/raw/master/csl-citation.json" }</w:instrText>
      </w:r>
      <w:r w:rsidR="00806FB4">
        <w:fldChar w:fldCharType="separate"/>
      </w:r>
      <w:r w:rsidR="00D912B3" w:rsidRPr="00D912B3">
        <w:rPr>
          <w:noProof/>
          <w:vertAlign w:val="superscript"/>
        </w:rPr>
        <w:t>1,11,18,19,24,33</w:t>
      </w:r>
      <w:r w:rsidR="00806FB4">
        <w:fldChar w:fldCharType="end"/>
      </w:r>
      <w:r w:rsidR="005406C1">
        <w:t xml:space="preserve"> </w:t>
      </w:r>
      <w:proofErr w:type="gramStart"/>
      <w:r w:rsidR="00FC46C5">
        <w:t>Consequently</w:t>
      </w:r>
      <w:proofErr w:type="gramEnd"/>
      <w:r w:rsidR="00FC46C5">
        <w:t xml:space="preserve">, clinicians should be reminded that if no other pathology can be demonstrated, symptom </w:t>
      </w:r>
      <w:proofErr w:type="spellStart"/>
      <w:r w:rsidR="00FC46C5">
        <w:t>etiology</w:t>
      </w:r>
      <w:proofErr w:type="spellEnd"/>
      <w:r w:rsidR="00FC46C5">
        <w:t xml:space="preserve"> could be considered to be due to </w:t>
      </w:r>
      <w:r w:rsidR="005406C1">
        <w:t xml:space="preserve">a </w:t>
      </w:r>
      <w:r w:rsidR="00FC46C5">
        <w:t xml:space="preserve">pineal cyst. </w:t>
      </w:r>
    </w:p>
    <w:p w:rsidR="001546B4" w:rsidRPr="008F4BD6" w:rsidRDefault="001546B4" w:rsidP="007F04B6">
      <w:pPr>
        <w:spacing w:line="480" w:lineRule="auto"/>
        <w:rPr>
          <w:u w:val="single"/>
        </w:rPr>
      </w:pPr>
      <w:r>
        <w:rPr>
          <w:u w:val="single"/>
        </w:rPr>
        <w:t>Change in size</w:t>
      </w:r>
    </w:p>
    <w:p w:rsidR="007324BE" w:rsidRDefault="001546B4" w:rsidP="007F04B6">
      <w:pPr>
        <w:spacing w:line="480" w:lineRule="auto"/>
      </w:pPr>
      <w:r>
        <w:t xml:space="preserve">The natural history of pineal cysts is poorly described and for this reason there is large variation in the surveillance strategies for these tumours. We have demonstrated that only </w:t>
      </w:r>
      <w:r w:rsidR="00CC0139">
        <w:t xml:space="preserve">6% of </w:t>
      </w:r>
      <w:r>
        <w:t>pineal cysts changed in size</w:t>
      </w:r>
      <w:r w:rsidR="00192B90">
        <w:t>, a</w:t>
      </w:r>
      <w:r w:rsidR="00CC0139">
        <w:t xml:space="preserve">nd no patients developed </w:t>
      </w:r>
      <w:r w:rsidR="005D0E33">
        <w:t>symptoms</w:t>
      </w:r>
      <w:r w:rsidR="00D142D7">
        <w:t xml:space="preserve"> attributable to this</w:t>
      </w:r>
      <w:r w:rsidR="00621E33">
        <w:t>. T</w:t>
      </w:r>
      <w:r w:rsidR="00D142D7">
        <w:t xml:space="preserve">herefore we cannot promote aggressive surveillance of these tumours. </w:t>
      </w:r>
      <w:r w:rsidR="007324BE">
        <w:t>In addition to this, no cyst increased more than 2mm during the surveillance period. Although we are confident that our measurements are accurate, it is possible that the small increase in size may represent measurement error</w:t>
      </w:r>
      <w:r w:rsidR="001C0114">
        <w:t>.</w:t>
      </w:r>
    </w:p>
    <w:p w:rsidR="00FB5B37" w:rsidRDefault="00D142D7" w:rsidP="007F04B6">
      <w:pPr>
        <w:spacing w:line="480" w:lineRule="auto"/>
      </w:pPr>
      <w:r>
        <w:t xml:space="preserve">This </w:t>
      </w:r>
      <w:proofErr w:type="spellStart"/>
      <w:r w:rsidR="007324BE">
        <w:t>tendancy</w:t>
      </w:r>
      <w:proofErr w:type="spellEnd"/>
      <w:r w:rsidR="007324BE">
        <w:t xml:space="preserve"> for pineal cysts to remain stable has been </w:t>
      </w:r>
      <w:r>
        <w:t xml:space="preserve">repeatedly reflected in small cohorts of patients. </w:t>
      </w:r>
      <w:proofErr w:type="spellStart"/>
      <w:r w:rsidR="00194FB7">
        <w:t>Barboriak</w:t>
      </w:r>
      <w:proofErr w:type="spellEnd"/>
      <w:r w:rsidR="00194FB7">
        <w:t xml:space="preserve"> et al</w:t>
      </w:r>
      <w:r w:rsidR="001546B4">
        <w:t xml:space="preserve"> reported on 32 patients with pineal cysts over 3.7 years; finding that 5 cysts decreased in size, and 2 cysts increased in size and one patient developed a new pineal cyst, the remaining 75% of cysts remained stable over this time.</w:t>
      </w:r>
      <w:r w:rsidR="00806FB4">
        <w:fldChar w:fldCharType="begin" w:fldLock="1"/>
      </w:r>
      <w:r w:rsidR="009B3730">
        <w:instrText>ADDIN CSL_CITATION { "citationItems" : [ { "id" : "ITEM-1", "itemData" : { "DOI" : "10.2214/ajr.176.3.1760737", "ISBN" : "0361-803X", "ISSN" : "0361803X", "PMID" : "11222216", "abstract" : "OBJECTIVE: The purpose of this study was to examine the frequency of change in size of pineal cysts on serial MR studies. MATERIALS AND METHODS: Thirty-two patients (19 females, 13 males) with a diagnosis of pineal cyst at any time who underwent brain MR imaging more than once in a period of at least 6 months were identified by computerized search of radiology reports. Four patients underwent MR imaging to follow up pineal cysts, whereas the remaining patients were imaged for a variety of indications, including intracerebral neoplasms. Measurements of maximal cyst dimension on both initial and latest follow-up studies were obtained in all patients, and cyst volumes were calculated in 23 patients. RESULTS: Length of follow-up ranged from 6 months to 9 years. All cysts were considered incidental and none were treated. Maximal cyst dimensions ranged from 0.5 to 2.2 cm. On average, there was no significant change in cyst volume. The maximal dimension of the cyst did not change in 24 (75%) of 32 patients. Two cysts resolved completely on follow-up, three cysts decreased by 2-4 mm, two cysts enlarged by 2-3 mm, and one cyst formed and grew to 1.2 cm. CONCLUSION: Whereas the size of pineal cysts as a whole remained unchanged on serial MR studies, cysts may either form or involute in individual patients. Small increases in cyst size did occur but were not associated with specific clinical findings. These findings suggest that typical pineal cysts may be followed up on a clinical basis alone rather than on imaging.", "author" : [ { "dropping-particle" : "", "family" : "Barboriak", "given" : "D. P.", "non-dropping-particle" : "", "parse-names" : false, "suffix" : "" }, { "dropping-particle" : "", "family" : "Lee", "given" : "L.", "non-dropping-particle" : "", "parse-names" : false, "suffix" : "" }, { "dropping-particle" : "", "family" : "Provenzale", "given" : "J. M.", "non-dropping-particle" : "", "parse-names" : false, "suffix" : "" } ], "container-title" : "American Journal of Roentgenology", "id" : "ITEM-1", "issue" : "3", "issued" : { "date-parts" : [ [ "2001" ] ] }, "page" : "737-743", "title" : "Serial MR imaging of pineal cysts: Implications for natural history and follow-up", "type" : "article-journal", "volume" : "176" }, "uris" : [ "http://www.mendeley.com/documents/?uuid=c6d3665d-ba2c-49bc-a6fc-c1f9fbcd441f" ] } ], "mendeley" : { "formattedCitation" : "&lt;sup&gt;28&lt;/sup&gt;", "plainTextFormattedCitation" : "28", "previouslyFormattedCitation" : "&lt;sup&gt;28&lt;/sup&gt;" }, "properties" : { "noteIndex" : 0 }, "schema" : "https://github.com/citation-style-language/schema/raw/master/csl-citation.json" }</w:instrText>
      </w:r>
      <w:r w:rsidR="00806FB4">
        <w:fldChar w:fldCharType="separate"/>
      </w:r>
      <w:r w:rsidR="00D912B3" w:rsidRPr="00D912B3">
        <w:rPr>
          <w:noProof/>
          <w:vertAlign w:val="superscript"/>
        </w:rPr>
        <w:t>28</w:t>
      </w:r>
      <w:r w:rsidR="00806FB4">
        <w:fldChar w:fldCharType="end"/>
      </w:r>
      <w:r w:rsidR="00194FB7">
        <w:t xml:space="preserve"> </w:t>
      </w:r>
      <w:r w:rsidR="001546B4">
        <w:t>Tamaki et al demonstrated that 2 of 31 patients with pineal cysts had reduction in size, the reminder underwent no change in size with follow up from 3 months to 4 years.</w:t>
      </w:r>
      <w:r w:rsidR="00806FB4">
        <w:fldChar w:fldCharType="begin" w:fldLock="1"/>
      </w:r>
      <w:r w:rsidR="009B3730">
        <w:instrText>ADDIN CSL_CITATION { "citationItems" : [ { "id" : "ITEM-1", "itemData" : { "ISBN" : "0256-7040 (Print) 0256-7040 (Linking)", "ISSN" : "0256-7040", "PMID" : "2758432", "abstract" : "Thirty-two cases of pineal cyst diagnosed by magnetic resonance imaging (MRI) were reviewed and are described. The pineal cyst was demonstrated to be an area with slightly less intensity than the surrounding tissue and with slightly greater intensity than the CSF on T1-weighted images. On the T2-weighted images this lesion was identified as a high-intensity area with smooth margins and was homogeneous in nature. In three cases presenting wit headache, compression of the vein of Galen was identified, and compression of the quadrigeminal plate was demonstrated in five cases. No patients presented with both pineal and quadrigeminal lesions. Of the cases, 63% were not detected by CT scanning alone. There were two cases in which the cyst ruptured and collapsed spontaneously during follow-up. It is emphasized that the presence of this lesion, which was more frequent than previously expected, should be kept in mind when diagnosing pineal tumors and should not be misdiagnosed. Surgery should not be undertaken unless the lesion produces symptoms due to the compression of the quadrigeminal plate, aqueduct, or the vein of Galen.", "author" : [ { "dropping-particle" : "", "family" : "Tamaki", "given" : "N", "non-dropping-particle" : "", "parse-names" : false, "suffix" : "" }, { "dropping-particle" : "", "family" : "Shirataki", "given" : "K", "non-dropping-particle" : "", "parse-names" : false, "suffix" : "" }, { "dropping-particle" : "", "family" : "Lin", "given" : "T", "non-dropping-particle" : "", "parse-names" : false, "suffix" : "" }, { "dropping-particle" : "", "family" : "Masumura", "given" : "M", "non-dropping-particle" : "", "parse-names" : false, "suffix" : "" }, { "dropping-particle" : "", "family" : "Katayama", "given" : "S", "non-dropping-particle" : "", "parse-names" : false, "suffix" : "" }, { "dropping-particle" : "", "family" : "Matsumoto", "given" : "S", "non-dropping-particle" : "", "parse-names" : false, "suffix" : "" } ], "container-title" : "Child's Nervous System", "id" : "ITEM-1", "issue" : "3", "issued" : { "date-parts" : [ [ "1989" ] ] }, "page" : "172-176", "title" : "Cysts of the pineal gland. A new clinical entity to be distinguished from tumors of the pineal region", "type" : "article-journal", "volume" : "5" }, "uris" : [ "http://www.mendeley.com/documents/?uuid=59b56921-bf46-4702-8a16-bd65483223ee" ] } ], "mendeley" : { "formattedCitation" : "&lt;sup&gt;30&lt;/sup&gt;", "plainTextFormattedCitation" : "30", "previouslyFormattedCitation" : "&lt;sup&gt;30&lt;/sup&gt;" }, "properties" : { "noteIndex" : 0 }, "schema" : "https://github.com/citation-style-language/schema/raw/master/csl-citation.json" }</w:instrText>
      </w:r>
      <w:r w:rsidR="00806FB4">
        <w:fldChar w:fldCharType="separate"/>
      </w:r>
      <w:r w:rsidR="00D912B3" w:rsidRPr="00D912B3">
        <w:rPr>
          <w:noProof/>
          <w:vertAlign w:val="superscript"/>
        </w:rPr>
        <w:t>30</w:t>
      </w:r>
      <w:r w:rsidR="00806FB4">
        <w:fldChar w:fldCharType="end"/>
      </w:r>
      <w:r w:rsidR="001546B4">
        <w:t xml:space="preserve"> </w:t>
      </w:r>
      <w:proofErr w:type="spellStart"/>
      <w:r w:rsidR="001546B4">
        <w:t>Sawamura</w:t>
      </w:r>
      <w:proofErr w:type="spellEnd"/>
      <w:r w:rsidR="001546B4">
        <w:t xml:space="preserve"> et al and </w:t>
      </w:r>
      <w:proofErr w:type="spellStart"/>
      <w:r w:rsidR="001546B4">
        <w:t>Golzarian</w:t>
      </w:r>
      <w:proofErr w:type="spellEnd"/>
      <w:r w:rsidR="001546B4">
        <w:t xml:space="preserve"> et al reviewed 20</w:t>
      </w:r>
      <w:r w:rsidR="007E4F3A">
        <w:t xml:space="preserve"> and 12 </w:t>
      </w:r>
      <w:r w:rsidR="007E4F3A">
        <w:lastRenderedPageBreak/>
        <w:t>patients respectively</w:t>
      </w:r>
      <w:r w:rsidR="001546B4">
        <w:t>,  and demonstrated no change in cyst size throughout their follow up.</w:t>
      </w:r>
      <w:r w:rsidR="00806FB4">
        <w:fldChar w:fldCharType="begin" w:fldLock="1"/>
      </w:r>
      <w:r w:rsidR="004809F0">
        <w:instrText>ADDIN CSL_CITATION { "citationItems" : [ { "id" : "ITEM-1", "itemData" : { "DOI" : "10.1227/00006123-199507000-00002", "ISBN" : "0148-396X (Print) 0148-396X (Linking)", "ISSN" : "0148-396X", "PMID" : "8587669", "abstract" : "MACROSCOPIC BENIGN PINEAL cysts, according to previous reports, may preferentially occur in the young population at the fourth decade; symptomatic pineal cysts have been found mainly in females. To confirm the relationship of age and sex to the incidence of pineal cysts, we reviewed 8623 consecutive magnetic resonance images in 6023 patients. Tiny and obscure cysts in the pineal gland were ignored; only the pineal cysts &gt; 5 mm were examined. The cysts were encountered in 79 (1.3%) of 6023 patients evaluated. The cysts predominantly occurred in females; we found 29 cysts in 3008 males and 50 cysts in 3015 females (P &lt; 0.05). Young adults had higher incidence of these cysts, with a peak incidence occurring between the ages of 21 and 30 years, then the incidence gradually decreased with age. We found no significant age distribution in males. However, among all groups, young women between the ages of 21 and 30 years had the highest frequency (5.82%). The incidence of pineal cysts among women between the ages of 21 and 30 years was significantly higher than in any other group (P &lt; 0.001; 21-30 versus 51-60, 61-70, and 71-80). In females, when the incidence below the age of 41 was compared with that above or equal to 41, the z score was 4.98 (P &lt; 0.001). The cystic expansion of the pineal gland in females appeared to begin at adolescence, and presumably the pineal gland decreases in size with aging. In this article, we will also speculate about the relationship of these changes to the secretory activity of the pineal glands.", "author" : [ { "dropping-particle" : "", "family" : "Sawamura", "given" : "Y", "non-dropping-particle" : "", "parse-names" : false, "suffix" : "" }, { "dropping-particle" : "", "family" : "Ikeda", "given" : "J", "non-dropping-particle" : "", "parse-names" : false, "suffix" : "" }, { "dropping-particle" : "", "family" : "Ozawa", "given" : "M", "non-dropping-particle" : "", "parse-names" : false, "suffix" : "" }, { "dropping-particle" : "", "family" : "Minoshima", "given" : "Y", "non-dropping-particle" : "", "parse-names" : false, "suffix" : "" }, { "dropping-particle" : "", "family" : "Saito", "given" : "H", "non-dropping-particle" : "", "parse-names" : false, "suffix" : "" }, { "dropping-particle" : "", "family" : "Abe", "given" : "H", "non-dropping-particle" : "", "parse-names" : false, "suffix" : "" } ], "container-title" : "Neurosurgery", "id" : "ITEM-1", "issue" : "1", "issued" : { "date-parts" : [ [ "1995" ] ] }, "page" : "11-16", "title" : "Magnetic resonance images reveal a high incidence of asymptomatic pineal cysts in young women.", "type" : "article-journal", "volume" : "37" }, "uris" : [ "http://www.mendeley.com/documents/?uuid=45af3aa7-8003-4bb9-988b-ea82daa31db9" ] }, { "id" : "ITEM-2", "itemData" : { "ISSN" : "0028-3940", "PMID" : "8492885", "abstract" : "Review of 500 consecutive MRI studies was undertaken to assess the frequency and the appearances of cystic pineal glands. Cysts were encountered in 2.4% of cases. Follow-up examination demonstrated no change in these cysts and they were considered to be a normal variant. Size, MRI appearances and signs associated with this condition are reported in order to establish criteria of normality.", "author" : [ { "dropping-particle" : "", "family" : "Golzarian", "given" : "J", "non-dropping-particle" : "", "parse-names" : false, "suffix" : "" }, { "dropping-particle" : "", "family" : "Bal\u00e9riaux", "given" : "D", "non-dropping-particle" : "", "parse-names" : false, "suffix" : "" }, { "dropping-particle" : "", "family" : "Bank", "given" : "W O", "non-dropping-particle" : "", "parse-names" : false, "suffix" : "" }, { "dropping-particle" : "", "family" : "Matos", "given" : "C", "non-dropping-particle" : "", "parse-names" : false, "suffix" : "" }, { "dropping-particle" : "", "family" : "Flament-Durand", "given" : "J", "non-dropping-particle" : "", "parse-names" : false, "suffix" : "" } ], "container-title" : "Neuroradiology", "id" : "ITEM-2", "issue" : "4", "issued" : { "date-parts" : [ [ "1993" ] ] }, "page" : "251-3", "title" : "Pineal cyst: normal or pathological?", "type" : "article-journal", "volume" : "35" }, "uris" : [ "http://www.mendeley.com/documents/?uuid=3dbcc4b2-72b7-423b-9930-713d30aac837" ] } ], "mendeley" : { "formattedCitation" : "&lt;sup&gt;6,10&lt;/sup&gt;", "plainTextFormattedCitation" : "6,10", "previouslyFormattedCitation" : "&lt;sup&gt;6,10&lt;/sup&gt;" }, "properties" : { "noteIndex" : 0 }, "schema" : "https://github.com/citation-style-language/schema/raw/master/csl-citation.json" }</w:instrText>
      </w:r>
      <w:r w:rsidR="00806FB4">
        <w:fldChar w:fldCharType="separate"/>
      </w:r>
      <w:r w:rsidR="00D912B3" w:rsidRPr="00D912B3">
        <w:rPr>
          <w:noProof/>
          <w:vertAlign w:val="superscript"/>
        </w:rPr>
        <w:t>6,10</w:t>
      </w:r>
      <w:r w:rsidR="00806FB4">
        <w:fldChar w:fldCharType="end"/>
      </w:r>
      <w:r w:rsidR="00C066FD">
        <w:t xml:space="preserve"> </w:t>
      </w:r>
      <w:r w:rsidR="00CC0139">
        <w:t>Therefore</w:t>
      </w:r>
      <w:r w:rsidR="008C37CB">
        <w:t>,</w:t>
      </w:r>
      <w:r w:rsidR="005B72A2">
        <w:t xml:space="preserve"> </w:t>
      </w:r>
      <w:r w:rsidR="003F33F4">
        <w:t xml:space="preserve">coupled with the present evidence, </w:t>
      </w:r>
      <w:r w:rsidR="00CC0139">
        <w:t xml:space="preserve">there is an argument to be made for pineal cysts to be monitored clinically and </w:t>
      </w:r>
      <w:r w:rsidR="00EF7E70">
        <w:t xml:space="preserve">perhaps </w:t>
      </w:r>
      <w:r w:rsidR="00CC0139">
        <w:t xml:space="preserve">interval scanning </w:t>
      </w:r>
      <w:r w:rsidR="00EF7E70">
        <w:t xml:space="preserve">is </w:t>
      </w:r>
      <w:r w:rsidR="00CC0139">
        <w:t>not indicated</w:t>
      </w:r>
      <w:r w:rsidR="00B14E77">
        <w:t xml:space="preserve"> as change in size </w:t>
      </w:r>
      <w:r w:rsidR="005D0E33">
        <w:t xml:space="preserve">and the development of symptoms </w:t>
      </w:r>
      <w:r w:rsidR="00B14E77">
        <w:t xml:space="preserve">is </w:t>
      </w:r>
      <w:r w:rsidR="005D0E33">
        <w:t xml:space="preserve">extremely </w:t>
      </w:r>
      <w:r w:rsidR="00B14E77">
        <w:t>rare</w:t>
      </w:r>
      <w:r w:rsidR="00CC0139">
        <w:t>.</w:t>
      </w:r>
      <w:r w:rsidR="00806FB4">
        <w:fldChar w:fldCharType="begin" w:fldLock="1"/>
      </w:r>
      <w:r w:rsidR="009B3730">
        <w:instrText>ADDIN CSL_CITATION { "citationItems" : [ { "id" : "ITEM-1", "itemData" : { "DOI" : "10.2214/ajr.176.3.1760737", "ISBN" : "0361-803X", "ISSN" : "0361803X", "PMID" : "11222216", "abstract" : "OBJECTIVE: The purpose of this study was to examine the frequency of change in size of pineal cysts on serial MR studies. MATERIALS AND METHODS: Thirty-two patients (19 females, 13 males) with a diagnosis of pineal cyst at any time who underwent brain MR imaging more than once in a period of at least 6 months were identified by computerized search of radiology reports. Four patients underwent MR imaging to follow up pineal cysts, whereas the remaining patients were imaged for a variety of indications, including intracerebral neoplasms. Measurements of maximal cyst dimension on both initial and latest follow-up studies were obtained in all patients, and cyst volumes were calculated in 23 patients. RESULTS: Length of follow-up ranged from 6 months to 9 years. All cysts were considered incidental and none were treated. Maximal cyst dimensions ranged from 0.5 to 2.2 cm. On average, there was no significant change in cyst volume. The maximal dimension of the cyst did not change in 24 (75%) of 32 patients. Two cysts resolved completely on follow-up, three cysts decreased by 2-4 mm, two cysts enlarged by 2-3 mm, and one cyst formed and grew to 1.2 cm. CONCLUSION: Whereas the size of pineal cysts as a whole remained unchanged on serial MR studies, cysts may either form or involute in individual patients. Small increases in cyst size did occur but were not associated with specific clinical findings. These findings suggest that typical pineal cysts may be followed up on a clinical basis alone rather than on imaging.", "author" : [ { "dropping-particle" : "", "family" : "Barboriak", "given" : "D. P.", "non-dropping-particle" : "", "parse-names" : false, "suffix" : "" }, { "dropping-particle" : "", "family" : "Lee", "given" : "L.", "non-dropping-particle" : "", "parse-names" : false, "suffix" : "" }, { "dropping-particle" : "", "family" : "Provenzale", "given" : "J. M.", "non-dropping-particle" : "", "parse-names" : false, "suffix" : "" } ], "container-title" : "American Journal of Roentgenology", "id" : "ITEM-1", "issue" : "3", "issued" : { "date-parts" : [ [ "2001" ] ] }, "page" : "737-743", "title" : "Serial MR imaging of pineal cysts: Implications for natural history and follow-up", "type" : "article-journal", "volume" : "176" }, "uris" : [ "http://www.mendeley.com/documents/?uuid=c6d3665d-ba2c-49bc-a6fc-c1f9fbcd441f" ] } ], "mendeley" : { "formattedCitation" : "&lt;sup&gt;28&lt;/sup&gt;", "plainTextFormattedCitation" : "28", "previouslyFormattedCitation" : "&lt;sup&gt;28&lt;/sup&gt;" }, "properties" : { "noteIndex" : 0 }, "schema" : "https://github.com/citation-style-language/schema/raw/master/csl-citation.json" }</w:instrText>
      </w:r>
      <w:r w:rsidR="00806FB4">
        <w:fldChar w:fldCharType="separate"/>
      </w:r>
      <w:r w:rsidR="00D912B3" w:rsidRPr="00D912B3">
        <w:rPr>
          <w:noProof/>
          <w:vertAlign w:val="superscript"/>
        </w:rPr>
        <w:t>28</w:t>
      </w:r>
      <w:r w:rsidR="00806FB4">
        <w:fldChar w:fldCharType="end"/>
      </w:r>
      <w:r w:rsidR="00CC0139">
        <w:t xml:space="preserve"> </w:t>
      </w:r>
    </w:p>
    <w:p w:rsidR="003D7330" w:rsidRPr="00753D12" w:rsidRDefault="008C37CB" w:rsidP="007F04B6">
      <w:pPr>
        <w:spacing w:line="480" w:lineRule="auto"/>
        <w:rPr>
          <w:u w:val="single"/>
        </w:rPr>
      </w:pPr>
      <w:r>
        <w:rPr>
          <w:u w:val="single"/>
        </w:rPr>
        <w:t>Complications and s</w:t>
      </w:r>
      <w:r w:rsidR="003D7330" w:rsidRPr="00753D12">
        <w:rPr>
          <w:u w:val="single"/>
        </w:rPr>
        <w:t>urgical intervention</w:t>
      </w:r>
    </w:p>
    <w:p w:rsidR="005406C1" w:rsidRDefault="003D7330" w:rsidP="007F04B6">
      <w:pPr>
        <w:spacing w:line="480" w:lineRule="auto"/>
      </w:pPr>
      <w:r>
        <w:t>Surgical approaches to pineal cysts include direct, via occipital trans</w:t>
      </w:r>
      <w:r w:rsidR="008C37CB">
        <w:t>-</w:t>
      </w:r>
      <w:proofErr w:type="spellStart"/>
      <w:r>
        <w:t>tentor</w:t>
      </w:r>
      <w:r w:rsidR="00E32AE7">
        <w:t>i</w:t>
      </w:r>
      <w:r>
        <w:t>al</w:t>
      </w:r>
      <w:proofErr w:type="spellEnd"/>
      <w:r>
        <w:t xml:space="preserve"> and supra-</w:t>
      </w:r>
      <w:proofErr w:type="spellStart"/>
      <w:r>
        <w:t>cerebellar</w:t>
      </w:r>
      <w:proofErr w:type="spellEnd"/>
      <w:r>
        <w:t xml:space="preserve"> infra-</w:t>
      </w:r>
      <w:proofErr w:type="spellStart"/>
      <w:r>
        <w:t>tentor</w:t>
      </w:r>
      <w:r w:rsidR="00E32AE7">
        <w:t>i</w:t>
      </w:r>
      <w:r>
        <w:t>al</w:t>
      </w:r>
      <w:proofErr w:type="spellEnd"/>
      <w:r>
        <w:t xml:space="preserve"> approach, or endoscopic techniques by </w:t>
      </w:r>
      <w:proofErr w:type="spellStart"/>
      <w:r>
        <w:t>cisternal</w:t>
      </w:r>
      <w:proofErr w:type="spellEnd"/>
      <w:r>
        <w:t xml:space="preserve"> supra</w:t>
      </w:r>
      <w:r w:rsidR="008C37CB">
        <w:t>-</w:t>
      </w:r>
      <w:proofErr w:type="spellStart"/>
      <w:r>
        <w:t>cerebellar</w:t>
      </w:r>
      <w:proofErr w:type="spellEnd"/>
      <w:r>
        <w:t xml:space="preserve"> and </w:t>
      </w:r>
      <w:proofErr w:type="spellStart"/>
      <w:r>
        <w:t>intraventricular</w:t>
      </w:r>
      <w:proofErr w:type="spellEnd"/>
      <w:r>
        <w:t xml:space="preserve"> approaches.</w:t>
      </w:r>
      <w:r w:rsidR="00806FB4">
        <w:fldChar w:fldCharType="begin" w:fldLock="1"/>
      </w:r>
      <w:r w:rsidR="00E33D2A">
        <w:instrText>ADDIN CSL_CITATION { "citationItems" : [ { "id" : "ITEM-1", "itemData" : { "DOI" : "10.1007/s00701-013-1849-z", "ISSN" : "00016268", "PMID" : "23975650", "abstract" : "BACKGROUND: The management of pineal cysts is still debatable, especially for asymptomatic incidental ones. For symptomatic cysts associated with hydrocephalus, the surgical management is mandatory and may include either classical microsurgical approaches to the pineal region or endoscopic trans-ventricular approaches in a minimally invasive philosophy.\\n\\nMETHOD: The authors expose a stepwise technique to treat a pineal cyst associated with an obstructive hydrocephalus in one procedure gathering a third ventriculostomy followed by an intraventricular marsupialisation of the pineal cyst.\\n\\nCONCLUSION: This endoscopic approach allows the treatment of the hydrocephalus and the pineal cyst in one short minimally invasive procedure.", "author" : [ { "dropping-particle" : "", "family" : "Berhouma", "given" : "Moncef", "non-dropping-particle" : "", "parse-names" : false, "suffix" : "" }, { "dropping-particle" : "", "family" : "Ni", "given" : "Hongyang", "non-dropping-particle" : "", "parse-names" : false, "suffix" : "" }, { "dropping-particle" : "", "family" : "Vallee", "given" : "Bernard", "non-dropping-particle" : "", "parse-names" : false, "suffix" : "" } ], "container-title" : "Acta Neurochirurgica", "id" : "ITEM-1", "issue" : "10", "issued" : { "date-parts" : [ [ "2013" ] ] }, "page" : "1901-1905", "title" : "The endoscopic intraventricular management of pineal cysts: A minimally invasive modus operandi", "type" : "article-journal", "volume" : "155" }, "uris" : [ "http://www.mendeley.com/documents/?uuid=275fc571-fccb-4eee-b9fe-c8d08d5a11fc" ] }, { "id" : "ITEM-2", "itemData" : { "DOI" : "10.3171/ped.2006.104.6.409", "ISSN" : "1933-0707", "PMID" : "16776376", "abstract" : "OBJECT: The authors studied the microsurgical anatomy and endoscopic features of the pineal region and third ventricle to describe a combined microsurgical-endoscopic infratentorial-supracerebellar approach to the posterior third ventricle. Such an approach exposes the pineal gland and its complex neurovascular structures so that the third ventricle can be reached through a minimally invasive parapineal incision. METHODS: The approach was studied in 10 adult cadaveric heads, six fresh and four formalin fixed, by using an operative microscope with a magnification level of 6 to 40 and the assistance of an endoscope. The endoscope-assisted infratentorial-supracerebellar approach affords a complete view of the third ventricle from a posterior perspective. The third ventricle is entered through a parapineal incision using the natural space between the internal cerebral vein and the vein of Rosenthal located above the superior colliculi. CONCLUSIONS: The infratentorial-supracerebellar approach to the third ventricle follows a natural corridor and requires minimal retraction and resection of critical neural structures. With the use of the endoscope, an unsurpassed view into the third ventricle from a posterior perspective is obtained.", "author" : [ { "dropping-particle" : "", "family" : "Cardia", "given" : "Andrea", "non-dropping-particle" : "", "parse-names" : false, "suffix" : "" }, { "dropping-particle" : "", "family" : "Caroli", "given" : "Manuela", "non-dropping-particle" : "", "parse-names" : false, "suffix" : "" }, { "dropping-particle" : "", "family" : "Pluderi", "given" : "Mauro", "non-dropping-particle" : "", "parse-names" : false, "suffix" : "" }, { "dropping-particle" : "", "family" : "Arienta", "given" : "Cesare", "non-dropping-particle" : "", "parse-names" : false, "suffix" : "" }, { "dropping-particle" : "", "family" : "Gaini", "given" : "Sergio M", "non-dropping-particle" : "", "parse-names" : false, "suffix" : "" }, { "dropping-particle" : "", "family" : "Lanzino", "given" : "Giuseppe", "non-dropping-particle" : "", "parse-names" : false, "suffix" : "" }, { "dropping-particle" : "", "family" : "Tschabitscher", "given" : "Manfred", "non-dropping-particle" : "", "parse-names" : false, "suffix" : "" } ], "container-title" : "Journal of neurosurgery", "id" : "ITEM-2", "issue" : "6 Suppl", "issued" : { "date-parts" : [ [ "2006" ] ] }, "page" : "409-414", "title" : "Endoscope-assisted infratentorial-supracerebellar approach to the third ventricle: an anatomical study.", "type" : "article-journal", "volume" : "104" }, "uris" : [ "http://www.mendeley.com/documents/?uuid=77c0c727-8471-4981-8a87-e44d0f24a0b7" ] }, { "id" : "ITEM-3", "itemData" : { "DOI" : "10.1016/j.nec.2011.06.001", "ISBN" : "1558-1349 (Electronic)\r1042-3680 (Linking)", "ISSN" : "10423680", "PMID" : "21801982", "abstract" : "Pineal cysts (PCs) are benign and often asymptomatic lesions of the pineal region that are typically small and do not change in size over time. PCs appear as small, well circumscribed, unilocular masses that either reside within or completely replace the pineal gland. This article reviews and discusses the characteristic features of PCs-clinical, histological, and identifiable by various imaging modalities-which assist clinicians in narrowing the differential diagnosis for pineal lesions. ?? 2011 Elsevier Inc.", "author" : [ { "dropping-particle" : "", "family" : "Choy", "given" : "Winward", "non-dropping-particle" : "", "parse-names" : false, "suffix" : "" }, { "dropping-particle" : "", "family" : "Kim", "given" : "Won", "non-dropping-particle" : "", "parse-names" : false, "suffix" : "" }, { "dropping-particle" : "", "family" : "Spasic", "given" : "Marko", "non-dropping-particle" : "", "parse-names" : false, "suffix" : "" }, { "dropping-particle" : "", "family" : "Voth", "given" : "Brittany", "non-dropping-particle" : "", "parse-names" : false, "suffix" : "" }, { "dropping-particle" : "", "family" : "Yew", "given" : "Andrew", "non-dropping-particle" : "", "parse-names" : false, "suffix" : "" }, { "dropping-particle" : "", "family" : "Yang", "given" : "Isaac", "non-dropping-particle" : "", "parse-names" : false, "suffix" : "" } ], "container-title" : "Neurosurgery Clinics of North America", "id" : "ITEM-3", "issue" : "3", "issued" : { "date-parts" : [ [ "2011" ] ] }, "page" : "341-351", "title" : "Pineal Cyst: A Review of Clinical and Radiological Features", "type" : "article-journal", "volume" : "22" }, "uris" : [ "http://www.mendeley.com/documents/?uuid=0147cb38-a60d-42f0-a138-b88fcf5f77b7" ] }, { "id" : "ITEM-4", "itemData" : { "DOI" : "10.1055/s-2008-1073171", "ISSN" : "0946-7211", "PMID" : "18683116", "abstract" : "Asymptomatic cysts of the pineal region are common incidental findings in adults. In contrast, symptomatic pineal cysts are rare and their management is not well defined. We present the case of a 39-year-old woman suffering from intracranial hypertension, with visual disturbance and mild papilledema. The MR images showed a voluminous cyst of the pineal region responsible for an obstructive hydrocephalus. Endoscopic treatment with the aid of computerized neuronavigation consisting in third ventriculostomy and fenestration of the cyst was performed. Intracranial hypertension symptoms resolved in 24 hours. The one year follow-up cerebral MR images demonstrated the normalization of ventricular size with patency of the aqueduct of Sylvius. Reviewing the literature demonstrates that the endoscopic approach represents a minimally invasive and safe procedure in the treatment of symptomatic pineal cysts.", "author" : [ { "dropping-particle" : "", "family" : "Costa", "given" : "F", "non-dropping-particle" : "", "parse-names" : false, "suffix" : "" }, { "dropping-particle" : "", "family" : "Fornari", "given" : "M", "non-dropping-particle" : "", "parse-names" : false, "suffix" : "" }, { "dropping-particle" : "", "family" : "Valla", "given" : "P", "non-dropping-particle" : "", "parse-names" : false, "suffix" : "" }, { "dropping-particle" : "", "family" : "Servello", "given" : "D", "non-dropping-particle" : "", "parse-names" : false, "suffix" : "" } ], "container-title" : "Minimally invasive neurosurgery : MIN", "id" : "ITEM-4", "issue" : "4", "issued" : { "date-parts" : [ [ "2008" ] ] }, "page" : "231-3", "title" : "Symptomatic pineal cyst: case report and review of the literature.", "type" : "article-journal", "volume" : "51" }, "uris" : [ "http://www.mendeley.com/documents/?uuid=e2091632-79c3-466e-9db3-b8e88558f2c4" ] }, { "id" : "ITEM-5", "itemData" : { "DOI" : "10.3171/jns.1998.88.3.0496", "ISBN" : "0022-3085 (Print)\\r0022-3085 (Linking)", "ISSN" : "1092-0684", "PMID" : "16681359", "abstract" : "OBJECT: The purpose of this study was to determine the efficacy of endoscopic treatment in patients with intraventricular tumors. METHODS: A series of 30 patients with endoscopically treated intraventricular lesions is reported. The lesions included seven colloid cysts, six astrocytomas, three subependymomas, two ependymomas, and one each of the following: pineoblastoma, pineocytoma/pineoblastoma (intermediate type), epidermoid cyst, pineal cyst, medulloblastoma, arteriovenous hemangioma, cavernoma, choroid plexus papilloma, pituitary adenoma, craniopharyngioma, melanoma, and germinoma. Total tumor resections, partial resections, biopsies, stent implantations, septostomies, and third ventriculostomies were performed. In two cases (two subependymomas &gt; 2 cm in diameter), piecemeal endoscopic resection was ineffective because of the very firm consistency of the tumors. Therefore the endoscopic procedure was discontinued and the tumors were removed microsurgically. In the remaining cases the procedures were completed as planned. Even in the presence of difficulties such as poor orientation or significant bleeding, there was no need to abandon the endoscopic procedure. A total of 28 strictly endoscopic interventions were performed, in which the average duration was 85 minutes (range 35-170 minutes). All colloid cysts and the epidermoid lesion were completely evacuated and the capsules were widely resected. Total extirpation of solid tumors was achieved in five cases, whereas most astrocytomas were partially resected. The hydrocephalus-related symptoms resolved in all of the 22 patients with cerebrospinal fluid pathway obstruction. There were no endoscopy-related deaths. In two cases, major bleeding occurred and was controlled endoscopically. The authors observed one case of meningitis, one of mutism, two of memory loss attributed to forniceal injury, one of transient trochlear palsy after a biopsy specimen of an aqueductal tumor was obtained, and one of transient confusion after a biopsy specimen of a germinoma was obtained. CONCLUSIONS: In the authors' preliminary experience, the endoscopic approach was found to be safe and effective. In this series, it was possible to achieve relief of noncommunicating hydrocephalus, tumor resections, and even complete tumor removals by using endoscopic techniques. Based on the results, the authors believe that endoscopic techniques should be considered in the treatment of selected intraventricular lesions.", "author" : [ { "dropping-particle" : "", "family" : "Gaab", "given" : "M R", "non-dropping-particle" : "", "parse-names" : false, "suffix" : "" }, { "dropping-particle" : "", "family" : "Schroeder", "given" : "H W", "non-dropping-particle" : "", "parse-names" : false, "suffix" : "" } ], "container-title" : "Journal of neurosurgery", "id" : "ITEM-5", "issue" : "3", "issued" : { "date-parts" : [ [ "1998" ] ] }, "page" : "496-505", "title" : "Neuroendoscopic approach to intraventricular lesions.", "type" : "article-journal", "volume" : "88" }, "uris" : [ "http://www.mendeley.com/documents/?uuid=72eeae36-7518-4e5a-8dc2-447e3388ac9f" ] }, { "id" : "ITEM-6", "itemData" : { "ISBN" : "0022-3050 (Print)\r0022-3050 (Linking)", "ISSN" : "0022-3050", "PMID" : "2677249", "abstract" : "Seven cases of clinically symptomatic benign glial cyst of the pineal gland are reported. The cysts' size ranged from 1.0-4.5 cm in diameter. They were characterised by a golden or, less frequently, brown-reddish proteinaceous or haemorrhagic fluid content. The cyst wall, up to 2 mm thick, consisted of clusters of normal pineal parenchymal cells, often compressed and distorted, surrounded by reactive gliotic tissue which sometimes contained Rosenthal fibres. The presenting clinical features included headache (6/7), signs of raised intracranial pressure, partial or complete Parinaud's syndrome (5/7), cerebellar deficits (2/7), corticospinal and corticopontine fibre (2/7) or sensory (1/7) deficits, and emotional disturbances (2/7). CT and MRI (in 2/7 cases) scans showed a hypodense or nonhomogeneous lesion in the region of the pineal gland, with or without contrast enhancement. Surgical excision resulted in complete clearance of the symptoms in 5/7 patients. The previous literature is reviewed and the clinicopathological correlations and the possible pathogenetic mechanisms are discussed. The need to distinguish this benign lesion from other mass lesions of the pineal region, in particular from pinealocytoma, is stressed.", "author" : [ { "dropping-particle" : "", "family" : "Klein", "given" : "P", "non-dropping-particle" : "", "parse-names" : false, "suffix" : "" }, { "dropping-particle" : "", "family" : "Rubinstein", "given" : "L J", "non-dropping-particle" : "", "parse-names" : false, "suffix" : "" } ], "container-title" : "Journal of neurology, neurosurgery, and psychiatry", "id" : "ITEM-6", "issue" : "8", "issued" : { "date-parts" : [ [ "1989" ] ] }, "page" : "991-5", "title" : "Benign symptomatic glial cysts of the pineal gland: a report of seven cases and review of the literature.", "type" : "article-journal", "volume" : "52" }, "uris" : [ "http://www.mendeley.com/documents/?uuid=bd706c7b-6d44-45c9-a3e9-7330a5514e02" ] } ], "mendeley" : { "formattedCitation" : "&lt;sup&gt;19,29,41,47\u201349&lt;/sup&gt;", "plainTextFormattedCitation" : "19,29,41,47\u201349", "previouslyFormattedCitation" : "&lt;sup&gt;19,29,41,47\u201349&lt;/sup&gt;" }, "properties" : { "noteIndex" : 0 }, "schema" : "https://github.com/citation-style-language/schema/raw/master/csl-citation.json" }</w:instrText>
      </w:r>
      <w:r w:rsidR="00806FB4">
        <w:fldChar w:fldCharType="separate"/>
      </w:r>
      <w:r w:rsidR="00E33D2A" w:rsidRPr="00E33D2A">
        <w:rPr>
          <w:noProof/>
          <w:vertAlign w:val="superscript"/>
        </w:rPr>
        <w:t>19,29,41,47–49</w:t>
      </w:r>
      <w:r w:rsidR="00806FB4">
        <w:fldChar w:fldCharType="end"/>
      </w:r>
      <w:r>
        <w:t xml:space="preserve"> However, operative management of clinically silent pineal cysts remains controversial, in light of the fact that many symptoms which result in the patient seeking medical help are often not attributable to the incidental pineal cyst. </w:t>
      </w:r>
    </w:p>
    <w:p w:rsidR="001D7C4D" w:rsidRDefault="003D7330" w:rsidP="001D7C4D">
      <w:pPr>
        <w:spacing w:line="480" w:lineRule="auto"/>
      </w:pPr>
      <w:r>
        <w:t>We have demonstrated that no patients had symptoms or complications during the follow up period, and all patients with cyst growth remained asymptomatic.</w:t>
      </w:r>
      <w:r w:rsidRPr="00777645">
        <w:t xml:space="preserve"> </w:t>
      </w:r>
      <w:r>
        <w:t>Therefore we cannot advocate operative management of incidental pineal cysts.</w:t>
      </w:r>
      <w:r w:rsidR="00862070">
        <w:t xml:space="preserve"> </w:t>
      </w:r>
      <w:r>
        <w:t xml:space="preserve">To support this, </w:t>
      </w:r>
      <w:proofErr w:type="spellStart"/>
      <w:r w:rsidRPr="004D6907">
        <w:t>Fetell</w:t>
      </w:r>
      <w:proofErr w:type="spellEnd"/>
      <w:r w:rsidRPr="004D6907">
        <w:t xml:space="preserve"> et al demonstrated</w:t>
      </w:r>
      <w:r>
        <w:t xml:space="preserve"> that headache was only relieved by operative management of pineal cysts if hydrocephalus was present. </w:t>
      </w:r>
      <w:r w:rsidR="001D7C4D">
        <w:t xml:space="preserve">The authors also demonstrated that hydrocephalus only occurred </w:t>
      </w:r>
      <w:r w:rsidR="009B3730">
        <w:t xml:space="preserve">only </w:t>
      </w:r>
      <w:r w:rsidR="001D7C4D">
        <w:t xml:space="preserve">in patients with cysts </w:t>
      </w:r>
      <w:r w:rsidR="009B3730">
        <w:t>greater than 2cm in AP diameter</w:t>
      </w:r>
      <w:r w:rsidR="001D7C4D">
        <w:t>.</w:t>
      </w:r>
      <w:r w:rsidR="00806FB4">
        <w:fldChar w:fldCharType="begin" w:fldLock="1"/>
      </w:r>
      <w:r w:rsidR="009B3730">
        <w:instrText>ADDIN CSL_CITATION { "citationItems" : [ { "id" : "ITEM-1", "itemData" : { "ISBN" : "0028-3878 (Print)\r0028-3878 (Linking)", "ISSN" : "0028-3878 (Print)", "PMID" : "2067630", "abstract" : "We identified 53 patients with non-neoplastic cysts of the pineal gland. In contrast to patients with pineal neoplasms, pineal cysts are usually asymptomatic. They infrequently obstruct the aqueduct to cause hydrocephalus or compress the tectum to produce the neuro-ophthalmologic signs of dorsal midbrain dysfunction. Obstructive hydrocephalus was present in only five patients (9.4%); three of them showed clinical signs of Parinaud's syndrome. CT and MRI typically reveal a cystic mass that averages 1.6 cm in anteroposterior (A-P) diameter with calcification at the periphery and faint rim-like contrast enhancement. Sagittal MRI is the most useful diagnostic test because it shows the anatomic relationship of the cyst to the aqueduct. The mass may compress the tectum and distort the proximal aqueduct; occasionally a large cyst may occlude the aqueduct. All patients with obstructive hydrocephalus had cysts greater than 2.0 cm in A-P diameter. Nine patients had suboccipital craniotomy. In all of them, the cysts contained clear fluid and were easily removed. We advocate conservative management with clinical observation of these benign lesions that may be developmental variants of normal pineal gland.", "author" : [ { "dropping-particle" : "", "family" : "Fetell", "given" : "M R", "non-dropping-particle" : "", "parse-names" : false, "suffix" : "" }, { "dropping-particle" : "", "family" : "Bruce", "given" : "J N", "non-dropping-particle" : "", "parse-names" : false, "suffix" : "" }, { "dropping-particle" : "", "family" : "Burke", "given" : "A M", "non-dropping-particle" : "", "parse-names" : false, "suffix" : "" }, { "dropping-particle" : "", "family" : "Cross", "given" : "D T", "non-dropping-particle" : "", "parse-names" : false, "suffix" : "" }, { "dropping-particle" : "", "family" : "Torres", "given" : "R A", "non-dropping-particle" : "", "parse-names" : false, "suffix" : "" }, { "dropping-particle" : "", "family" : "Powers", "given" : "J M", "non-dropping-particle" : "", "parse-names" : false, "suffix" : "" }, { "dropping-particle" : "", "family" : "Stein", "given" : "B M", "non-dropping-particle" : "", "parse-names" : false, "suffix" : "" } ], "container-title" : "Neurology", "id" : "ITEM-1", "issue" : "7", "issued" : { "date-parts" : [ [ "1991" ] ] }, "page" : "1034-1040", "title" : "Non-neoplastic pineal cysts.", "type" : "article-journal", "volume" : "41" }, "uris" : [ "http://www.mendeley.com/documents/?uuid=ad55428b-a0b5-4123-aa82-e4841028d734" ] } ], "mendeley" : { "formattedCitation" : "&lt;sup&gt;17&lt;/sup&gt;", "plainTextFormattedCitation" : "17", "previouslyFormattedCitation" : "&lt;sup&gt;17&lt;/sup&gt;" }, "properties" : { "noteIndex" : 0 }, "schema" : "https://github.com/citation-style-language/schema/raw/master/csl-citation.json" }</w:instrText>
      </w:r>
      <w:r w:rsidR="00806FB4">
        <w:fldChar w:fldCharType="separate"/>
      </w:r>
      <w:r w:rsidR="001D7C4D" w:rsidRPr="00D912B3">
        <w:rPr>
          <w:noProof/>
          <w:vertAlign w:val="superscript"/>
        </w:rPr>
        <w:t>17</w:t>
      </w:r>
      <w:r w:rsidR="00806FB4">
        <w:fldChar w:fldCharType="end"/>
      </w:r>
      <w:r w:rsidR="001D7C4D">
        <w:t xml:space="preserve"> Therefore clinicians should also be reassured when de</w:t>
      </w:r>
      <w:r w:rsidR="009B3730">
        <w:t>aling with smaller cysts, that they are unlikely to cause complications.</w:t>
      </w:r>
    </w:p>
    <w:p w:rsidR="005406C1" w:rsidRDefault="00573C30" w:rsidP="007F04B6">
      <w:pPr>
        <w:spacing w:line="480" w:lineRule="auto"/>
      </w:pPr>
      <w:r>
        <w:t>However, a</w:t>
      </w:r>
      <w:r w:rsidR="003D7330">
        <w:t xml:space="preserve"> recent publication has s</w:t>
      </w:r>
      <w:r>
        <w:t xml:space="preserve">uggested that pineal cysts may result in intermittent symptoms </w:t>
      </w:r>
      <w:r w:rsidR="003D7330">
        <w:t>and demonstrated that 17 out of 18 patients with non-hydrocephalic, non-</w:t>
      </w:r>
      <w:proofErr w:type="spellStart"/>
      <w:r w:rsidR="003D7330">
        <w:t>Parinaud</w:t>
      </w:r>
      <w:proofErr w:type="spellEnd"/>
      <w:r w:rsidR="003D7330">
        <w:t xml:space="preserve"> </w:t>
      </w:r>
      <w:r>
        <w:t>symptoms</w:t>
      </w:r>
      <w:r w:rsidR="003D7330">
        <w:t>, had resolution or improvement of symptoms following complete resection of their pineal cysts.</w:t>
      </w:r>
      <w:r w:rsidR="00806FB4">
        <w:fldChar w:fldCharType="begin" w:fldLock="1"/>
      </w:r>
      <w:r w:rsidR="00E33D2A">
        <w:instrText>ADDIN CSL_CITATION { "citationItems" : [ { "id" : "ITEM-1", "itemData" : { "author" : [ { "dropping-particle" : "", "family" : "Kalani", "given" : "MYS", "non-dropping-particle" : "", "parse-names" : false, "suffix" : "" }, { "dropping-particle" : "", "family" : "Wilson", "given" : "DA", "non-dropping-particle" : "", "parse-names" : false, "suffix" : "" }, { "dropping-particle" : "", "family" : "Koechlin", "given" : "NO", "non-dropping-particle" : "", "parse-names" : false, "suffix" : "" }, { "dropping-particle" : "", "family" : "Abuhusain", "given" : "HJ", "non-dropping-particle" : "", "parse-names" : false, "suffix" : "" }, { "dropping-particle" : "", "family" : "Dlouhy", "given" : "BJ", "non-dropping-particle" : "", "parse-names" : false, "suffix" : "" }, { "dropping-particle" : "", "family" : "Gunawardena", "given" : "MP", "non-dropping-particle" : "", "parse-names" : false, "suffix" : "" }, { "dropping-particle" : "", "family" : "Nozue-Okada", "given" : "K", "non-dropping-particle" : "", "parse-names" : false, "suffix" : "" }, { "dropping-particle" : "", "family" : "Teo", "given" : "C", "non-dropping-particle" : "", "parse-names" : false, "suffix" : "" } ], "container-title" : "J Neurosurg", "id" : "ITEM-1", "issue" : "2", "issued" : { "date-parts" : [ [ "2015" ] ] }, "page" : "352-6", "title" : "Pineal cyst resection in the absence of ventriculomegaly or Parinaud's syndrome: clincial outcomes and implications for patient selection", "type" : "article-journal", "volume" : "123" }, "uris" : [ "http://www.mendeley.com/documents/?uuid=332a7013-b890-435c-982a-4533796e2167" ] } ], "mendeley" : { "formattedCitation" : "&lt;sup&gt;50&lt;/sup&gt;", "plainTextFormattedCitation" : "50", "previouslyFormattedCitation" : "&lt;sup&gt;50&lt;/sup&gt;" }, "properties" : { "noteIndex" : 0 }, "schema" : "https://github.com/citation-style-language/schema/raw/master/csl-citation.json" }</w:instrText>
      </w:r>
      <w:r w:rsidR="00806FB4">
        <w:fldChar w:fldCharType="separate"/>
      </w:r>
      <w:r w:rsidR="00E33D2A" w:rsidRPr="00E33D2A">
        <w:rPr>
          <w:noProof/>
          <w:vertAlign w:val="superscript"/>
        </w:rPr>
        <w:t>50</w:t>
      </w:r>
      <w:r w:rsidR="00806FB4">
        <w:fldChar w:fldCharType="end"/>
      </w:r>
      <w:r w:rsidR="009B3730">
        <w:t xml:space="preserve"> </w:t>
      </w:r>
      <w:r w:rsidR="003D7330">
        <w:t xml:space="preserve">However, </w:t>
      </w:r>
      <w:r w:rsidR="008C37CB">
        <w:t xml:space="preserve">given the risks of pineal surgery, </w:t>
      </w:r>
      <w:r w:rsidR="003D7330">
        <w:t>this is highly debatable and most neurosurgeons would not con</w:t>
      </w:r>
      <w:r w:rsidR="008C37CB">
        <w:t>sider this a reason to operate.</w:t>
      </w:r>
    </w:p>
    <w:p w:rsidR="00CC0139" w:rsidRDefault="005406C1" w:rsidP="007F04B6">
      <w:pPr>
        <w:spacing w:line="480" w:lineRule="auto"/>
      </w:pPr>
      <w:r w:rsidRPr="005406C1">
        <w:t>Furthermore, size alone should not be an indi</w:t>
      </w:r>
      <w:r w:rsidR="008C37CB">
        <w:t>cator for surgical intervention, as we have seen with 5 patients with cysts greater than 19mm.</w:t>
      </w:r>
      <w:r w:rsidR="00806FB4">
        <w:fldChar w:fldCharType="begin" w:fldLock="1"/>
      </w:r>
      <w:r w:rsidR="009B3730">
        <w:instrText>ADDIN CSL_CITATION { "citationItems" : [ { "id" : "ITEM-1", "itemData" : { "DOI" : "10.3171/2011.6.JNS11506", "ISSN" : "0022-3085", "PMID" : "21780858", "abstract" : "We reviewed our experience with pineal cysts to define the natural history and clinical relevance of this common intracranial finding.", "author" : [ { "dropping-particle" : "", "family" : "Al-Holou", "given" : "Wajd N", "non-dropping-particle" : "", "parse-names" : false, "suffix" : "" }, { "dropping-particle" : "", "family" : "Terman", "given" : "Samuel W", "non-dropping-particle" : "", "parse-names" : false, "suffix" : "" }, { "dropping-particle" : "", "family" : "Kilburg", "given" : "Craig", "non-dropping-particle" : "", "parse-names" : false, "suffix" : "" }, { "dropping-particle" : "", "family" : "Garton", "given" : "Hugh J L", "non-dropping-particle" : "", "parse-names" : false, "suffix" : "" }, { "dropping-particle" : "", "family" : "Muraszko", "given" : "Karin M", "non-dropping-particle" : "", "parse-names" : false, "suffix" : "" }, { "dropping-particle" : "", "family" : "Chandler", "given" : "William F", "non-dropping-particle" : "", "parse-names" : false, "suffix" : "" }, { "dropping-particle" : "", "family" : "Ibrahim", "given" : "Mohannad", "non-dropping-particle" : "", "parse-names" : false, "suffix" : "" }, { "dropping-particle" : "", "family" : "Maher", "given" : "Cormac O", "non-dropping-particle" : "", "parse-names" : false, "suffix" : "" } ], "container-title" : "Journal of Neurosurgery", "id" : "ITEM-1", "issue" : "6", "issued" : { "date-parts" : [ [ "2011" ] ] }, "page" : "1106-1114", "title" : "Prevalence and natural history of pineal cysts in adults", "type" : "article-journal", "volume" : "115" }, "uris" : [ "http://www.mendeley.com/documents/?uuid=fbdac4fa-77ca-4b27-ae70-ad4bf1c409ff" ] } ], "mendeley" : { "formattedCitation" : "&lt;sup&gt;2&lt;/sup&gt;", "plainTextFormattedCitation" : "2", "previouslyFormattedCitation" : "&lt;sup&gt;2&lt;/sup&gt;" }, "properties" : { "noteIndex" : 0 }, "schema" : "https://github.com/citation-style-language/schema/raw/master/csl-citation.json" }</w:instrText>
      </w:r>
      <w:r w:rsidR="00806FB4">
        <w:fldChar w:fldCharType="separate"/>
      </w:r>
      <w:r w:rsidR="00D912B3" w:rsidRPr="00D912B3">
        <w:rPr>
          <w:noProof/>
          <w:vertAlign w:val="superscript"/>
        </w:rPr>
        <w:t>2</w:t>
      </w:r>
      <w:r w:rsidR="00806FB4">
        <w:fldChar w:fldCharType="end"/>
      </w:r>
    </w:p>
    <w:p w:rsidR="007657AE" w:rsidRPr="00E62E23" w:rsidRDefault="007657AE" w:rsidP="007F04B6">
      <w:pPr>
        <w:spacing w:line="480" w:lineRule="auto"/>
        <w:rPr>
          <w:u w:val="single"/>
        </w:rPr>
      </w:pPr>
      <w:r w:rsidRPr="00E62E23">
        <w:rPr>
          <w:u w:val="single"/>
        </w:rPr>
        <w:lastRenderedPageBreak/>
        <w:t>Reason for growth</w:t>
      </w:r>
    </w:p>
    <w:p w:rsidR="00E20A78" w:rsidRDefault="007657AE" w:rsidP="007F04B6">
      <w:pPr>
        <w:spacing w:line="480" w:lineRule="auto"/>
      </w:pPr>
      <w:r>
        <w:t xml:space="preserve">Reasons for pineal cyst growth have been postulated but there is little evidence for the following theories. It has been suggested that haemorrhage into cyst, may result in sudden increase in cyst size, which may be supported by </w:t>
      </w:r>
      <w:proofErr w:type="spellStart"/>
      <w:r>
        <w:t>heterogenous</w:t>
      </w:r>
      <w:proofErr w:type="spellEnd"/>
      <w:r>
        <w:t xml:space="preserve"> appearance on MRI.</w:t>
      </w:r>
      <w:r w:rsidR="00806FB4">
        <w:fldChar w:fldCharType="begin" w:fldLock="1"/>
      </w:r>
      <w:r w:rsidR="009B3730">
        <w:instrText>ADDIN CSL_CITATION { "citationItems" : [ { "id" : "ITEM-1", "itemData" : { "DOI" : "10.3171/2009.4.PEDS0951", "ISBN" : "1933-0707 (Print) 1933-0707 (Linking)", "ISSN" : "1933-0707", "PMID" : "19772406", "abstract" : "OBJECT: Pineal cysts are a frequent incidental finding on intracranial imaging. In adults, the prevalence of pineal cysts is estimated to be 1.1-4.3%. However, the prevalence is not well established in younger patients.\\n\\nMETHODS: The authors retrospectively reviewed a consecutive series of 14,516 patients 25 years of age and younger, who underwent brain MR imaging at a single institution over an 11-year period. In patients identified with pineal cysts, the authors analyzed the images according to cyst size, signal characteristics, enhancement pattern, and evidence of local mass effect. Patient characteristics including demographics and other intracranial diagnoses were collected in the pineal cyst population and compared with a randomly selected age- and sex-matched control patient population. The data were evaluated using univariate and multivariate logistic regression, linear regression, and ANOVA.\\n\\nRESULTS: The authors identified 288 pineal region cysts (2.0%). The prevalence of pineal cysts was higher in female (2.4%) than in male patients (1.5%; p &lt; 0.001). Pineal cysts were identified in patients of all ages, with an increased prevalence found in older patients (p &lt; 0.001). Pineal cyst size was similar for all age and sex groups.\\n\\nCONCLUSIONS: Pineal cysts are common in the pediatric population, with an increased prevalence in girls and in older patients.", "author" : [ { "dropping-particle" : "", "family" : "Al-Holou", "given" : "Wajd N", "non-dropping-particle" : "", "parse-names" : false, "suffix" : "" }, { "dropping-particle" : "", "family" : "Garton", "given" : "Hugh J L", "non-dropping-particle" : "", "parse-names" : false, "suffix" : "" }, { "dropping-particle" : "", "family" : "Muraszko", "given" : "Karin M", "non-dropping-particle" : "", "parse-names" : false, "suffix" : "" }, { "dropping-particle" : "", "family" : "Ibrahim", "given" : "Mohannad", "non-dropping-particle" : "", "parse-names" : false, "suffix" : "" }, { "dropping-particle" : "", "family" : "Maher", "given" : "Cormac O", "non-dropping-particle" : "", "parse-names" : false, "suffix" : "" } ], "container-title" : "Journal of neurosurgery. Pediatrics", "id" : "ITEM-1", "issue" : "3", "issued" : { "date-parts" : [ [ "2009" ] ] }, "page" : "230-6", "title" : "Prevalence of pineal cysts in children and young adults. Clinical article.", "type" : "article-journal", "volume" : "4" }, "uris" : [ "http://www.mendeley.com/documents/?uuid=4c3c0c5b-e690-4f12-9940-65fa0d342bc7" ] }, { "id" : "ITEM-2", "itemData" : { "DOI" : "10.3171/2011.6.JNS11506", "ISSN" : "0022-3085", "PMID" : "21780858", "abstract" : "We reviewed our experience with pineal cysts to define the natural history and clinical relevance of this common intracranial finding.", "author" : [ { "dropping-particle" : "", "family" : "Al-Holou", "given" : "Wajd N", "non-dropping-particle" : "", "parse-names" : false, "suffix" : "" }, { "dropping-particle" : "", "family" : "Terman", "given" : "Samuel W", "non-dropping-particle" : "", "parse-names" : false, "suffix" : "" }, { "dropping-particle" : "", "family" : "Kilburg", "given" : "Craig", "non-dropping-particle" : "", "parse-names" : false, "suffix" : "" }, { "dropping-particle" : "", "family" : "Garton", "given" : "Hugh J L", "non-dropping-particle" : "", "parse-names" : false, "suffix" : "" }, { "dropping-particle" : "", "family" : "Muraszko", "given" : "Karin M", "non-dropping-particle" : "", "parse-names" : false, "suffix" : "" }, { "dropping-particle" : "", "family" : "Chandler", "given" : "William F", "non-dropping-particle" : "", "parse-names" : false, "suffix" : "" }, { "dropping-particle" : "", "family" : "Ibrahim", "given" : "Mohannad", "non-dropping-particle" : "", "parse-names" : false, "suffix" : "" }, { "dropping-particle" : "", "family" : "Maher", "given" : "Cormac O", "non-dropping-particle" : "", "parse-names" : false, "suffix" : "" } ], "container-title" : "Journal of Neurosurgery", "id" : "ITEM-2", "issue" : "6", "issued" : { "date-parts" : [ [ "2011" ] ] }, "page" : "1106-1114", "title" : "Prevalence and natural history of pineal cysts in adults", "type" : "article-journal", "volume" : "115" }, "uris" : [ "http://www.mendeley.com/documents/?uuid=fbdac4fa-77ca-4b27-ae70-ad4bf1c409ff" ] }, { "id" : "ITEM-3", "itemData" : { "author" : [ { "dropping-particle" : "", "family" : "Fain", "given" : "J S", "non-dropping-particle" : "", "parse-names" : false, "suffix" : "" }, { "dropping-particle" : "", "family" : "Tomlinson", "given" : "FH", "non-dropping-particle" : "", "parse-names" : false, "suffix" : "" }, { "dropping-particle" : "", "family" : "Scheithauer", "given" : "B W", "non-dropping-particle" : "", "parse-names" : false, "suffix" : "" }, { "dropping-particle" : "", "family" : "Parisi", "given" : "J E", "non-dropping-particle" : "", "parse-names" : false, "suffix" : "" }, { "dropping-particle" : "", "family" : "Fletcher", "given" : "G P", "non-dropping-particle" : "", "parse-names" : false, "suffix" : "" }, { "dropping-particle" : "", "family" : "Kelly", "given" : "WM", "non-dropping-particle" : "", "parse-names" : false, "suffix" : "" }, { "dropping-particle" : "", "family" : "Miller", "given" : "G M", "non-dropping-particle" : "", "parse-names" : false, "suffix" : "" } ], "container-title" : "J Neurosurg", "id" : "ITEM-3", "issued" : { "date-parts" : [ [ "1994" ] ] }, "page" : "454-60", "title" : "Symptomatic glial cysts of the pineal gland", "type" : "article-journal", "volume" : "80" }, "uris" : [ "http://www.mendeley.com/documents/?uuid=3cf92874-4109-4076-a31f-b08e4ab90f14" ] }, { "id" : "ITEM-4", "itemData" : { "ISBN" : "0022-3050 (Print)\r0022-3050 (Linking)", "ISSN" : "0022-3050", "PMID" : "2677249", "abstract" : "Seven cases of clinically symptomatic benign glial cyst of the pineal gland are reported. The cysts' size ranged from 1.0-4.5 cm in diameter. They were characterised by a golden or, less frequently, brown-reddish proteinaceous or haemorrhagic fluid content. The cyst wall, up to 2 mm thick, consisted of clusters of normal pineal parenchymal cells, often compressed and distorted, surrounded by reactive gliotic tissue which sometimes contained Rosenthal fibres. The presenting clinical features included headache (6/7), signs of raised intracranial pressure, partial or complete Parinaud's syndrome (5/7), cerebellar deficits (2/7), corticospinal and corticopontine fibre (2/7) or sensory (1/7) deficits, and emotional disturbances (2/7). CT and MRI (in 2/7 cases) scans showed a hypodense or nonhomogeneous lesion in the region of the pineal gland, with or without contrast enhancement. Surgical excision resulted in complete clearance of the symptoms in 5/7 patients. The previous literature is reviewed and the clinicopathological correlations and the possible pathogenetic mechanisms are discussed. The need to distinguish this benign lesion from other mass lesions of the pineal region, in particular from pinealocytoma, is stressed.", "author" : [ { "dropping-particle" : "", "family" : "Klein", "given" : "P", "non-dropping-particle" : "", "parse-names" : false, "suffix" : "" }, { "dropping-particle" : "", "family" : "Rubinstein", "given" : "L J", "non-dropping-particle" : "", "parse-names" : false, "suffix" : "" } ], "container-title" : "Journal of neurology, neurosurgery, and psychiatry", "id" : "ITEM-4", "issue" : "8", "issued" : { "date-parts" : [ [ "1989" ] ] }, "page" : "991-5", "title" : "Benign symptomatic glial cysts of the pineal gland: a report of seven cases and review of the literature.", "type" : "article-journal", "volume" : "52" }, "uris" : [ "http://www.mendeley.com/documents/?uuid=bd706c7b-6d44-45c9-a3e9-7330a5514e02" ] }, { "id" : "ITEM-5", "itemData" : { "ISBN" : "0148-396X (Print)\r0148-396X (Linking)", "ISSN" : "0148-{396X}", "PMID" : "2234341", "abstract" : "Pineal cysts are being described with increasing frequency since the advent of magnetic resonance imaging. Although pineal cysts are incidental findings in as many as 4% of magnetic resonance imaging studies, symptomatic pineal cysts are quite rare. We present a case of pineal cyst causing aqueductal obstruction with symptomatic hydrocephalus and resultant headache and syncope, which was treated by surgical resection. A review of the relevant literature and discussion follow.", "author" : [ { "dropping-particle" : "", "family" : "Maurer", "given" : "P K", "non-dropping-particle" : "", "parse-names" : false, "suffix" : "" }, { "dropping-particle" : "", "family" : "Ecklund", "given" : "J", "non-dropping-particle" : "", "parse-names" : false, "suffix" : "" }, { "dropping-particle" : "", "family" : "Parisi", "given" : "J E", "non-dropping-particle" : "", "parse-names" : false, "suffix" : "" }, { "dropping-particle" : "", "family" : "Ondra", "given" : "S", "non-dropping-particle" : "", "parse-names" : false, "suffix" : "" } ], "container-title" : "Neurosurgery", "id" : "ITEM-5", "issue" : "3", "issued" : { "date-parts" : [ [ "1990" ] ] }, "page" : "451-454", "title" : "Symptomatic pineal cyst: case report", "type" : "article-journal", "volume" : "27" }, "uris" : [ "http://www.mendeley.com/documents/?uuid=76c43ba6-5ffe-4055-a5fe-03c1ff422034" ] } ], "mendeley" : { "formattedCitation" : "&lt;sup&gt;1,2,19,21,38&lt;/sup&gt;", "plainTextFormattedCitation" : "1,2,19,21,38", "previouslyFormattedCitation" : "&lt;sup&gt;1,2,19,21,38&lt;/sup&gt;" }, "properties" : { "noteIndex" : 0 }, "schema" : "https://github.com/citation-style-language/schema/raw/master/csl-citation.json" }</w:instrText>
      </w:r>
      <w:r w:rsidR="00806FB4">
        <w:fldChar w:fldCharType="separate"/>
      </w:r>
      <w:r w:rsidR="00D912B3" w:rsidRPr="00D912B3">
        <w:rPr>
          <w:noProof/>
          <w:vertAlign w:val="superscript"/>
        </w:rPr>
        <w:t>1,2,19,21,38</w:t>
      </w:r>
      <w:r w:rsidR="00806FB4">
        <w:fldChar w:fldCharType="end"/>
      </w:r>
      <w:r>
        <w:t xml:space="preserve"> </w:t>
      </w:r>
      <w:r w:rsidR="00693625">
        <w:t>In addition, h</w:t>
      </w:r>
      <w:r>
        <w:t>istological</w:t>
      </w:r>
      <w:r w:rsidR="00693625">
        <w:t xml:space="preserve"> sections of</w:t>
      </w:r>
      <w:r>
        <w:t xml:space="preserve"> pineal cysts can contain clear, haemorrhagic, or coagulated fluid</w:t>
      </w:r>
      <w:r w:rsidR="008C37CB">
        <w:t>.</w:t>
      </w:r>
      <w:r w:rsidR="00806FB4">
        <w:fldChar w:fldCharType="begin" w:fldLock="1"/>
      </w:r>
      <w:r w:rsidR="004809F0">
        <w:instrText>ADDIN CSL_CITATION { "citationItems" : [ { "id" : "ITEM-1", "itemData" : { "DOI" : "10.1227/00006123-199507000-00002", "ISBN" : "0148-396X (Print) 0148-396X (Linking)", "ISSN" : "0148-396X", "PMID" : "8587669", "abstract" : "MACROSCOPIC BENIGN PINEAL cysts, according to previous reports, may preferentially occur in the young population at the fourth decade; symptomatic pineal cysts have been found mainly in females. To confirm the relationship of age and sex to the incidence of pineal cysts, we reviewed 8623 consecutive magnetic resonance images in 6023 patients. Tiny and obscure cysts in the pineal gland were ignored; only the pineal cysts &gt; 5 mm were examined. The cysts were encountered in 79 (1.3%) of 6023 patients evaluated. The cysts predominantly occurred in females; we found 29 cysts in 3008 males and 50 cysts in 3015 females (P &lt; 0.05). Young adults had higher incidence of these cysts, with a peak incidence occurring between the ages of 21 and 30 years, then the incidence gradually decreased with age. We found no significant age distribution in males. However, among all groups, young women between the ages of 21 and 30 years had the highest frequency (5.82%). The incidence of pineal cysts among women between the ages of 21 and 30 years was significantly higher than in any other group (P &lt; 0.001; 21-30 versus 51-60, 61-70, and 71-80). In females, when the incidence below the age of 41 was compared with that above or equal to 41, the z score was 4.98 (P &lt; 0.001). The cystic expansion of the pineal gland in females appeared to begin at adolescence, and presumably the pineal gland decreases in size with aging. In this article, we will also speculate about the relationship of these changes to the secretory activity of the pineal glands.", "author" : [ { "dropping-particle" : "", "family" : "Sawamura", "given" : "Y", "non-dropping-particle" : "", "parse-names" : false, "suffix" : "" }, { "dropping-particle" : "", "family" : "Ikeda", "given" : "J", "non-dropping-particle" : "", "parse-names" : false, "suffix" : "" }, { "dropping-particle" : "", "family" : "Ozawa", "given" : "M", "non-dropping-particle" : "", "parse-names" : false, "suffix" : "" }, { "dropping-particle" : "", "family" : "Minoshima", "given" : "Y", "non-dropping-particle" : "", "parse-names" : false, "suffix" : "" }, { "dropping-particle" : "", "family" : "Saito", "given" : "H", "non-dropping-particle" : "", "parse-names" : false, "suffix" : "" }, { "dropping-particle" : "", "family" : "Abe", "given" : "H", "non-dropping-particle" : "", "parse-names" : false, "suffix" : "" } ], "container-title" : "Neurosurgery", "id" : "ITEM-1", "issue" : "1", "issued" : { "date-parts" : [ [ "1995" ] ] }, "page" : "11-16", "title" : "Magnetic resonance images reveal a high incidence of asymptomatic pineal cysts in young women.", "type" : "article-journal", "volume" : "37" }, "uris" : [ "http://www.mendeley.com/documents/?uuid=45af3aa7-8003-4bb9-988b-ea82daa31db9" ] }, { "id" : "ITEM-2", "itemData" : { "author" : [ { "dropping-particle" : "", "family" : "Fain", "given" : "J S", "non-dropping-particle" : "", "parse-names" : false, "suffix" : "" }, { "dropping-particle" : "", "family" : "Tomlinson", "given" : "FH", "non-dropping-particle" : "", "parse-names" : false, "suffix" : "" }, { "dropping-particle" : "", "family" : "Scheithauer", "given" : "B W", "non-dropping-particle" : "", "parse-names" : false, "suffix" : "" }, { "dropping-particle" : "", "family" : "Parisi", "given" : "J E", "non-dropping-particle" : "", "parse-names" : false, "suffix" : "" }, { "dropping-particle" : "", "family" : "Fletcher", "given" : "G P", "non-dropping-particle" : "", "parse-names" : false, "suffix" : "" }, { "dropping-particle" : "", "family" : "Kelly", "given" : "WM", "non-dropping-particle" : "", "parse-names" : false, "suffix" : "" }, { "dropping-particle" : "", "family" : "Miller", "given" : "G M", "non-dropping-particle" : "", "parse-names" : false, "suffix" : "" } ], "container-title" : "J Neurosurg", "id" : "ITEM-2", "issued" : { "date-parts" : [ [ "1994" ] ] }, "page" : "454-60", "title" : "Symptomatic glial cysts of the pineal gland", "type" : "article-journal", "volume" : "80" }, "uris" : [ "http://www.mendeley.com/documents/?uuid=3cf92874-4109-4076-a31f-b08e4ab90f14" ] }, { "id" : "ITEM-3", "itemData" : { "ISBN" : "0022-3050 (Print)\r0022-3050 (Linking)", "ISSN" : "0022-3050", "PMID" : "2677249", "abstract" : "Seven cases of clinically symptomatic benign glial cyst of the pineal gland are reported. The cysts' size ranged from 1.0-4.5 cm in diameter. They were characterised by a golden or, less frequently, brown-reddish proteinaceous or haemorrhagic fluid content. The cyst wall, up to 2 mm thick, consisted of clusters of normal pineal parenchymal cells, often compressed and distorted, surrounded by reactive gliotic tissue which sometimes contained Rosenthal fibres. The presenting clinical features included headache (6/7), signs of raised intracranial pressure, partial or complete Parinaud's syndrome (5/7), cerebellar deficits (2/7), corticospinal and corticopontine fibre (2/7) or sensory (1/7) deficits, and emotional disturbances (2/7). CT and MRI (in 2/7 cases) scans showed a hypodense or nonhomogeneous lesion in the region of the pineal gland, with or without contrast enhancement. Surgical excision resulted in complete clearance of the symptoms in 5/7 patients. The previous literature is reviewed and the clinicopathological correlations and the possible pathogenetic mechanisms are discussed. The need to distinguish this benign lesion from other mass lesions of the pineal region, in particular from pinealocytoma, is stressed.", "author" : [ { "dropping-particle" : "", "family" : "Klein", "given" : "P", "non-dropping-particle" : "", "parse-names" : false, "suffix" : "" }, { "dropping-particle" : "", "family" : "Rubinstein", "given" : "L J", "non-dropping-particle" : "", "parse-names" : false, "suffix" : "" } ], "container-title" : "Journal of neurology, neurosurgery, and psychiatry", "id" : "ITEM-3", "issue" : "8", "issued" : { "date-parts" : [ [ "1989" ] ] }, "page" : "991-5", "title" : "Benign symptomatic glial cysts of the pineal gland: a report of seven cases and review of the literature.", "type" : "article-journal", "volume" : "52" }, "uris" : [ "http://www.mendeley.com/documents/?uuid=bd706c7b-6d44-45c9-a3e9-7330a5514e02" ] }, { "id" : "ITEM-4", "itemData" : { "DOI" : "10.3171/jns.1992.77.6.0896", "ISBN" : "0022-3085 (Print)\r0022-3085 (Linking)", "ISSN" : "0022-3085 (Print)", "PMID" : "1432132", "abstract" : "The authors present a series of six patients with large symptomatic benign pineal cysts and review the 27 patients previously reported in the literature. Patients with symptomatic pineal cysts most often present with one of three syndromes: 1) paroxysmal headache with gaze paresis; 2) chronic headache, gaze paresis, papilledema, and hydrocephalus; or 3) pineal apoplexy with acute hydrocephalus. Surgical intervention with radical cyst removal is the treatment of choice for all symptomatic pineal cysts. Complete cyst removal is desirable; however, radical subtotal resection is appropriate if the cyst cannot be easily separated from the quadrigeminal plate. Ventricular shunting should be reserved for patients with persistent hydrocephalus after cyst resection.", "author" : [ { "dropping-particle" : "", "family" : "Wisoff", "given" : "J H", "non-dropping-particle" : "", "parse-names" : false, "suffix" : "" }, { "dropping-particle" : "", "family" : "Epstein", "given" : "F", "non-dropping-particle" : "", "parse-names" : false, "suffix" : "" } ], "container-title" : "Journal of neurosurgery", "id" : "ITEM-4", "issue" : "6", "issued" : { "date-parts" : [ [ "1992" ] ] }, "page" : "896-900", "title" : "Surgical management of symptomatic pineal cysts.", "type" : "article-journal", "volume" : "77" }, "uris" : [ "http://www.mendeley.com/documents/?uuid=a8e29e84-9d0f-4c88-9b96-be893f3f9b43" ] } ], "mendeley" : { "formattedCitation" : "&lt;sup&gt;6,19,24,38&lt;/sup&gt;", "plainTextFormattedCitation" : "6,19,24,38", "previouslyFormattedCitation" : "&lt;sup&gt;6,19,24,38&lt;/sup&gt;" }, "properties" : { "noteIndex" : 0 }, "schema" : "https://github.com/citation-style-language/schema/raw/master/csl-citation.json" }</w:instrText>
      </w:r>
      <w:r w:rsidR="00806FB4">
        <w:fldChar w:fldCharType="separate"/>
      </w:r>
      <w:r w:rsidR="00D912B3" w:rsidRPr="00D912B3">
        <w:rPr>
          <w:noProof/>
          <w:vertAlign w:val="superscript"/>
        </w:rPr>
        <w:t>6,19,24,38</w:t>
      </w:r>
      <w:r w:rsidR="00806FB4">
        <w:fldChar w:fldCharType="end"/>
      </w:r>
      <w:r>
        <w:t xml:space="preserve"> </w:t>
      </w:r>
    </w:p>
    <w:p w:rsidR="00A842E6" w:rsidRDefault="007657AE" w:rsidP="007F04B6">
      <w:pPr>
        <w:spacing w:line="480" w:lineRule="auto"/>
      </w:pPr>
      <w:r>
        <w:t>There has also been a suggestion of hormonal drive which cause</w:t>
      </w:r>
      <w:r w:rsidR="005B3759">
        <w:t>s the cysts to increase in size.</w:t>
      </w:r>
      <w:r w:rsidR="00806FB4">
        <w:fldChar w:fldCharType="begin" w:fldLock="1"/>
      </w:r>
      <w:r w:rsidR="004809F0">
        <w:instrText>ADDIN CSL_CITATION { "citationItems" : [ { "id" : "ITEM-1", "itemData" : { "DOI" : "10.1227/00006123-199507000-00002", "ISBN" : "0148-396X (Print) 0148-396X (Linking)", "ISSN" : "0148-396X", "PMID" : "8587669", "abstract" : "MACROSCOPIC BENIGN PINEAL cysts, according to previous reports, may preferentially occur in the young population at the fourth decade; symptomatic pineal cysts have been found mainly in females. To confirm the relationship of age and sex to the incidence of pineal cysts, we reviewed 8623 consecutive magnetic resonance images in 6023 patients. Tiny and obscure cysts in the pineal gland were ignored; only the pineal cysts &gt; 5 mm were examined. The cysts were encountered in 79 (1.3%) of 6023 patients evaluated. The cysts predominantly occurred in females; we found 29 cysts in 3008 males and 50 cysts in 3015 females (P &lt; 0.05). Young adults had higher incidence of these cysts, with a peak incidence occurring between the ages of 21 and 30 years, then the incidence gradually decreased with age. We found no significant age distribution in males. However, among all groups, young women between the ages of 21 and 30 years had the highest frequency (5.82%). The incidence of pineal cysts among women between the ages of 21 and 30 years was significantly higher than in any other group (P &lt; 0.001; 21-30 versus 51-60, 61-70, and 71-80). In females, when the incidence below the age of 41 was compared with that above or equal to 41, the z score was 4.98 (P &lt; 0.001). The cystic expansion of the pineal gland in females appeared to begin at adolescence, and presumably the pineal gland decreases in size with aging. In this article, we will also speculate about the relationship of these changes to the secretory activity of the pineal glands.", "author" : [ { "dropping-particle" : "", "family" : "Sawamura", "given" : "Y", "non-dropping-particle" : "", "parse-names" : false, "suffix" : "" }, { "dropping-particle" : "", "family" : "Ikeda", "given" : "J", "non-dropping-particle" : "", "parse-names" : false, "suffix" : "" }, { "dropping-particle" : "", "family" : "Ozawa", "given" : "M", "non-dropping-particle" : "", "parse-names" : false, "suffix" : "" }, { "dropping-particle" : "", "family" : "Minoshima", "given" : "Y", "non-dropping-particle" : "", "parse-names" : false, "suffix" : "" }, { "dropping-particle" : "", "family" : "Saito", "given" : "H", "non-dropping-particle" : "", "parse-names" : false, "suffix" : "" }, { "dropping-particle" : "", "family" : "Abe", "given" : "H", "non-dropping-particle" : "", "parse-names" : false, "suffix" : "" } ], "container-title" : "Neurosurgery", "id" : "ITEM-1", "issue" : "1", "issued" : { "date-parts" : [ [ "1995" ] ] }, "page" : "11-16", "title" : "Magnetic resonance images reveal a high incidence of asymptomatic pineal cysts in young women.", "type" : "article-journal", "volume" : "37" }, "uris" : [ "http://www.mendeley.com/documents/?uuid=45af3aa7-8003-4bb9-988b-ea82daa31db9" ] }, { "id" : "ITEM-2", "itemData" : { "DOI" : "10.3171/2009.4.PEDS0951", "ISBN" : "1933-0707 (Print) 1933-0707 (Linking)", "ISSN" : "1933-0707", "PMID" : "19772406", "abstract" : "OBJECT: Pineal cysts are a frequent incidental finding on intracranial imaging. In adults, the prevalence of pineal cysts is estimated to be 1.1-4.3%. However, the prevalence is not well established in younger patients.\\n\\nMETHODS: The authors retrospectively reviewed a consecutive series of 14,516 patients 25 years of age and younger, who underwent brain MR imaging at a single institution over an 11-year period. In patients identified with pineal cysts, the authors analyzed the images according to cyst size, signal characteristics, enhancement pattern, and evidence of local mass effect. Patient characteristics including demographics and other intracranial diagnoses were collected in the pineal cyst population and compared with a randomly selected age- and sex-matched control patient population. The data were evaluated using univariate and multivariate logistic regression, linear regression, and ANOVA.\\n\\nRESULTS: The authors identified 288 pineal region cysts (2.0%). The prevalence of pineal cysts was higher in female (2.4%) than in male patients (1.5%; p &lt; 0.001). Pineal cysts were identified in patients of all ages, with an increased prevalence found in older patients (p &lt; 0.001). Pineal cyst size was similar for all age and sex groups.\\n\\nCONCLUSIONS: Pineal cysts are common in the pediatric population, with an increased prevalence in girls and in older patients.", "author" : [ { "dropping-particle" : "", "family" : "Al-Holou", "given" : "Wajd N", "non-dropping-particle" : "", "parse-names" : false, "suffix" : "" }, { "dropping-particle" : "", "family" : "Garton", "given" : "Hugh J L", "non-dropping-particle" : "", "parse-names" : false, "suffix" : "" }, { "dropping-particle" : "", "family" : "Muraszko", "given" : "Karin M", "non-dropping-particle" : "", "parse-names" : false, "suffix" : "" }, { "dropping-particle" : "", "family" : "Ibrahim", "given" : "Mohannad", "non-dropping-particle" : "", "parse-names" : false, "suffix" : "" }, { "dropping-particle" : "", "family" : "Maher", "given" : "Cormac O", "non-dropping-particle" : "", "parse-names" : false, "suffix" : "" } ], "container-title" : "Journal of neurosurgery. Pediatrics", "id" : "ITEM-2", "issue" : "3", "issued" : { "date-parts" : [ [ "2009" ] ] }, "page" : "230-6", "title" : "Prevalence of pineal cysts in children and young adults. Clinical article.", "type" : "article-journal", "volume" : "4" }, "uris" : [ "http://www.mendeley.com/documents/?uuid=4c3c0c5b-e690-4f12-9940-65fa0d342bc7" ] }, { "id" : "ITEM-3", "itemData" : { "author" : [ { "dropping-particle" : "", "family" : "Fain", "given" : "J S", "non-dropping-particle" : "", "parse-names" : false, "suffix" : "" }, { "dropping-particle" : "", "family" : "Tomlinson", "given" : "FH", "non-dropping-particle" : "", "parse-names" : false, "suffix" : "" }, { "dropping-particle" : "", "family" : "Scheithauer", "given" : "B W", "non-dropping-particle" : "", "parse-names" : false, "suffix" : "" }, { "dropping-particle" : "", "family" : "Parisi", "given" : "J E", "non-dropping-particle" : "", "parse-names" : false, "suffix" : "" }, { "dropping-particle" : "", "family" : "Fletcher", "given" : "G P", "non-dropping-particle" : "", "parse-names" : false, "suffix" : "" }, { "dropping-particle" : "", "family" : "Kelly", "given" : "WM", "non-dropping-particle" : "", "parse-names" : false, "suffix" : "" }, { "dropping-particle" : "", "family" : "Miller", "given" : "G M", "non-dropping-particle" : "", "parse-names" : false, "suffix" : "" } ], "container-title" : "J Neurosurg", "id" : "ITEM-3", "issued" : { "date-parts" : [ [ "1994" ] ] }, "page" : "454-60", "title" : "Symptomatic glial cysts of the pineal gland", "type" : "article-journal", "volume" : "80" }, "uris" : [ "http://www.mendeley.com/documents/?uuid=3cf92874-4109-4076-a31f-b08e4ab90f14" ] }, { "id" : "ITEM-4", "itemData" : { "DOI" : "10.3171/jns.1992.77.6.0896", "ISBN" : "0022-3085 (Print)\r0022-3085 (Linking)", "ISSN" : "0022-3085 (Print)", "PMID" : "1432132", "abstract" : "The authors present a series of six patients with large symptomatic benign pineal cysts and review the 27 patients previously reported in the literature. Patients with symptomatic pineal cysts most often present with one of three syndromes: 1) paroxysmal headache with gaze paresis; 2) chronic headache, gaze paresis, papilledema, and hydrocephalus; or 3) pineal apoplexy with acute hydrocephalus. Surgical intervention with radical cyst removal is the treatment of choice for all symptomatic pineal cysts. Complete cyst removal is desirable; however, radical subtotal resection is appropriate if the cyst cannot be easily separated from the quadrigeminal plate. Ventricular shunting should be reserved for patients with persistent hydrocephalus after cyst resection.", "author" : [ { "dropping-particle" : "", "family" : "Wisoff", "given" : "J H", "non-dropping-particle" : "", "parse-names" : false, "suffix" : "" }, { "dropping-particle" : "", "family" : "Epstein", "given" : "F", "non-dropping-particle" : "", "parse-names" : false, "suffix" : "" } ], "container-title" : "Journal of neurosurgery", "id" : "ITEM-4", "issue" : "6", "issued" : { "date-parts" : [ [ "1992" ] ] }, "page" : "896-900", "title" : "Surgical management of symptomatic pineal cysts.", "type" : "article-journal", "volume" : "77" }, "uris" : [ "http://www.mendeley.com/documents/?uuid=a8e29e84-9d0f-4c88-9b96-be893f3f9b43" ] }, { "id" : "ITEM-5", "itemData" : { "ISBN" : "0022-3050 (Print)\r0022-3050 (Linking)", "ISSN" : "0022-3050", "PMID" : "2677249", "abstract" : "Seven cases of clinically symptomatic benign glial cyst of the pineal gland are reported. The cysts' size ranged from 1.0-4.5 cm in diameter. They were characterised by a golden or, less frequently, brown-reddish proteinaceous or haemorrhagic fluid content. The cyst wall, up to 2 mm thick, consisted of clusters of normal pineal parenchymal cells, often compressed and distorted, surrounded by reactive gliotic tissue which sometimes contained Rosenthal fibres. The presenting clinical features included headache (6/7), signs of raised intracranial pressure, partial or complete Parinaud's syndrome (5/7), cerebellar deficits (2/7), corticospinal and corticopontine fibre (2/7) or sensory (1/7) deficits, and emotional disturbances (2/7). CT and MRI (in 2/7 cases) scans showed a hypodense or nonhomogeneous lesion in the region of the pineal gland, with or without contrast enhancement. Surgical excision resulted in complete clearance of the symptoms in 5/7 patients. The previous literature is reviewed and the clinicopathological correlations and the possible pathogenetic mechanisms are discussed. The need to distinguish this benign lesion from other mass lesions of the pineal region, in particular from pinealocytoma, is stressed.", "author" : [ { "dropping-particle" : "", "family" : "Klein", "given" : "P", "non-dropping-particle" : "", "parse-names" : false, "suffix" : "" }, { "dropping-particle" : "", "family" : "Rubinstein", "given" : "L J", "non-dropping-particle" : "", "parse-names" : false, "suffix" : "" } ], "container-title" : "Journal of neurology, neurosurgery, and psychiatry", "id" : "ITEM-5", "issue" : "8", "issued" : { "date-parts" : [ [ "1989" ] ] }, "page" : "991-5", "title" : "Benign symptomatic glial cysts of the pineal gland: a report of seven cases and review of the literature.", "type" : "article-journal", "volume" : "52" }, "uris" : [ "http://www.mendeley.com/documents/?uuid=bd706c7b-6d44-45c9-a3e9-7330a5514e02" ] } ], "mendeley" : { "formattedCitation" : "&lt;sup&gt;1,6,19,24,38&lt;/sup&gt;", "plainTextFormattedCitation" : "1,6,19,24,38", "previouslyFormattedCitation" : "&lt;sup&gt;1,6,19,24,38&lt;/sup&gt;" }, "properties" : { "noteIndex" : 0 }, "schema" : "https://github.com/citation-style-language/schema/raw/master/csl-citation.json" }</w:instrText>
      </w:r>
      <w:r w:rsidR="00806FB4">
        <w:fldChar w:fldCharType="separate"/>
      </w:r>
      <w:r w:rsidR="00D912B3" w:rsidRPr="00D912B3">
        <w:rPr>
          <w:noProof/>
          <w:vertAlign w:val="superscript"/>
        </w:rPr>
        <w:t>1,6,19,24,38</w:t>
      </w:r>
      <w:r w:rsidR="00806FB4">
        <w:fldChar w:fldCharType="end"/>
      </w:r>
      <w:r>
        <w:t xml:space="preserve">  </w:t>
      </w:r>
      <w:r w:rsidR="005B3759">
        <w:t xml:space="preserve">This </w:t>
      </w:r>
      <w:r>
        <w:t>may account for the female predominance in this study and the literature.</w:t>
      </w:r>
      <w:r w:rsidR="00806FB4">
        <w:fldChar w:fldCharType="begin" w:fldLock="1"/>
      </w:r>
      <w:r w:rsidR="004809F0">
        <w:instrText>ADDIN CSL_CITATION { "citationItems" : [ { "id" : "ITEM-1", "itemData" : { "DOI" : "10.3171/2009.4.PEDS0951", "ISBN" : "1933-0707 (Print) 1933-0707 (Linking)", "ISSN" : "1933-0707", "PMID" : "19772406", "abstract" : "OBJECT: Pineal cysts are a frequent incidental finding on intracranial imaging. In adults, the prevalence of pineal cysts is estimated to be 1.1-4.3%. However, the prevalence is not well established in younger patients.\\n\\nMETHODS: The authors retrospectively reviewed a consecutive series of 14,516 patients 25 years of age and younger, who underwent brain MR imaging at a single institution over an 11-year period. In patients identified with pineal cysts, the authors analyzed the images according to cyst size, signal characteristics, enhancement pattern, and evidence of local mass effect. Patient characteristics including demographics and other intracranial diagnoses were collected in the pineal cyst population and compared with a randomly selected age- and sex-matched control patient population. The data were evaluated using univariate and multivariate logistic regression, linear regression, and ANOVA.\\n\\nRESULTS: The authors identified 288 pineal region cysts (2.0%). The prevalence of pineal cysts was higher in female (2.4%) than in male patients (1.5%; p &lt; 0.001). Pineal cysts were identified in patients of all ages, with an increased prevalence found in older patients (p &lt; 0.001). Pineal cyst size was similar for all age and sex groups.\\n\\nCONCLUSIONS: Pineal cysts are common in the pediatric population, with an increased prevalence in girls and in older patients.", "author" : [ { "dropping-particle" : "", "family" : "Al-Holou", "given" : "Wajd N", "non-dropping-particle" : "", "parse-names" : false, "suffix" : "" }, { "dropping-particle" : "", "family" : "Garton", "given" : "Hugh J L", "non-dropping-particle" : "", "parse-names" : false, "suffix" : "" }, { "dropping-particle" : "", "family" : "Muraszko", "given" : "Karin M", "non-dropping-particle" : "", "parse-names" : false, "suffix" : "" }, { "dropping-particle" : "", "family" : "Ibrahim", "given" : "Mohannad", "non-dropping-particle" : "", "parse-names" : false, "suffix" : "" }, { "dropping-particle" : "", "family" : "Maher", "given" : "Cormac O", "non-dropping-particle" : "", "parse-names" : false, "suffix" : "" } ], "container-title" : "Journal of neurosurgery. Pediatrics", "id" : "ITEM-1", "issue" : "3", "issued" : { "date-parts" : [ [ "2009" ] ] }, "page" : "230-6", "title" : "Prevalence of pineal cysts in children and young adults. Clinical article.", "type" : "article-journal", "volume" : "4" }, "uris" : [ "http://www.mendeley.com/documents/?uuid=4c3c0c5b-e690-4f12-9940-65fa0d342bc7" ] }, { "id" : "ITEM-2", "itemData" : { "DOI" : "10.3171/2011.6.JNS11506", "ISSN" : "0022-3085", "PMID" : "21780858", "abstract" : "We reviewed our experience with pineal cysts to define the natural history and clinical relevance of this common intracranial finding.", "author" : [ { "dropping-particle" : "", "family" : "Al-Holou", "given" : "Wajd N", "non-dropping-particle" : "", "parse-names" : false, "suffix" : "" }, { "dropping-particle" : "", "family" : "Terman", "given" : "Samuel W", "non-dropping-particle" : "", "parse-names" : false, "suffix" : "" }, { "dropping-particle" : "", "family" : "Kilburg", "given" : "Craig", "non-dropping-particle" : "", "parse-names" : false, "suffix" : "" }, { "dropping-particle" : "", "family" : "Garton", "given" : "Hugh J L", "non-dropping-particle" : "", "parse-names" : false, "suffix" : "" }, { "dropping-particle" : "", "family" : "Muraszko", "given" : "Karin M", "non-dropping-particle" : "", "parse-names" : false, "suffix" : "" }, { "dropping-particle" : "", "family" : "Chandler", "given" : "William F", "non-dropping-particle" : "", "parse-names" : false, "suffix" : "" }, { "dropping-particle" : "", "family" : "Ibrahim", "given" : "Mohannad", "non-dropping-particle" : "", "parse-names" : false, "suffix" : "" }, { "dropping-particle" : "", "family" : "Maher", "given" : "Cormac O", "non-dropping-particle" : "", "parse-names" : false, "suffix" : "" } ], "container-title" : "Journal of Neurosurgery", "id" : "ITEM-2", "issue" : "6", "issued" : { "date-parts" : [ [ "2011" ] ] }, "page" : "1106-1114", "title" : "Prevalence and natural history of pineal cysts in adults", "type" : "article-journal", "volume" : "115" }, "uris" : [ "http://www.mendeley.com/documents/?uuid=fbdac4fa-77ca-4b27-ae70-ad4bf1c409ff" ] }, { "id" : "ITEM-3", "itemData" : { "ISBN" : "0022-3050 (Print)\r0022-3050 (Linking)", "ISSN" : "0022-3050", "PMID" : "2677249", "abstract" : "Seven cases of clinically symptomatic benign glial cyst of the pineal gland are reported. The cysts' size ranged from 1.0-4.5 cm in diameter. They were characterised by a golden or, less frequently, brown-reddish proteinaceous or haemorrhagic fluid content. The cyst wall, up to 2 mm thick, consisted of clusters of normal pineal parenchymal cells, often compressed and distorted, surrounded by reactive gliotic tissue which sometimes contained Rosenthal fibres. The presenting clinical features included headache (6/7), signs of raised intracranial pressure, partial or complete Parinaud's syndrome (5/7), cerebellar deficits (2/7), corticospinal and corticopontine fibre (2/7) or sensory (1/7) deficits, and emotional disturbances (2/7). CT and MRI (in 2/7 cases) scans showed a hypodense or nonhomogeneous lesion in the region of the pineal gland, with or without contrast enhancement. Surgical excision resulted in complete clearance of the symptoms in 5/7 patients. The previous literature is reviewed and the clinicopathological correlations and the possible pathogenetic mechanisms are discussed. The need to distinguish this benign lesion from other mass lesions of the pineal region, in particular from pinealocytoma, is stressed.", "author" : [ { "dropping-particle" : "", "family" : "Klein", "given" : "P", "non-dropping-particle" : "", "parse-names" : false, "suffix" : "" }, { "dropping-particle" : "", "family" : "Rubinstein", "given" : "L J", "non-dropping-particle" : "", "parse-names" : false, "suffix" : "" } ], "container-title" : "Journal of neurology, neurosurgery, and psychiatry", "id" : "ITEM-3", "issue" : "8", "issued" : { "date-parts" : [ [ "1989" ] ] }, "page" : "991-5", "title" : "Benign symptomatic glial cysts of the pineal gland: a report of seven cases and review of the literature.", "type" : "article-journal", "volume" : "52" }, "uris" : [ "http://www.mendeley.com/documents/?uuid=bd706c7b-6d44-45c9-a3e9-7330a5514e02" ] }, { "id" : "ITEM-4", "itemData" : { "DOI" : "10.1007/s007010200031", "ISBN" : "0001-6268 (Print)\\r0001-6268 (Linking)", "ISSN" : "0001-6268", "PMID" : "11956936", "abstract" : "Between 1991 and 2000, seven patients presented with symptomatic pineal cysts at our hospital (6 females, 1 male). Average age was 22 years (range 4-33 years). Headache was present in 6 patients, who were subsequently operated on. A scotoma and a transient inferior visual field deficit were minor signs in two patients respectively. A Parinaud syndrome with vertical gaze paralysis was found in none. In one child, paroxysmal pupillary dilatations and contractions ('springing pupils') constituted the only signs and a conservative policy was adopted. Four patients presented with hydrocephalus and were treated by an endoscopic resection of their pineal cysts (one stereotactically, three free-hand). Two other patients presented with a prolonged history of symptoms and signs: headache alone in one, headache with discrete neurological deficits in the other. Ventricles in these two patients were not dilated and therefore an open cyst resection by infratentorial supracerebellar approach was performed. Average follow-up in the six \"operated\" patients was 29 months (range 12-108 months). All four patients treated by endoscopy, are symptom-free at follow-up, whereas the two who were approached by open surgery, are not. Clinical presentation, radiological evaluation and treatment modalities of pineal cysts are discussed and compared with experiences reported in the literature. It is concluded that pineal cysts in the presence of obstructive hydrocephalus are a clear indication for endoscopy with a rigid endoscope.", "author" : [ { "dropping-particle" : "", "family" : "Michielsen", "given" : "G", "non-dropping-particle" : "", "parse-names" : false, "suffix" : "" }, { "dropping-particle" : "", "family" : "Benoit", "given" : "Y", "non-dropping-particle" : "", "parse-names" : false, "suffix" : "" }, { "dropping-particle" : "", "family" : "Baert", "given" : "E", "non-dropping-particle" : "", "parse-names" : false, "suffix" : "" }, { "dropping-particle" : "", "family" : "Meire", "given" : "F", "non-dropping-particle" : "", "parse-names" : false, "suffix" : "" }, { "dropping-particle" : "", "family" : "Caemaert", "given" : "J", "non-dropping-particle" : "", "parse-names" : false, "suffix" : "" } ], "container-title" : "Acta neurochirurgica", "id" : "ITEM-4", "issue" : "3", "issued" : { "date-parts" : [ [ "2002" ] ] }, "page" : "233-42; discussion 242", "title" : "Symptomatic pineal cysts: clinical manifestations and management.", "type" : "article-journal", "volume" : "144" }, "uris" : [ "http://www.mendeley.com/documents/?uuid=cde808c2-edc2-4755-a8d4-28f10a7e3684" ] }, { "id" : "ITEM-5", "itemData" : { "DOI" : "10.1227/00006123-199507000-00002", "ISBN" : "0148-396X (Print) 0148-396X (Linking)", "ISSN" : "0148-396X", "PMID" : "8587669", "abstract" : "MACROSCOPIC BENIGN PINEAL cysts, according to previous reports, may preferentially occur in the young population at the fourth decade; symptomatic pineal cysts have been found mainly in females. To confirm the relationship of age and sex to the incidence of pineal cysts, we reviewed 8623 consecutive magnetic resonance images in 6023 patients. Tiny and obscure cysts in the pineal gland were ignored; only the pineal cysts &gt; 5 mm were examined. The cysts were encountered in 79 (1.3%) of 6023 patients evaluated. The cysts predominantly occurred in females; we found 29 cysts in 3008 males and 50 cysts in 3015 females (P &lt; 0.05). Young adults had higher incidence of these cysts, with a peak incidence occurring between the ages of 21 and 30 years, then the incidence gradually decreased with age. We found no significant age distribution in males. However, among all groups, young women between the ages of 21 and 30 years had the highest frequency (5.82%). The incidence of pineal cysts among women between the ages of 21 and 30 years was significantly higher than in any other group (P &lt; 0.001; 21-30 versus 51-60, 61-70, and 71-80). In females, when the incidence below the age of 41 was compared with that above or equal to 41, the z score was 4.98 (P &lt; 0.001). The cystic expansion of the pineal gland in females appeared to begin at adolescence, and presumably the pineal gland decreases in size with aging. In this article, we will also speculate about the relationship of these changes to the secretory activity of the pineal glands.", "author" : [ { "dropping-particle" : "", "family" : "Sawamura", "given" : "Y", "non-dropping-particle" : "", "parse-names" : false, "suffix" : "" }, { "dropping-particle" : "", "family" : "Ikeda", "given" : "J", "non-dropping-particle" : "", "parse-names" : false, "suffix" : "" }, { "dropping-particle" : "", "family" : "Ozawa", "given" : "M", "non-dropping-particle" : "", "parse-names" : false, "suffix" : "" }, { "dropping-particle" : "", "family" : "Minoshima", "given" : "Y", "non-dropping-particle" : "", "parse-names" : false, "suffix" : "" }, { "dropping-particle" : "", "family" : "Saito", "given" : "H", "non-dropping-particle" : "", "parse-names" : false, "suffix" : "" }, { "dropping-particle" : "", "family" : "Abe", "given" : "H", "non-dropping-particle" : "", "parse-names" : false, "suffix" : "" } ], "container-title" : "Neurosurgery", "id" : "ITEM-5", "issue" : "1", "issued" : { "date-parts" : [ [ "1995" ] ] }, "page" : "11-16", "title" : "Magnetic resonance images reveal a high incidence of asymptomatic pineal cysts in young women.", "type" : "article-journal", "volume" : "37" }, "uris" : [ "http://www.mendeley.com/documents/?uuid=45af3aa7-8003-4bb9-988b-ea82daa31db9" ] }, { "id" : "ITEM-6", "itemData" : { "DOI" : "10.3171/jns.1992.77.6.0896", "ISBN" : "0022-3085 (Print)\r0022-3085 (Linking)", "ISSN" : "0022-3085 (Print)", "PMID" : "1432132", "abstract" : "The authors present a series of six patients with large symptomatic benign pineal cysts and review the 27 patients previously reported in the literature. Patients with symptomatic pineal cysts most often present with one of three syndromes: 1) paroxysmal headache with gaze paresis; 2) chronic headache, gaze paresis, papilledema, and hydrocephalus; or 3) pineal apoplexy with acute hydrocephalus. Surgical intervention with radical cyst removal is the treatment of choice for all symptomatic pineal cysts. Complete cyst removal is desirable; however, radical subtotal resection is appropriate if the cyst cannot be easily separated from the quadrigeminal plate. Ventricular shunting should be reserved for patients with persistent hydrocephalus after cyst resection.", "author" : [ { "dropping-particle" : "", "family" : "Wisoff", "given" : "J H", "non-dropping-particle" : "", "parse-names" : false, "suffix" : "" }, { "dropping-particle" : "", "family" : "Epstein", "given" : "F", "non-dropping-particle" : "", "parse-names" : false, "suffix" : "" } ], "container-title" : "Journal of neurosurgery", "id" : "ITEM-6", "issue" : "6", "issued" : { "date-parts" : [ [ "1992" ] ] }, "page" : "896-900", "title" : "Surgical management of symptomatic pineal cysts.", "type" : "article-journal", "volume" : "77" }, "uris" : [ "http://www.mendeley.com/documents/?uuid=a8e29e84-9d0f-4c88-9b96-be893f3f9b43" ] }, { "id" : "ITEM-7", "itemData" : { "DOI" : "10.2214/ajr.176.3.1760737", "ISBN" : "0361-803X", "ISSN" : "0361803X", "PMID" : "11222216", "abstract" : "OBJECTIVE: The purpose of this study was to examine the frequency of change in size of pineal cysts on serial MR studies. MATERIALS AND METHODS: Thirty-two patients (19 females, 13 males) with a diagnosis of pineal cyst at any time who underwent brain MR imaging more than once in a period of at least 6 months were identified by computerized search of radiology reports. Four patients underwent MR imaging to follow up pineal cysts, whereas the remaining patients were imaged for a variety of indications, including intracerebral neoplasms. Measurements of maximal cyst dimension on both initial and latest follow-up studies were obtained in all patients, and cyst volumes were calculated in 23 patients. RESULTS: Length of follow-up ranged from 6 months to 9 years. All cysts were considered incidental and none were treated. Maximal cyst dimensions ranged from 0.5 to 2.2 cm. On average, there was no significant change in cyst volume. The maximal dimension of the cyst did not change in 24 (75%) of 32 patients. Two cysts resolved completely on follow-up, three cysts decreased by 2-4 mm, two cysts enlarged by 2-3 mm, and one cyst formed and grew to 1.2 cm. CONCLUSION: Whereas the size of pineal cysts as a whole remained unchanged on serial MR studies, cysts may either form or involute in individual patients. Small increases in cyst size did occur but were not associated with specific clinical findings. These findings suggest that typical pineal cysts may be followed up on a clinical basis alone rather than on imaging.", "author" : [ { "dropping-particle" : "", "family" : "Barboriak", "given" : "D. P.", "non-dropping-particle" : "", "parse-names" : false, "suffix" : "" }, { "dropping-particle" : "", "family" : "Lee", "given" : "L.", "non-dropping-particle" : "", "parse-names" : false, "suffix" : "" }, { "dropping-particle" : "", "family" : "Provenzale", "given" : "J. M.", "non-dropping-particle" : "", "parse-names" : false, "suffix" : "" } ], "container-title" : "American Journal of Roentgenology", "id" : "ITEM-7", "issue" : "3", "issued" : { "date-parts" : [ [ "2001" ] ] }, "page" : "737-743", "title" : "Serial MR imaging of pineal cysts: Implications for natural history and follow-up", "type" : "article-journal", "volume" : "176" }, "uris" : [ "http://www.mendeley.com/documents/?uuid=c6d3665d-ba2c-49bc-a6fc-c1f9fbcd441f" ] }, { "id" : "ITEM-8", "itemData" : { "ISBN" : "0028-3878 (Print)\r0028-3878 (Linking)", "ISSN" : "0028-3878 (Print)", "PMID" : "2067630", "abstract" : "We identified 53 patients with non-neoplastic cysts of the pineal gland. In contrast to patients with pineal neoplasms, pineal cysts are usually asymptomatic. They infrequently obstruct the aqueduct to cause hydrocephalus or compress the tectum to produce the neuro-ophthalmologic signs of dorsal midbrain dysfunction. Obstructive hydrocephalus was present in only five patients (9.4%); three of them showed clinical signs of Parinaud's syndrome. CT and MRI typically reveal a cystic mass that averages 1.6 cm in anteroposterior (A-P) diameter with calcification at the periphery and faint rim-like contrast enhancement. Sagittal MRI is the most useful diagnostic test because it shows the anatomic relationship of the cyst to the aqueduct. The mass may compress the tectum and distort the proximal aqueduct; occasionally a large cyst may occlude the aqueduct. All patients with obstructive hydrocephalus had cysts greater than 2.0 cm in A-P diameter. Nine patients had suboccipital craniotomy. In all of them, the cysts contained clear fluid and were easily removed. We advocate conservative management with clinical observation of these benign lesions that may be developmental variants of normal pineal gland.", "author" : [ { "dropping-particle" : "", "family" : "Fetell", "given" : "M R", "non-dropping-particle" : "", "parse-names" : false, "suffix" : "" }, { "dropping-particle" : "", "family" : "Bruce", "given" : "J N", "non-dropping-particle" : "", "parse-names" : false, "suffix" : "" }, { "dropping-particle" : "", "family" : "Burke", "given" : "A M", "non-dropping-particle" : "", "parse-names" : false, "suffix" : "" }, { "dropping-particle" : "", "family" : "Cross", "given" : "D T", "non-dropping-particle" : "", "parse-names" : false, "suffix" : "" }, { "dropping-particle" : "", "family" : "Torres", "given" : "R A", "non-dropping-particle" : "", "parse-names" : false, "suffix" : "" }, { "dropping-particle" : "", "family" : "Powers", "given" : "J M", "non-dropping-particle" : "", "parse-names" : false, "suffix" : "" }, { "dropping-particle" : "", "family" : "Stein", "given" : "B M", "non-dropping-particle" : "", "parse-names" : false, "suffix" : "" } ], "container-title" : "Neurology", "id" : "ITEM-8", "issue" : "7", "issued" : { "date-parts" : [ [ "1991" ] ] }, "page" : "1034-1040", "title" : "Non-neoplastic pineal cysts.", "type" : "article-journal", "volume" : "41" }, "uris" : [ "http://www.mendeley.com/documents/?uuid=ad55428b-a0b5-4123-aa82-e4841028d734" ] }, { "id" : "ITEM-9", "itemData" : { "DOI" : "10.1007/s00381-003-0813-2", "ISBN" : "4832207180", "ISSN" : "0256-7040", "PMID" : "12920545", "abstract" : "INTRODUCTION: Little is known about the incidence and symptomatology of pineal cysts in children. Until now, the proper management of this group of patients has not been established.\\n\\nPURPOSE: The purpose of this study was to evaluate the epidemiological and clinical features of pineal cysts in children and adolescents and to try to find guidelines for their management.\\n\\nMETHODS AND RESULTS: We analyzed 24 patients (17 girls, mean age 9, and 7 boys, mean age 14) with pineal cysts found as the only pathology on MRI. Six patients were treated surgically (excision of the cysts via a supracerebellar-infratentorial approach) because of the progression of neurological symptoms or the enlargement of the cyst at follow-up. In this group of patients, no surgery-related complications were noted, nor was residual cyst observed on postoperative MRI. In 4 cases, histological examination revealed simple cysts, but in 2 cases pineocytomas were diagnosed. Preoperative symptoms disappeared except light headache in 2 cases and in 1 case no improvement was obtained. The remaining 18 patients had a mean follow-up of 38 months (range 24-60 months). None of the cysts diminished or collapsed. We also measured the circadian pattern of melatonin secretion as well as beta-HCG and AFP levels in serum before surgery. We found very high night levels of melatonin in both of the patients with pineocytomas, while the patients with pineal cysts showed normal or depressed melatonin secretion profile.\\n\\nCONCLUSION: We concluded that though most pineal cysts were clinically benign they should be followed up for many years. If the cyst grows larger in follow-up MRI study and neurological symptoms are progressive, surgical treatment should be performed. In the authors' opinion, one of the markers discriminating benign and neoplastic lesions may be melatonin.", "author" : [ { "dropping-particle" : "", "family" : "Mandera", "given" : "Marek", "non-dropping-particle" : "", "parse-names" : false, "suffix" : "" }, { "dropping-particle" : "", "family" : "Marcol", "given" : "Wieslaw", "non-dropping-particle" : "", "parse-names" : false, "suffix" : "" }, { "dropping-particle" : "", "family" : "Bierzy\u0144ska-Macyszyn", "given" : "Grazyna", "non-dropping-particle" : "", "parse-names" : false, "suffix" : "" }, { "dropping-particle" : "", "family" : "Kluczewska", "given" : "Ewa", "non-dropping-particle" : "", "parse-names" : false, "suffix" : "" } ], "container-title" : "Child's nervous system : ChNS : official journal of the International Society for Pediatric Neurosurgery", "id" : "ITEM-9", "issue" : "10-11", "issued" : { "date-parts" : [ [ "2003" ] ] }, "page" : "750-5", "title" : "Pineal cysts in childhood.", "type" : "article-journal", "volume" : "19" }, "uris" : [ "http://www.mendeley.com/documents/?uuid=1320522d-3402-4d21-87a3-627905180423" ] }, { "id" : "ITEM-10", "itemData" : { "DOI" : "10.3174/ajnr.A0656", "ISBN" : "0195-6108 (Print)", "ISSN" : "01956108", "PMID" : "17885233", "abstract" : "BACKGROUND AND PURPOSE: Although the prevalence of pineal cysts in autopsy series has been reported as being between 25% and 40%, MR studies have documented their frequency to range between 1.5% and 10.8%. The purpose of this high-resolution brain MR imaging study at 1.9T was to determine the prevalence of pineal cysts in healthy adults. MATERIALS AND METHODS: Brain MR images of 100 healthy young volunteers were randomly selected from our International Consortium for Brain Mapping project data base. Cysts were detected as circular areas of isointensity relative to CSF on both 3D gradient-echo T1-weighted and 2D fast spin-echo T2-weighted images. The inner diameters of all visualized pineal cysts were measured, and a criterion of 2.0 mm of the largest inner cross-sectional diameter was used to categorize cysts as being either small cystic changes (&lt;2.0-mm diameter) or pineal cysts (&gt;2.0-mm diameter). RESULTS: Twenty-three percent (23/100) of the volunteers had pineal cysts with a mean largest inner cross-sectional diameter of 4.3 mm (range, 2-14 mm); 13% (13/100) demonstrated cystic changes involving the pineal gland with the largest inner cross-sectional diameter of less than 2.0 mm. There was a slight female predominance. Two subjects with long-term follow-up scans showed no symptoms or changes in the size of their pineal cysts. CONCLUSION: On high-resolution MR imaging, the prevalence of pineal cysts was 23% in our healthy group of adults, which is consistent with previous autopsy studies. Long-term follow-up studies of 2 cases demonstrated the stability of the cysts.", "author" : [ { "dropping-particle" : "", "family" : "Pu", "given" : "Yonglin", "non-dropping-particle" : "", "parse-names" : false, "suffix" : "" }, { "dropping-particle" : "", "family" : "Mahankali", "given" : "S.", "non-dropping-particle" : "", "parse-names" : false, "suffix" : "" }, { "dropping-particle" : "", "family" : "Hou", "given" : "J.", "non-dropping-particle" : "", "parse-names" : false, "suffix" : "" }, { "dropping-particle" : "", "family" : "Li", "given" : "J.", "non-dropping-particle" : "", "parse-names" : false, "suffix" : "" }, { "dropping-particle" : "", "family" : "Lancaster", "given" : "J. L.", "non-dropping-particle" : "", "parse-names" : false, "suffix" : "" }, { "dropping-particle" : "", "family" : "Gao", "given" : "J. H.", "non-dropping-particle" : "", "parse-names" : false, "suffix" : "" }, { "dropping-particle" : "", "family" : "Appelbaum", "given" : "D. E.", "non-dropping-particle" : "", "parse-names" : false, "suffix" : "" }, { "dropping-particle" : "", "family" : "Fox", "given" : "P. T.", "non-dropping-particle" : "", "parse-names" : false, "suffix" : "" } ], "container-title" : "American Journal of Neuroradiology", "id" : "ITEM-10", "issue" : "9", "issued" : { "date-parts" : [ [ "2007" ] ] }, "page" : "1706-1709", "title" : "High prevalence of pineal cysts in healthy adults demonstrated by high-resolution, noncontrast brain MR imaging", "type" : "article-journal", "volume" : "28" }, "uris" : [ "http://www.mendeley.com/documents/?uuid=510b435a-7d39-4242-8195-b2cf4efafac0" ] } ], "mendeley" : { "formattedCitation" : "&lt;sup&gt;1,2,5,6,8,17,19,20,24,28&lt;/sup&gt;", "plainTextFormattedCitation" : "1,2,5,6,8,17,19,20,24,28", "previouslyFormattedCitation" : "&lt;sup&gt;1,2,5,6,8,17,19,20,24,28&lt;/sup&gt;" }, "properties" : { "noteIndex" : 0 }, "schema" : "https://github.com/citation-style-language/schema/raw/master/csl-citation.json" }</w:instrText>
      </w:r>
      <w:r w:rsidR="00806FB4">
        <w:fldChar w:fldCharType="separate"/>
      </w:r>
      <w:r w:rsidR="00D912B3" w:rsidRPr="00D912B3">
        <w:rPr>
          <w:noProof/>
          <w:vertAlign w:val="superscript"/>
        </w:rPr>
        <w:t>1,2,5,6,8,17,19,20,24,28</w:t>
      </w:r>
      <w:r w:rsidR="00806FB4">
        <w:fldChar w:fldCharType="end"/>
      </w:r>
      <w:r>
        <w:t xml:space="preserve"> Further evidence in support of this hormonal theory</w:t>
      </w:r>
      <w:r w:rsidR="008C37CB">
        <w:t>,</w:t>
      </w:r>
      <w:r>
        <w:t xml:space="preserve"> which may account for this sex distribution</w:t>
      </w:r>
      <w:r w:rsidR="008C37CB">
        <w:t>,</w:t>
      </w:r>
      <w:r>
        <w:t xml:space="preserve"> is that pineal cysts have been implemented in the disturbance of the production of melatonin which is involved in regulation of sleep wake cycles.</w:t>
      </w:r>
      <w:r w:rsidR="00806FB4">
        <w:fldChar w:fldCharType="begin" w:fldLock="1"/>
      </w:r>
      <w:r w:rsidR="009B3730">
        <w:instrText>ADDIN CSL_CITATION { "citationItems" : [ { "id" : "ITEM-1", "itemData" : { "author" : [ { "dropping-particle" : "", "family" : "Jinkins", "given" : "JR", "non-dropping-particle" : "", "parse-names" : false, "suffix" : "" }, { "dropping-particle" : "", "family" : "Xiong", "given" : "L", "non-dropping-particle" : "", "parse-names" : false, "suffix" : "" }, { "dropping-particle" : "", "family" : "Reiter", "given" : "RI", "non-dropping-particle" : "", "parse-names" : false, "suffix" : "" } ], "container-title" : "J Pineal Res", "id" : "ITEM-1", "issued" : { "date-parts" : [ [ "1995" ] ] }, "page" : "64-71", "title" : "The midline pineal \"eye\": MR and CT characteristics of the pineal gland with and without benign cyst formation", "type" : "article-journal", "volume" : "19" }, "uris" : [ "http://www.mendeley.com/documents/?uuid=7f4cde47-c38b-4a53-868f-20fa52e886a1" ] } ], "mendeley" : { "formattedCitation" : "&lt;sup&gt;14&lt;/sup&gt;", "plainTextFormattedCitation" : "14", "previouslyFormattedCitation" : "&lt;sup&gt;14&lt;/sup&gt;" }, "properties" : { "noteIndex" : 0 }, "schema" : "https://github.com/citation-style-language/schema/raw/master/csl-citation.json" }</w:instrText>
      </w:r>
      <w:r w:rsidR="00806FB4">
        <w:fldChar w:fldCharType="separate"/>
      </w:r>
      <w:r w:rsidR="00D912B3" w:rsidRPr="00D912B3">
        <w:rPr>
          <w:noProof/>
          <w:vertAlign w:val="superscript"/>
        </w:rPr>
        <w:t>14</w:t>
      </w:r>
      <w:r w:rsidR="00806FB4">
        <w:fldChar w:fldCharType="end"/>
      </w:r>
      <w:r>
        <w:t xml:space="preserve"> They have also been suggested to be responsible for precocious puberty, </w:t>
      </w:r>
      <w:proofErr w:type="spellStart"/>
      <w:r>
        <w:t>hypogonadism</w:t>
      </w:r>
      <w:proofErr w:type="spellEnd"/>
      <w:r>
        <w:t xml:space="preserve"> and diabetes in</w:t>
      </w:r>
      <w:r w:rsidR="004B09DE">
        <w:t>s</w:t>
      </w:r>
      <w:r>
        <w:t>ipidus.</w:t>
      </w:r>
      <w:r w:rsidR="00806FB4">
        <w:fldChar w:fldCharType="begin" w:fldLock="1"/>
      </w:r>
      <w:r w:rsidR="00E33D2A">
        <w:instrText>ADDIN CSL_CITATION { "citationItems" : [ { "id" : "ITEM-1", "itemData" : { "ISSN" : "0974-7559", "PMID" : "20228436", "abstract" : "We present a five year old boy with central precocious puberty and pineal gland cyst on neuroimaging. This association is uncommon and highlights the role of pineal gland in puberty.", "author" : [ { "dropping-particle" : "", "family" : "Kumar", "given" : "K V S Hari", "non-dropping-particle" : "", "parse-names" : false, "suffix" : "" }, { "dropping-particle" : "", "family" : "Verma", "given" : "a", "non-dropping-particle" : "", "parse-names" : false, "suffix" : "" }, { "dropping-particle" : "", "family" : "Modi", "given" : "K D", "non-dropping-particle" : "", "parse-names" : false, "suffix" : "" }, { "dropping-particle" : "", "family" : "Rayudu", "given" : "B Ramasubba", "non-dropping-particle" : "", "parse-names" : false, "suffix" : "" } ], "container-title" : "Indian pediatrics", "id" : "ITEM-1", "issue" : "2", "issued" : { "date-parts" : [ [ "2010" ] ] }, "page" : "193-194", "title" : "Precocious puberty and pineal cyst--an uncommon association.", "type" : "article-journal", "volume" : "47" }, "uris" : [ "http://www.mendeley.com/documents/?uuid=1a3f3b5b-3f71-45db-8596-8ea42143b0c7" ] }, { "id" : "ITEM-2", "itemData" : { "DOI" : "10.1148/rg.307105131", "ISBN" : "0271-5333 (Print)\\r0271-5333 (Linking)", "ISSN" : "1527-1323", "PMID" : "1609147", "abstract" : "Most pineal region masses are malignant germ cell neoplasms that occur in young male patients. The most common is a germinoma, which is a homogeneous mass with signal intensity and attenuation similar to those of gray matter; the mass engulfs a densely calcified pineal gland. Teratomas are multilocular heterogeneous masses containing lipid areas. Other types of pineal region masses include choriocarcinoma, endodermal sinus tumor, and embryonal carcinoma. Pineal parenchymal neoplasms are usually either pineocytomas or pineoblastomas, which may \"explode\" preexisting pineal calcifications. Unlike the germinomas, they have no sexual predilection and may be seen in patients who are 20 years of age or older. Although the correct histologic diagnosis may be suggested with a careful evaluation of the morphologic features, attenuation, and signal intensity characteristics, very few of these tumors have a truly pathognomonic imaging pattern. Thus, histologic verification is necessary for most pineal region masses that appear to be neoplastic.", "author" : [ { "dropping-particle" : "", "family" : "Smirniotopoulos", "given" : "J G", "non-dropping-particle" : "", "parse-names" : false, "suffix" : "" }, { "dropping-particle" : "", "family" : "Rushing", "given" : "E J", "non-dropping-particle" : "", "parse-names" : false, "suffix" : "" }, { "dropping-particle" : "", "family" : "Mena", "given" : "H", "non-dropping-particle" : "", "parse-names" : false, "suffix" : "" } ], "container-title" : "Radiographics", "id" : "ITEM-2", "issue" : "3", "issued" : { "date-parts" : [ [ "1992" ] ] }, "page" : "577-596", "title" : "Pineal region masses: differential diagnosis.", "type" : "article-journal", "volume" : "12" }, "uris" : [ "http://www.mendeley.com/documents/?uuid=1451b59c-f08c-4076-b067-f3cd32f63c14" ] } ], "mendeley" : { "formattedCitation" : "&lt;sup&gt;51,52&lt;/sup&gt;", "plainTextFormattedCitation" : "51,52", "previouslyFormattedCitation" : "&lt;sup&gt;51,52&lt;/sup&gt;" }, "properties" : { "noteIndex" : 0 }, "schema" : "https://github.com/citation-style-language/schema/raw/master/csl-citation.json" }</w:instrText>
      </w:r>
      <w:r w:rsidR="00806FB4">
        <w:fldChar w:fldCharType="separate"/>
      </w:r>
      <w:r w:rsidR="00E33D2A" w:rsidRPr="00E33D2A">
        <w:rPr>
          <w:noProof/>
          <w:vertAlign w:val="superscript"/>
        </w:rPr>
        <w:t>51,52</w:t>
      </w:r>
      <w:r w:rsidR="00806FB4">
        <w:fldChar w:fldCharType="end"/>
      </w:r>
    </w:p>
    <w:p w:rsidR="007657AE" w:rsidRDefault="007657AE" w:rsidP="007F04B6">
      <w:pPr>
        <w:spacing w:line="480" w:lineRule="auto"/>
      </w:pPr>
      <w:r>
        <w:t>A third theory into why pineal cysts may increase in size is due to conjugation of smaller pineal cysts.</w:t>
      </w:r>
      <w:r w:rsidR="00806FB4">
        <w:fldChar w:fldCharType="begin" w:fldLock="1"/>
      </w:r>
      <w:r w:rsidR="009B3730">
        <w:instrText>ADDIN CSL_CITATION { "citationItems" : [ { "id" : "ITEM-1", "itemData" : { "DOI" : "10.3171/jns.1992.77.6.0896", "ISBN" : "0022-3085 (Print)\r0022-3085 (Linking)", "ISSN" : "0022-3085 (Print)", "PMID" : "1432132", "abstract" : "The authors present a series of six patients with large symptomatic benign pineal cysts and review the 27 patients previously reported in the literature. Patients with symptomatic pineal cysts most often present with one of three syndromes: 1) paroxysmal headache with gaze paresis; 2) chronic headache, gaze paresis, papilledema, and hydrocephalus; or 3) pineal apoplexy with acute hydrocephalus. Surgical intervention with radical cyst removal is the treatment of choice for all symptomatic pineal cysts. Complete cyst removal is desirable; however, radical subtotal resection is appropriate if the cyst cannot be easily separated from the quadrigeminal plate. Ventricular shunting should be reserved for patients with persistent hydrocephalus after cyst resection.", "author" : [ { "dropping-particle" : "", "family" : "Wisoff", "given" : "J H", "non-dropping-particle" : "", "parse-names" : false, "suffix" : "" }, { "dropping-particle" : "", "family" : "Epstein", "given" : "F", "non-dropping-particle" : "", "parse-names" : false, "suffix" : "" } ], "container-title" : "Journal of neurosurgery", "id" : "ITEM-1", "issue" : "6", "issued" : { "date-parts" : [ [ "1992" ] ] }, "page" : "896-900", "title" : "Surgical management of symptomatic pineal cysts.", "type" : "article-journal", "volume" : "77" }, "uris" : [ "http://www.mendeley.com/documents/?uuid=a8e29e84-9d0f-4c88-9b96-be893f3f9b43" ] }, { "id" : "ITEM-2", "itemData" : { "DOI" : "10.3171/2009.4.PEDS0951", "ISBN" : "1933-0707 (Print) 1933-0707 (Linking)", "ISSN" : "1933-0707", "PMID" : "19772406", "abstract" : "OBJECT: Pineal cysts are a frequent incidental finding on intracranial imaging. In adults, the prevalence of pineal cysts is estimated to be 1.1-4.3%. However, the prevalence is not well established in younger patients.\\n\\nMETHODS: The authors retrospectively reviewed a consecutive series of 14,516 patients 25 years of age and younger, who underwent brain MR imaging at a single institution over an 11-year period. In patients identified with pineal cysts, the authors analyzed the images according to cyst size, signal characteristics, enhancement pattern, and evidence of local mass effect. Patient characteristics including demographics and other intracranial diagnoses were collected in the pineal cyst population and compared with a randomly selected age- and sex-matched control patient population. The data were evaluated using univariate and multivariate logistic regression, linear regression, and ANOVA.\\n\\nRESULTS: The authors identified 288 pineal region cysts (2.0%). The prevalence of pineal cysts was higher in female (2.4%) than in male patients (1.5%; p &lt; 0.001). Pineal cysts were identified in patients of all ages, with an increased prevalence found in older patients (p &lt; 0.001). Pineal cyst size was similar for all age and sex groups.\\n\\nCONCLUSIONS: Pineal cysts are common in the pediatric population, with an increased prevalence in girls and in older patients.", "author" : [ { "dropping-particle" : "", "family" : "Al-Holou", "given" : "Wajd N", "non-dropping-particle" : "", "parse-names" : false, "suffix" : "" }, { "dropping-particle" : "", "family" : "Garton", "given" : "Hugh J L", "non-dropping-particle" : "", "parse-names" : false, "suffix" : "" }, { "dropping-particle" : "", "family" : "Muraszko", "given" : "Karin M", "non-dropping-particle" : "", "parse-names" : false, "suffix" : "" }, { "dropping-particle" : "", "family" : "Ibrahim", "given" : "Mohannad", "non-dropping-particle" : "", "parse-names" : false, "suffix" : "" }, { "dropping-particle" : "", "family" : "Maher", "given" : "Cormac O", "non-dropping-particle" : "", "parse-names" : false, "suffix" : "" } ], "container-title" : "Journal of neurosurgery. Pediatrics", "id" : "ITEM-2", "issue" : "3", "issued" : { "date-parts" : [ [ "2009" ] ] }, "page" : "230-6", "title" : "Prevalence of pineal cysts in children and young adults. Clinical article.", "type" : "article-journal", "volume" : "4" }, "uris" : [ "http://www.mendeley.com/documents/?uuid=4c3c0c5b-e690-4f12-9940-65fa0d342bc7" ] }, { "id" : "ITEM-3", "itemData" : { "ISBN" : "0022-3050 (Print)\r0022-3050 (Linking)", "ISSN" : "0022-3050", "PMID" : "2677249", "abstract" : "Seven cases of clinically symptomatic benign glial cyst of the pineal gland are reported. The cysts' size ranged from 1.0-4.5 cm in diameter. They were characterised by a golden or, less frequently, brown-reddish proteinaceous or haemorrhagic fluid content. The cyst wall, up to 2 mm thick, consisted of clusters of normal pineal parenchymal cells, often compressed and distorted, surrounded by reactive gliotic tissue which sometimes contained Rosenthal fibres. The presenting clinical features included headache (6/7), signs of raised intracranial pressure, partial or complete Parinaud's syndrome (5/7), cerebellar deficits (2/7), corticospinal and corticopontine fibre (2/7) or sensory (1/7) deficits, and emotional disturbances (2/7). CT and MRI (in 2/7 cases) scans showed a hypodense or nonhomogeneous lesion in the region of the pineal gland, with or without contrast enhancement. Surgical excision resulted in complete clearance of the symptoms in 5/7 patients. The previous literature is reviewed and the clinicopathological correlations and the possible pathogenetic mechanisms are discussed. The need to distinguish this benign lesion from other mass lesions of the pineal region, in particular from pinealocytoma, is stressed.", "author" : [ { "dropping-particle" : "", "family" : "Klein", "given" : "P", "non-dropping-particle" : "", "parse-names" : false, "suffix" : "" }, { "dropping-particle" : "", "family" : "Rubinstein", "given" : "L J", "non-dropping-particle" : "", "parse-names" : false, "suffix" : "" } ], "container-title" : "Journal of neurology, neurosurgery, and psychiatry", "id" : "ITEM-3", "issue" : "8", "issued" : { "date-parts" : [ [ "1989" ] ] }, "page" : "991-5", "title" : "Benign symptomatic glial cysts of the pineal gland: a report of seven cases and review of the literature.", "type" : "article-journal", "volume" : "52" }, "uris" : [ "http://www.mendeley.com/documents/?uuid=bd706c7b-6d44-45c9-a3e9-7330a5514e02" ] } ], "mendeley" : { "formattedCitation" : "&lt;sup&gt;1,19,24&lt;/sup&gt;", "plainTextFormattedCitation" : "1,19,24", "previouslyFormattedCitation" : "&lt;sup&gt;1,19,24&lt;/sup&gt;" }, "properties" : { "noteIndex" : 0 }, "schema" : "https://github.com/citation-style-language/schema/raw/master/csl-citation.json" }</w:instrText>
      </w:r>
      <w:r w:rsidR="00806FB4">
        <w:fldChar w:fldCharType="separate"/>
      </w:r>
      <w:r w:rsidR="00D912B3" w:rsidRPr="00D912B3">
        <w:rPr>
          <w:noProof/>
          <w:vertAlign w:val="superscript"/>
        </w:rPr>
        <w:t>1,19,24</w:t>
      </w:r>
      <w:r w:rsidR="00806FB4">
        <w:fldChar w:fldCharType="end"/>
      </w:r>
      <w:r>
        <w:t xml:space="preserve"> </w:t>
      </w:r>
      <w:r w:rsidR="00B14E77">
        <w:t>H</w:t>
      </w:r>
      <w:r>
        <w:t xml:space="preserve">owever if this was the </w:t>
      </w:r>
      <w:proofErr w:type="gramStart"/>
      <w:r>
        <w:t>case</w:t>
      </w:r>
      <w:r w:rsidR="008C37CB">
        <w:t>,</w:t>
      </w:r>
      <w:proofErr w:type="gramEnd"/>
      <w:r>
        <w:t xml:space="preserve"> it would be likely that cyst prevalence would increase into older age.  This does not corroborate the present findings or previously published data.</w:t>
      </w:r>
      <w:r w:rsidR="00806FB4">
        <w:fldChar w:fldCharType="begin" w:fldLock="1"/>
      </w:r>
      <w:r w:rsidR="004809F0">
        <w:instrText>ADDIN CSL_CITATION { "citationItems" : [ { "id" : "ITEM-1", "itemData" : { "DOI" : "10.3171/2009.4.PEDS0951", "ISBN" : "1933-0707 (Print) 1933-0707 (Linking)", "ISSN" : "1933-0707", "PMID" : "19772406", "abstract" : "OBJECT: Pineal cysts are a frequent incidental finding on intracranial imaging. In adults, the prevalence of pineal cysts is estimated to be 1.1-4.3%. However, the prevalence is not well established in younger patients.\\n\\nMETHODS: The authors retrospectively reviewed a consecutive series of 14,516 patients 25 years of age and younger, who underwent brain MR imaging at a single institution over an 11-year period. In patients identified with pineal cysts, the authors analyzed the images according to cyst size, signal characteristics, enhancement pattern, and evidence of local mass effect. Patient characteristics including demographics and other intracranial diagnoses were collected in the pineal cyst population and compared with a randomly selected age- and sex-matched control patient population. The data were evaluated using univariate and multivariate logistic regression, linear regression, and ANOVA.\\n\\nRESULTS: The authors identified 288 pineal region cysts (2.0%). The prevalence of pineal cysts was higher in female (2.4%) than in male patients (1.5%; p &lt; 0.001). Pineal cysts were identified in patients of all ages, with an increased prevalence found in older patients (p &lt; 0.001). Pineal cyst size was similar for all age and sex groups.\\n\\nCONCLUSIONS: Pineal cysts are common in the pediatric population, with an increased prevalence in girls and in older patients.", "author" : [ { "dropping-particle" : "", "family" : "Al-Holou", "given" : "Wajd N", "non-dropping-particle" : "", "parse-names" : false, "suffix" : "" }, { "dropping-particle" : "", "family" : "Garton", "given" : "Hugh J L", "non-dropping-particle" : "", "parse-names" : false, "suffix" : "" }, { "dropping-particle" : "", "family" : "Muraszko", "given" : "Karin M", "non-dropping-particle" : "", "parse-names" : false, "suffix" : "" }, { "dropping-particle" : "", "family" : "Ibrahim", "given" : "Mohannad", "non-dropping-particle" : "", "parse-names" : false, "suffix" : "" }, { "dropping-particle" : "", "family" : "Maher", "given" : "Cormac O", "non-dropping-particle" : "", "parse-names" : false, "suffix" : "" } ], "container-title" : "Journal of neurosurgery. Pediatrics", "id" : "ITEM-1", "issue" : "3", "issued" : { "date-parts" : [ [ "2009" ] ] }, "page" : "230-6", "title" : "Prevalence of pineal cysts in children and young adults. Clinical article.", "type" : "article-journal", "volume" : "4" }, "uris" : [ "http://www.mendeley.com/documents/?uuid=4c3c0c5b-e690-4f12-9940-65fa0d342bc7" ] }, { "id" : "ITEM-2", "itemData" : { "ISBN" : "0022-3050 (Print)\r0022-3050 (Linking)", "ISSN" : "0022-3050", "PMID" : "2677249", "abstract" : "Seven cases of clinically symptomatic benign glial cyst of the pineal gland are reported. The cysts' size ranged from 1.0-4.5 cm in diameter. They were characterised by a golden or, less frequently, brown-reddish proteinaceous or haemorrhagic fluid content. The cyst wall, up to 2 mm thick, consisted of clusters of normal pineal parenchymal cells, often compressed and distorted, surrounded by reactive gliotic tissue which sometimes contained Rosenthal fibres. The presenting clinical features included headache (6/7), signs of raised intracranial pressure, partial or complete Parinaud's syndrome (5/7), cerebellar deficits (2/7), corticospinal and corticopontine fibre (2/7) or sensory (1/7) deficits, and emotional disturbances (2/7). CT and MRI (in 2/7 cases) scans showed a hypodense or nonhomogeneous lesion in the region of the pineal gland, with or without contrast enhancement. Surgical excision resulted in complete clearance of the symptoms in 5/7 patients. The previous literature is reviewed and the clinicopathological correlations and the possible pathogenetic mechanisms are discussed. The need to distinguish this benign lesion from other mass lesions of the pineal region, in particular from pinealocytoma, is stressed.", "author" : [ { "dropping-particle" : "", "family" : "Klein", "given" : "P", "non-dropping-particle" : "", "parse-names" : false, "suffix" : "" }, { "dropping-particle" : "", "family" : "Rubinstein", "given" : "L J", "non-dropping-particle" : "", "parse-names" : false, "suffix" : "" } ], "container-title" : "Journal of neurology, neurosurgery, and psychiatry", "id" : "ITEM-2", "issue" : "8", "issued" : { "date-parts" : [ [ "1989" ] ] }, "page" : "991-5", "title" : "Benign symptomatic glial cysts of the pineal gland: a report of seven cases and review of the literature.", "type" : "article-journal", "volume" : "52" }, "uris" : [ "http://www.mendeley.com/documents/?uuid=bd706c7b-6d44-45c9-a3e9-7330a5514e02" ] }, { "id" : "ITEM-3", "itemData" : { "DOI" : "10.3171/jns.1992.77.6.0896", "ISBN" : "0022-3085 (Print)\r0022-3085 (Linking)", "ISSN" : "0022-3085 (Print)", "PMID" : "1432132", "abstract" : "The authors present a series of six patients with large symptomatic benign pineal cysts and review the 27 patients previously reported in the literature. Patients with symptomatic pineal cysts most often present with one of three syndromes: 1) paroxysmal headache with gaze paresis; 2) chronic headache, gaze paresis, papilledema, and hydrocephalus; or 3) pineal apoplexy with acute hydrocephalus. Surgical intervention with radical cyst removal is the treatment of choice for all symptomatic pineal cysts. Complete cyst removal is desirable; however, radical subtotal resection is appropriate if the cyst cannot be easily separated from the quadrigeminal plate. Ventricular shunting should be reserved for patients with persistent hydrocephalus after cyst resection.", "author" : [ { "dropping-particle" : "", "family" : "Wisoff", "given" : "J H", "non-dropping-particle" : "", "parse-names" : false, "suffix" : "" }, { "dropping-particle" : "", "family" : "Epstein", "given" : "F", "non-dropping-particle" : "", "parse-names" : false, "suffix" : "" } ], "container-title" : "Journal of neurosurgery", "id" : "ITEM-3", "issue" : "6", "issued" : { "date-parts" : [ [ "1992" ] ] }, "page" : "896-900", "title" : "Surgical management of symptomatic pineal cysts.", "type" : "article-journal", "volume" : "77" }, "uris" : [ "http://www.mendeley.com/documents/?uuid=a8e29e84-9d0f-4c88-9b96-be893f3f9b43" ] }, { "id" : "ITEM-4", "itemData" : { "ISBN" : "0006-8993 (Print)\r0006-8993 (Linking)", "ISSN" : "0006-8993", "PMID" : "3580881", "abstract" : "Age-related changes of human pineal gland were studied morphologically on 168 autopsy cases. Pineal weight in the formalin-fixed condition was 99 +/- 56 mg in males (n = 88, mean age 78 years) and 91 +/- 41 mg in females (n = 80, mean age 79 years), which showed no sexual difference (P = 0.290). There was no correlation between pineal weight and age of the patient (r = 0.0678, P = 0.191, n = 168). The pineal volume calculated as a spheroid was directly proportional to the weight (r = 0.904, n = 167, P = 0.000). A significant correlation existed between pineal weight and the degree of calcification (r = 0.231, P = 0.002, n = 156). The density of the pineals decreased with age (r = -0.164, P = 0.017, n = 167). The degree of calcification and cyst formation did not increase with age, but the grade of cyst formation was related to the pineal volume (P = 0.0002). Some pineals of the patients over 90 years old showed no calcification and appeared indistinguishable from the ones of the younger subjects. The weight and volume of the pineals of the patients with hypertension was appreciably greater than those of the non-hypertensive patients. These results indicate that human pineals do not necessarily degenerate progressively after involution.", "author" : [ { "dropping-particle" : "", "family" : "Hasegawa", "given" : "A", "non-dropping-particle" : "", "parse-names" : false, "suffix" : "" }, { "dropping-particle" : "", "family" : "Ohtsubo", "given" : "K", "non-dropping-particle" : "", "parse-names" : false, "suffix" : "" }, { "dropping-particle" : "", "family" : "Mori", "given" : "W", "non-dropping-particle" : "", "parse-names" : false, "suffix" : "" } ], "container-title" : "Brain research", "id" : "ITEM-4", "issue" : "2", "issued" : { "date-parts" : [ [ "1987" ] ] }, "page" : "343-349", "title" : "Pineal gland in old age; quantitative and qualitative morphological study of 168 human autopsy cases.", "type" : "article-journal", "volume" : "409" }, "uris" : [ "http://www.mendeley.com/documents/?uuid=e7fcc8de-b693-477a-98d7-1b822c872491" ] }, { "id" : "ITEM-5", "itemData" : { "DOI" : "10.1227/00006123-199507000-00002", "ISBN" : "0148-396X (Print) 0148-396X (Linking)", "ISSN" : "0148-396X", "PMID" : "8587669", "abstract" : "MACROSCOPIC BENIGN PINEAL cysts, according to previous reports, may preferentially occur in the young population at the fourth decade; symptomatic pineal cysts have been found mainly in females. To confirm the relationship of age and sex to the incidence of pineal cysts, we reviewed 8623 consecutive magnetic resonance images in 6023 patients. Tiny and obscure cysts in the pineal gland were ignored; only the pineal cysts &gt; 5 mm were examined. The cysts were encountered in 79 (1.3%) of 6023 patients evaluated. The cysts predominantly occurred in females; we found 29 cysts in 3008 males and 50 cysts in 3015 females (P &lt; 0.05). Young adults had higher incidence of these cysts, with a peak incidence occurring between the ages of 21 and 30 years, then the incidence gradually decreased with age. We found no significant age distribution in males. However, among all groups, young women between the ages of 21 and 30 years had the highest frequency (5.82%). The incidence of pineal cysts among women between the ages of 21 and 30 years was significantly higher than in any other group (P &lt; 0.001; 21-30 versus 51-60, 61-70, and 71-80). In females, when the incidence below the age of 41 was compared with that above or equal to 41, the z score was 4.98 (P &lt; 0.001). The cystic expansion of the pineal gland in females appeared to begin at adolescence, and presumably the pineal gland decreases in size with aging. In this article, we will also speculate about the relationship of these changes to the secretory activity of the pineal glands.", "author" : [ { "dropping-particle" : "", "family" : "Sawamura", "given" : "Y", "non-dropping-particle" : "", "parse-names" : false, "suffix" : "" }, { "dropping-particle" : "", "family" : "Ikeda", "given" : "J", "non-dropping-particle" : "", "parse-names" : false, "suffix" : "" }, { "dropping-particle" : "", "family" : "Ozawa", "given" : "M", "non-dropping-particle" : "", "parse-names" : false, "suffix" : "" }, { "dropping-particle" : "", "family" : "Minoshima", "given" : "Y", "non-dropping-particle" : "", "parse-names" : false, "suffix" : "" }, { "dropping-particle" : "", "family" : "Saito", "given" : "H", "non-dropping-particle" : "", "parse-names" : false, "suffix" : "" }, { "dropping-particle" : "", "family" : "Abe", "given" : "H", "non-dropping-particle" : "", "parse-names" : false, "suffix" : "" } ], "container-title" : "Neurosurgery", "id" : "ITEM-5", "issue" : "1", "issued" : { "date-parts" : [ [ "1995" ] ] }, "page" : "11-16", "title" : "Magnetic resonance images reveal a high incidence of asymptomatic pineal cysts in young women.", "type" : "article-journal", "volume" : "37" }, "uris" : [ "http://www.mendeley.com/documents/?uuid=45af3aa7-8003-4bb9-988b-ea82daa31db9" ] }, { "id" : "ITEM-6", "itemData" : { "ISBN" : "0256-7040 (Print) 0256-7040 (Linking)", "ISSN" : "0256-7040", "PMID" : "2758432", "abstract" : "Thirty-two cases of pineal cyst diagnosed by magnetic resonance imaging (MRI) were reviewed and are described. The pineal cyst was demonstrated to be an area with slightly less intensity than the surrounding tissue and with slightly greater intensity than the CSF on T1-weighted images. On the T2-weighted images this lesion was identified as a high-intensity area with smooth margins and was homogeneous in nature. In three cases presenting wit headache, compression of the vein of Galen was identified, and compression of the quadrigeminal plate was demonstrated in five cases. No patients presented with both pineal and quadrigeminal lesions. Of the cases, 63% were not detected by CT scanning alone. There were two cases in which the cyst ruptured and collapsed spontaneously during follow-up. It is emphasized that the presence of this lesion, which was more frequent than previously expected, should be kept in mind when diagnosing pineal tumors and should not be misdiagnosed. Surgery should not be undertaken unless the lesion produces symptoms due to the compression of the quadrigeminal plate, aqueduct, or the vein of Galen.", "author" : [ { "dropping-particle" : "", "family" : "Tamaki", "given" : "N", "non-dropping-particle" : "", "parse-names" : false, "suffix" : "" }, { "dropping-particle" : "", "family" : "Shirataki", "given" : "K", "non-dropping-particle" : "", "parse-names" : false, "suffix" : "" }, { "dropping-particle" : "", "family" : "Lin", "given" : "T", "non-dropping-particle" : "", "parse-names" : false, "suffix" : "" }, { "dropping-particle" : "", "family" : "Masumura", "given" : "M", "non-dropping-particle" : "", "parse-names" : false, "suffix" : "" }, { "dropping-particle" : "", "family" : "Katayama", "given" : "S", "non-dropping-particle" : "", "parse-names" : false, "suffix" : "" }, { "dropping-particle" : "", "family" : "Matsumoto", "given" : "S", "non-dropping-particle" : "", "parse-names" : false, "suffix" : "" } ], "container-title" : "Child's Nervous System", "id" : "ITEM-6", "issue" : "3", "issued" : { "date-parts" : [ [ "1989" ] ] }, "page" : "172-176", "title" : "Cysts of the pineal gland. A new clinical entity to be distinguished from tumors of the pineal region", "type" : "article-journal", "volume" : "5" }, "uris" : [ "http://www.mendeley.com/documents/?uuid=59b56921-bf46-4702-8a16-bd65483223ee" ] } ], "mendeley" : { "formattedCitation" : "&lt;sup&gt;1,6,9,19,24,30&lt;/sup&gt;", "plainTextFormattedCitation" : "1,6,9,19,24,30", "previouslyFormattedCitation" : "&lt;sup&gt;1,6,9,19,24,30&lt;/sup&gt;" }, "properties" : { "noteIndex" : 0 }, "schema" : "https://github.com/citation-style-language/schema/raw/master/csl-citation.json" }</w:instrText>
      </w:r>
      <w:r w:rsidR="00806FB4">
        <w:fldChar w:fldCharType="separate"/>
      </w:r>
      <w:r w:rsidR="00D912B3" w:rsidRPr="00D912B3">
        <w:rPr>
          <w:noProof/>
          <w:vertAlign w:val="superscript"/>
        </w:rPr>
        <w:t>1,6,9,19,24,30</w:t>
      </w:r>
      <w:r w:rsidR="00806FB4">
        <w:fldChar w:fldCharType="end"/>
      </w:r>
      <w:r>
        <w:t xml:space="preserve"> </w:t>
      </w:r>
    </w:p>
    <w:p w:rsidR="00901CB3" w:rsidRPr="008722CA" w:rsidRDefault="003E5231" w:rsidP="007F04B6">
      <w:pPr>
        <w:spacing w:line="480" w:lineRule="auto"/>
        <w:rPr>
          <w:u w:val="single"/>
        </w:rPr>
      </w:pPr>
      <w:r>
        <w:rPr>
          <w:u w:val="single"/>
        </w:rPr>
        <w:t>Surveillance</w:t>
      </w:r>
      <w:r w:rsidR="00901CB3">
        <w:rPr>
          <w:u w:val="single"/>
        </w:rPr>
        <w:t xml:space="preserve"> strategy</w:t>
      </w:r>
    </w:p>
    <w:p w:rsidR="00901CB3" w:rsidRDefault="00E55A58" w:rsidP="007F04B6">
      <w:pPr>
        <w:spacing w:line="480" w:lineRule="auto"/>
      </w:pPr>
      <w:r>
        <w:t>As</w:t>
      </w:r>
      <w:r w:rsidR="00901CB3">
        <w:t xml:space="preserve"> the majority of </w:t>
      </w:r>
      <w:r w:rsidR="00573C30">
        <w:t xml:space="preserve">patients with pineal </w:t>
      </w:r>
      <w:r w:rsidR="00901CB3">
        <w:t xml:space="preserve">cysts remain asymptomatic there is much debate as to the appropriateness of routine long term follow up. </w:t>
      </w:r>
      <w:r w:rsidR="002334E5">
        <w:t xml:space="preserve">In the paediatric cohort, </w:t>
      </w:r>
      <w:r w:rsidR="00901CB3">
        <w:t xml:space="preserve">Marques and </w:t>
      </w:r>
      <w:proofErr w:type="spellStart"/>
      <w:r w:rsidR="00901CB3">
        <w:t>Rivero</w:t>
      </w:r>
      <w:proofErr w:type="spellEnd"/>
      <w:r w:rsidR="00901CB3">
        <w:t xml:space="preserve"> suggest a follow up MRI at 1 and 3 years, and if the cyst remains stable the patient is discharged; however should the cyst grow, </w:t>
      </w:r>
      <w:r w:rsidR="009B3730">
        <w:t xml:space="preserve">the patient </w:t>
      </w:r>
      <w:r w:rsidR="00901CB3">
        <w:t>is monitored annually for 3 years after stabilisation. However, the authors agree that this is mainly to pacify parents who have recei</w:t>
      </w:r>
      <w:r w:rsidR="00EC44C8">
        <w:t>ved the news of “brain tumour.”</w:t>
      </w:r>
      <w:r w:rsidR="00806FB4">
        <w:fldChar w:fldCharType="begin" w:fldLock="1"/>
      </w:r>
      <w:r w:rsidR="00E33D2A">
        <w:instrText>ADDIN CSL_CITATION { "citationItems" : [ { "id" : "ITEM-1", "itemData" : { "author" : [ { "dropping-particle" : "", "family" : "Marquez", "given" : "J", "non-dropping-particle" : "", "parse-names" : false, "suffix" : "" }, { "dropping-particle" : "", "family" : "Rivero", "given" : "M", "non-dropping-particle" : "", "parse-names" : false, "suffix" : "" } ], "container-title" : "J Neurosurg: Pediatrics", "id" : "ITEM-1", "issued" : { "date-parts" : [ [ "2011" ] ] }, "page" : "422", "title" : "Pineal cysts", "type" : "article-journal", "volume" : "8" }, "uris" : [ "http://www.mendeley.com/documents/?uuid=2b03c58c-257d-41ee-bffe-d7266f33b899" ] } ], "mendeley" : { "formattedCitation" : "&lt;sup&gt;53&lt;/sup&gt;", "plainTextFormattedCitation" : "53", "previouslyFormattedCitation" : "&lt;sup&gt;53&lt;/sup&gt;" }, "properties" : { "noteIndex" : 0 }, "schema" : "https://github.com/citation-style-language/schema/raw/master/csl-citation.json" }</w:instrText>
      </w:r>
      <w:r w:rsidR="00806FB4">
        <w:fldChar w:fldCharType="separate"/>
      </w:r>
      <w:r w:rsidR="00E33D2A" w:rsidRPr="00E33D2A">
        <w:rPr>
          <w:noProof/>
          <w:vertAlign w:val="superscript"/>
        </w:rPr>
        <w:t>53</w:t>
      </w:r>
      <w:r w:rsidR="00806FB4">
        <w:fldChar w:fldCharType="end"/>
      </w:r>
    </w:p>
    <w:p w:rsidR="00AA55A8" w:rsidRDefault="0075081F" w:rsidP="007F04B6">
      <w:pPr>
        <w:spacing w:line="480" w:lineRule="auto"/>
      </w:pPr>
      <w:r>
        <w:t xml:space="preserve">We have not demonstrated any </w:t>
      </w:r>
      <w:r w:rsidR="00046A91">
        <w:t xml:space="preserve">pineal cysts which </w:t>
      </w:r>
      <w:r>
        <w:t xml:space="preserve">have significantly increased in size resulting in symptomatic presentation. Therefore we cannot advocate that pineal cysts should be repeatedly </w:t>
      </w:r>
      <w:r w:rsidR="00B14E77">
        <w:t>interval scanned.</w:t>
      </w:r>
      <w:r>
        <w:t xml:space="preserve"> We suggest a single follow up MRI scan at 12 mo</w:t>
      </w:r>
      <w:r w:rsidR="00573C30">
        <w:t>nths and if the cyst</w:t>
      </w:r>
      <w:r>
        <w:t xml:space="preserve"> remains stable </w:t>
      </w:r>
      <w:r>
        <w:lastRenderedPageBreak/>
        <w:t>the patient should be discharged</w:t>
      </w:r>
      <w:r w:rsidR="009E782A">
        <w:t xml:space="preserve"> (See Figure </w:t>
      </w:r>
      <w:r w:rsidR="003B268C">
        <w:t>3</w:t>
      </w:r>
      <w:r w:rsidR="009E782A">
        <w:t xml:space="preserve">). </w:t>
      </w:r>
      <w:r w:rsidR="00AA55A8">
        <w:t xml:space="preserve">5 of 7 patients with pineal cysts which increased in size did so within 12 months therefore we </w:t>
      </w:r>
      <w:r w:rsidR="00EE796D">
        <w:t>believe</w:t>
      </w:r>
      <w:r w:rsidR="00AA55A8">
        <w:t xml:space="preserve"> our suggested surveillance strategy will identify </w:t>
      </w:r>
      <w:r w:rsidR="00EE796D">
        <w:t xml:space="preserve">the majority of </w:t>
      </w:r>
      <w:r w:rsidR="00AA55A8">
        <w:t>patients</w:t>
      </w:r>
      <w:r w:rsidR="00EE796D">
        <w:t xml:space="preserve"> who are at risk </w:t>
      </w:r>
      <w:r w:rsidR="001C0114">
        <w:t>of pineal cyst growth</w:t>
      </w:r>
      <w:r w:rsidR="00EE796D">
        <w:t>.</w:t>
      </w:r>
    </w:p>
    <w:p w:rsidR="00AF441C" w:rsidRDefault="0075081F" w:rsidP="007F04B6">
      <w:pPr>
        <w:spacing w:line="480" w:lineRule="auto"/>
      </w:pPr>
      <w:r>
        <w:t xml:space="preserve">The </w:t>
      </w:r>
      <w:r w:rsidR="009B3730">
        <w:t>surveillance</w:t>
      </w:r>
      <w:r>
        <w:t xml:space="preserve"> MRI scan will also aid in confirmation of diagnosis. </w:t>
      </w:r>
      <w:r w:rsidR="00A63225">
        <w:t xml:space="preserve">Ideally, this scan should be performed using the highest field strength machine available in order to best characterise the lesion. However, we do agree that this may not be practical </w:t>
      </w:r>
      <w:r w:rsidR="00AA55A8">
        <w:t>given</w:t>
      </w:r>
      <w:r w:rsidR="00A63225">
        <w:t xml:space="preserve"> the current financial climate</w:t>
      </w:r>
      <w:r w:rsidR="00862070">
        <w:t>. Therefore</w:t>
      </w:r>
      <w:r w:rsidR="00A63225">
        <w:t xml:space="preserve"> surveillance using the same field strength MRI scanner would be sufficient</w:t>
      </w:r>
      <w:r w:rsidR="00AF441C">
        <w:t xml:space="preserve"> </w:t>
      </w:r>
      <w:r w:rsidR="00AA55A8">
        <w:t xml:space="preserve">to </w:t>
      </w:r>
      <w:r w:rsidR="00AF441C">
        <w:t>compare size</w:t>
      </w:r>
      <w:r w:rsidR="00A63225">
        <w:t xml:space="preserve">. </w:t>
      </w:r>
    </w:p>
    <w:p w:rsidR="00AF441C" w:rsidRDefault="0075081F" w:rsidP="00AF441C">
      <w:pPr>
        <w:spacing w:line="480" w:lineRule="auto"/>
      </w:pPr>
      <w:r>
        <w:t xml:space="preserve">The repeated MRI may not be necessary in the elderly </w:t>
      </w:r>
      <w:r w:rsidR="00724810">
        <w:t xml:space="preserve">(&gt;60 years) </w:t>
      </w:r>
      <w:r>
        <w:t>population as we did not demonstrate a change in cyst size in a</w:t>
      </w:r>
      <w:r w:rsidR="00046A91">
        <w:t>ny patient aged greater than</w:t>
      </w:r>
      <w:r w:rsidR="00724810">
        <w:t xml:space="preserve"> 62, this would also exclude 10% of our patients from requiring follow up, again resulting in fewer </w:t>
      </w:r>
      <w:r w:rsidR="003A2BEC">
        <w:t>neurosurgical</w:t>
      </w:r>
      <w:r w:rsidR="00724810">
        <w:t xml:space="preserve"> </w:t>
      </w:r>
      <w:r w:rsidR="00972308">
        <w:t xml:space="preserve">and </w:t>
      </w:r>
      <w:proofErr w:type="spellStart"/>
      <w:r w:rsidR="00972308">
        <w:t>neuro</w:t>
      </w:r>
      <w:proofErr w:type="spellEnd"/>
      <w:r w:rsidR="00972308">
        <w:t xml:space="preserve">-radiology </w:t>
      </w:r>
      <w:r w:rsidR="00724810">
        <w:t>appointments.</w:t>
      </w:r>
      <w:r w:rsidR="00E33D2A">
        <w:t xml:space="preserve"> Furthermore, a number of studies have suggested against interval imaging smaller cysts.</w:t>
      </w:r>
      <w:r w:rsidR="00806FB4">
        <w:fldChar w:fldCharType="begin" w:fldLock="1"/>
      </w:r>
      <w:r w:rsidR="001F3D04">
        <w:instrText>ADDIN CSL_CITATION { "citationItems" : [ { "id" : "ITEM-1", "itemData" : { "DOI" : "10.2214/ajr.176.3.1760737", "ISBN" : "0361-803X", "ISSN" : "0361803X", "PMID" : "11222216", "abstract" : "OBJECTIVE: The purpose of this study was to examine the frequency of change in size of pineal cysts on serial MR studies. MATERIALS AND METHODS: Thirty-two patients (19 females, 13 males) with a diagnosis of pineal cyst at any time who underwent brain MR imaging more than once in a period of at least 6 months were identified by computerized search of radiology reports. Four patients underwent MR imaging to follow up pineal cysts, whereas the remaining patients were imaged for a variety of indications, including intracerebral neoplasms. Measurements of maximal cyst dimension on both initial and latest follow-up studies were obtained in all patients, and cyst volumes were calculated in 23 patients. RESULTS: Length of follow-up ranged from 6 months to 9 years. All cysts were considered incidental and none were treated. Maximal cyst dimensions ranged from 0.5 to 2.2 cm. On average, there was no significant change in cyst volume. The maximal dimension of the cyst did not change in 24 (75%) of 32 patients. Two cysts resolved completely on follow-up, three cysts decreased by 2-4 mm, two cysts enlarged by 2-3 mm, and one cyst formed and grew to 1.2 cm. CONCLUSION: Whereas the size of pineal cysts as a whole remained unchanged on serial MR studies, cysts may either form or involute in individual patients. Small increases in cyst size did occur but were not associated with specific clinical findings. These findings suggest that typical pineal cysts may be followed up on a clinical basis alone rather than on imaging.", "author" : [ { "dropping-particle" : "", "family" : "Barboriak", "given" : "D. P.", "non-dropping-particle" : "", "parse-names" : false, "suffix" : "" }, { "dropping-particle" : "", "family" : "Lee", "given" : "L.", "non-dropping-particle" : "", "parse-names" : false, "suffix" : "" }, { "dropping-particle" : "", "family" : "Provenzale", "given" : "J. M.", "non-dropping-particle" : "", "parse-names" : false, "suffix" : "" } ], "container-title" : "American Journal of Roentgenology", "id" : "ITEM-1", "issue" : "3", "issued" : { "date-parts" : [ [ "2001" ] ] }, "page" : "737-743", "title" : "Serial MR imaging of pineal cysts: Implications for natural history and follow-up", "type" : "article-journal", "volume" : "176" }, "uris" : [ "http://www.mendeley.com/documents/?uuid=c6d3665d-ba2c-49bc-a6fc-c1f9fbcd441f" ] }, { "id" : "ITEM-2", "itemData" : { "DOI" : "10.3174/ajnr.A0750", "ISSN" : "01956108", "PMID" : "17925371", "abstract" : "BACKGROUND AND PURPOSE: Pineocytomas have been described as well-circumscribed, homogeneously enhancing masses. However, there is considerable variability in this appearance, and certain pineocytomas may have a predominantly cystic appearance on imaging. This has led some to suggest that differentiation between pineocytomas and pineal cysts may not be possible. We have attempted to determine if cystic pineocytomas could be found in a series of these tumors evaluated by CT and MR imaging. MATERIALS AND METHODS: We searched the radiology literature as well as the medical records from our own institution for pathologically proved pineocytomas with available preoperative imaging or imaging reports, with specific focus on whether postcontrast MR imaging was included. In cases in which images were available, they were evaluated by a Certificate of Added Qualification (CAQ)-certified neuroradiologist and a radiology resident, who attempted to determine if the pineocytomas had any MR imaging characteristics of typical pineal cysts. To be considered a typical pineal cyst, an area of signal-intensity abnormality must be centered on the pineal recess, demonstrating internal homogeneity on T2-weighted imaging, following CSF signal intensity on T1- and T2-weighted images, without any marginal lobularity or nodular contrast enhancement and a wall thickness of &lt;2 mm. In cases in which imaging was not available, radiology reports and/or descriptions provided in the radiology literature were reviewed by a CAQ-certified neuroradiologist. For any lesion described as cystic, we again attempted to elucidate the exact extent of imaging that was performed, note specific lesion characteristics, and determine if the lesion met the criteria described previously. Finally, for tumors in which image size was provided, the mean value of maximal tumor dimension, SD, median, and range were calculated. RESULTS: Forty-four pathologically proved cases of pineocytomas from the radiology literature, as well as 8 pathologically proved cases of pineocytomas from our institution with available imaging studies and/or reports, were reviewed. Of these, 23 were solid masses, and 7 were partially solid and cystic, whereas 14 tumors could not be completely characterized due to incomplete imaging evaluation. Eight were primarily cystic; however, none of these could be confidently characterized as meeting the criteria for a typical cyst. CONCLUSION: In our analysis, no truly cystic pineocytomas were \u2026", "author" : [ { "dropping-particle" : "", "family" : "Fakhran", "given" : "Saeed", "non-dropping-particle" : "", "parse-names" : false, "suffix" : "" }, { "dropping-particle" : "", "family" : "Escott", "given" : "E. J.", "non-dropping-particle" : "", "parse-names" : false, "suffix" : "" } ], "container-title" : "American Journal of Neuroradiology", "id" : "ITEM-2", "issue" : "1", "issued" : { "date-parts" : [ [ "2008" ] ] }, "page" : "159-163", "title" : "Pineocytoma mimicking a pineal cyst on imaging: True diagnostic dilemma or a case of incomplete imaging?", "type" : "article-journal", "volume" : "29" }, "uris" : [ "http://www.mendeley.com/documents/?uuid=66ada1f9-00d2-4fdd-88c0-84af6f3f19aa" ] }, { "id" : "ITEM-3", "itemData" : { "DOI" : "25/9/1538 [pii]", "ISBN" : "0195-6108 (Print)\\r0195-6108 (Linking)", "ISSN" : "0195-6108", "PMID" : "15502133", "abstract" : "We report a case of precocious puberty in a 4-year-old boy. Contrast-enhanced T1-weighted {MR} imaging suggested a pineal cyst with enhancement of the slightly thickened wall and focal wall irregularity. Three-dimensional constructive interference in a steady-state imaging revealed a focal lobulation and a nodule-like area in the lesion. The lesion mimicking a pineal cyst proved to be a germinoma with syncytiotrophoblastic giant cells, on the basis of biopsy and tumor marker results.", "author" : [ { "dropping-particle" : "", "family" : "Hayashida", "given" : "Yoshiko", "non-dropping-particle" : "", "parse-names" : false, "suffix" : "" }, { "dropping-particle" : "", "family" : "Hirai", "given" : "Toshinori", "non-dropping-particle" : "", "parse-names" : false, "suffix" : "" }, { "dropping-particle" : "", "family" : "Korogi", "given" : "Yukunori", "non-dropping-particle" : "", "parse-names" : false, "suffix" : "" }, { "dropping-particle" : "", "family" : "Kochi", "given" : "Masato", "non-dropping-particle" : "", "parse-names" : false, "suffix" : "" }, { "dropping-particle" : "", "family" : "Maruyama", "given" : "Noriko", "non-dropping-particle" : "", "parse-names" : false, "suffix" : "" }, { "dropping-particle" : "", "family" : "Yamura", "given" : "Masayuki", "non-dropping-particle" : "", "parse-names" : false, "suffix" : "" }, { "dropping-particle" : "", "family" : "Yamashita", "given" : "Yasuyuki", "non-dropping-particle" : "", "parse-names" : false, "suffix" : "" } ], "container-title" : "{AJNR.} American journal of neuroradiology", "id" : "ITEM-3", "issue" : "9", "issued" : { "date-parts" : [ [ "2004" ] ] }, "page" : "1538-1540", "title" : "Pineal cystic germinoma with syncytiotrophoblastic giant cells mimicking {MR} imaging findings of a pineal cyst", "type" : "article-journal", "volume" : "25" }, "uris" : [ "http://www.mendeley.com/documents/?uuid=5b00b1fb-585d-46df-a9f0-fcd7f1334b32" ] }, { "id" : "ITEM-4", "itemData" : { "DOI" : "10.1016/j.nec.2011.06.001", "ISBN" : "1558-1349 (Electronic)\r1042-3680 (Linking)", "ISSN" : "10423680", "PMID" : "21801982", "abstract" : "Pineal cysts (PCs) are benign and often asymptomatic lesions of the pineal region that are typically small and do not change in size over time. PCs appear as small, well circumscribed, unilocular masses that either reside within or completely replace the pineal gland. This article reviews and discusses the characteristic features of PCs-clinical, histological, and identifiable by various imaging modalities-which assist clinicians in narrowing the differential diagnosis for pineal lesions. ?? 2011 Elsevier Inc.", "author" : [ { "dropping-particle" : "", "family" : "Choy", "given" : "Winward", "non-dropping-particle" : "", "parse-names" : false, "suffix" : "" }, { "dropping-particle" : "", "family" : "Kim", "given" : "Won", "non-dropping-particle" : "", "parse-names" : false, "suffix" : "" }, { "dropping-particle" : "", "family" : "Spasic", "given" : "Marko", "non-dropping-particle" : "", "parse-names" : false, "suffix" : "" }, { "dropping-particle" : "", "family" : "Voth", "given" : "Brittany", "non-dropping-particle" : "", "parse-names" : false, "suffix" : "" }, { "dropping-particle" : "", "family" : "Yew", "given" : "Andrew", "non-dropping-particle" : "", "parse-names" : false, "suffix" : "" }, { "dropping-particle" : "", "family" : "Yang", "given" : "Isaac", "non-dropping-particle" : "", "parse-names" : false, "suffix" : "" } ], "container-title" : "Neurosurgery Clinics of North America", "id" : "ITEM-4", "issue" : "3", "issued" : { "date-parts" : [ [ "2011" ] ] }, "page" : "341-351", "title" : "Pineal Cyst: A Review of Clinical and Radiological Features", "type" : "article-journal", "volume" : "22" }, "uris" : [ "http://www.mendeley.com/documents/?uuid=0147cb38-a60d-42f0-a138-b88fcf5f77b7" ] } ], "mendeley" : { "formattedCitation" : "&lt;sup&gt;28,29,54,55&lt;/sup&gt;", "plainTextFormattedCitation" : "28,29,54,55", "previouslyFormattedCitation" : "&lt;sup&gt;28,29,54,55&lt;/sup&gt;" }, "properties" : { "noteIndex" : 0 }, "schema" : "https://github.com/citation-style-language/schema/raw/master/csl-citation.json" }</w:instrText>
      </w:r>
      <w:r w:rsidR="00806FB4">
        <w:fldChar w:fldCharType="separate"/>
      </w:r>
      <w:r w:rsidR="00C55605" w:rsidRPr="00C55605">
        <w:rPr>
          <w:noProof/>
          <w:vertAlign w:val="superscript"/>
        </w:rPr>
        <w:t>28,29,54,55</w:t>
      </w:r>
      <w:r w:rsidR="00806FB4">
        <w:fldChar w:fldCharType="end"/>
      </w:r>
      <w:r w:rsidR="00E33D2A">
        <w:t xml:space="preserve"> This method could also be considered where resources are limited.</w:t>
      </w:r>
      <w:r w:rsidR="00AF441C" w:rsidRPr="00AF441C">
        <w:t xml:space="preserve"> </w:t>
      </w:r>
    </w:p>
    <w:p w:rsidR="00AF441C" w:rsidRPr="0047706F" w:rsidRDefault="00AF441C" w:rsidP="00AF441C">
      <w:pPr>
        <w:spacing w:line="480" w:lineRule="auto"/>
      </w:pPr>
      <w:r>
        <w:t>Al-</w:t>
      </w:r>
      <w:proofErr w:type="spellStart"/>
      <w:r>
        <w:t>H</w:t>
      </w:r>
      <w:r w:rsidRPr="007E4F3A">
        <w:t>olou</w:t>
      </w:r>
      <w:proofErr w:type="spellEnd"/>
      <w:r w:rsidRPr="007E4F3A">
        <w:t xml:space="preserve"> et al states that neurosurgical referral of patients with pineal cysts should be considered optional.</w:t>
      </w:r>
      <w:r w:rsidR="00806FB4">
        <w:fldChar w:fldCharType="begin" w:fldLock="1"/>
      </w:r>
      <w:r>
        <w:instrText>ADDIN CSL_CITATION { "citationItems" : [ { "id" : "ITEM-1", "itemData" : { "DOI" : "10.3171/2011.6.JNS11506", "ISSN" : "0022-3085", "PMID" : "21780858", "abstract" : "We reviewed our experience with pineal cysts to define the natural history and clinical relevance of this common intracranial finding.", "author" : [ { "dropping-particle" : "", "family" : "Al-Holou", "given" : "Wajd N", "non-dropping-particle" : "", "parse-names" : false, "suffix" : "" }, { "dropping-particle" : "", "family" : "Terman", "given" : "Samuel W", "non-dropping-particle" : "", "parse-names" : false, "suffix" : "" }, { "dropping-particle" : "", "family" : "Kilburg", "given" : "Craig", "non-dropping-particle" : "", "parse-names" : false, "suffix" : "" }, { "dropping-particle" : "", "family" : "Garton", "given" : "Hugh J L", "non-dropping-particle" : "", "parse-names" : false, "suffix" : "" }, { "dropping-particle" : "", "family" : "Muraszko", "given" : "Karin M", "non-dropping-particle" : "", "parse-names" : false, "suffix" : "" }, { "dropping-particle" : "", "family" : "Chandler", "given" : "William F", "non-dropping-particle" : "", "parse-names" : false, "suffix" : "" }, { "dropping-particle" : "", "family" : "Ibrahim", "given" : "Mohannad", "non-dropping-particle" : "", "parse-names" : false, "suffix" : "" }, { "dropping-particle" : "", "family" : "Maher", "given" : "Cormac O", "non-dropping-particle" : "", "parse-names" : false, "suffix" : "" } ], "container-title" : "Journal of Neurosurgery", "id" : "ITEM-1", "issue" : "6", "issued" : { "date-parts" : [ [ "2011" ] ] }, "page" : "1106-1114", "title" : "Prevalence and natural history of pineal cysts in adults", "type" : "article-journal", "volume" : "115" }, "uris" : [ "http://www.mendeley.com/documents/?uuid=fbdac4fa-77ca-4b27-ae70-ad4bf1c409ff" ] } ], "mendeley" : { "formattedCitation" : "&lt;sup&gt;2&lt;/sup&gt;", "plainTextFormattedCitation" : "2", "previouslyFormattedCitation" : "&lt;sup&gt;2&lt;/sup&gt;" }, "properties" : { "noteIndex" : 0 }, "schema" : "https://github.com/citation-style-language/schema/raw/master/csl-citation.json" }</w:instrText>
      </w:r>
      <w:r w:rsidR="00806FB4">
        <w:fldChar w:fldCharType="separate"/>
      </w:r>
      <w:r w:rsidRPr="00D912B3">
        <w:rPr>
          <w:noProof/>
          <w:vertAlign w:val="superscript"/>
        </w:rPr>
        <w:t>2</w:t>
      </w:r>
      <w:r w:rsidR="00806FB4">
        <w:fldChar w:fldCharType="end"/>
      </w:r>
      <w:r w:rsidRPr="007E4F3A">
        <w:t xml:space="preserve"> However, given the small number of cases reported </w:t>
      </w:r>
      <w:r>
        <w:t xml:space="preserve">in the literature </w:t>
      </w:r>
      <w:r w:rsidRPr="007E4F3A">
        <w:t xml:space="preserve">with complications attributable to pineal cysts we cannot advocate this. </w:t>
      </w:r>
      <w:r w:rsidR="00862070">
        <w:t>Moreover</w:t>
      </w:r>
      <w:r>
        <w:t>, literature suggests the diagnosis should be made by a</w:t>
      </w:r>
      <w:r w:rsidRPr="0047706F">
        <w:t xml:space="preserve">n experienced neurosurgeon or </w:t>
      </w:r>
      <w:proofErr w:type="spellStart"/>
      <w:r w:rsidRPr="0047706F">
        <w:t>neuro</w:t>
      </w:r>
      <w:proofErr w:type="spellEnd"/>
      <w:r>
        <w:t>-</w:t>
      </w:r>
      <w:r w:rsidRPr="0047706F">
        <w:t>radiologist, as those diagnosed by general radiolog</w:t>
      </w:r>
      <w:r>
        <w:t>ists may result in misdiagnosis.</w:t>
      </w:r>
      <w:r w:rsidRPr="0047706F">
        <w:t xml:space="preserve"> </w:t>
      </w:r>
      <w:r>
        <w:t xml:space="preserve">Marques et al demonstrated that 5 of </w:t>
      </w:r>
      <w:r w:rsidRPr="0047706F">
        <w:t xml:space="preserve">113 cases of referred pineal cysts were misdiagnosed and were in fact; 3 pineal tumours, 1 </w:t>
      </w:r>
      <w:proofErr w:type="spellStart"/>
      <w:r w:rsidRPr="0047706F">
        <w:t>suprasellar</w:t>
      </w:r>
      <w:proofErr w:type="spellEnd"/>
      <w:r w:rsidRPr="0047706F">
        <w:t xml:space="preserve"> </w:t>
      </w:r>
      <w:proofErr w:type="spellStart"/>
      <w:r w:rsidRPr="0047706F">
        <w:t>arachnoid</w:t>
      </w:r>
      <w:proofErr w:type="spellEnd"/>
      <w:r w:rsidRPr="0047706F">
        <w:t xml:space="preserve"> cyst and 1 thalamic cyst.</w:t>
      </w:r>
      <w:r w:rsidR="00806FB4">
        <w:fldChar w:fldCharType="begin" w:fldLock="1"/>
      </w:r>
      <w:r>
        <w:instrText>ADDIN CSL_CITATION { "citationItems" : [ { "id" : "ITEM-1", "itemData" : { "author" : [ { "dropping-particle" : "", "family" : "Marquez", "given" : "J", "non-dropping-particle" : "", "parse-names" : false, "suffix" : "" }, { "dropping-particle" : "", "family" : "Rivero", "given" : "M", "non-dropping-particle" : "", "parse-names" : false, "suffix" : "" } ], "container-title" : "J Neurosurg: Pediatrics", "id" : "ITEM-1", "issued" : { "date-parts" : [ [ "2011" ] ] }, "page" : "422", "title" : "Pineal cysts", "type" : "article-journal", "volume" : "8" }, "uris" : [ "http://www.mendeley.com/documents/?uuid=2b03c58c-257d-41ee-bffe-d7266f33b899" ] } ], "mendeley" : { "formattedCitation" : "&lt;sup&gt;53&lt;/sup&gt;", "plainTextFormattedCitation" : "53", "previouslyFormattedCitation" : "&lt;sup&gt;53&lt;/sup&gt;" }, "properties" : { "noteIndex" : 0 }, "schema" : "https://github.com/citation-style-language/schema/raw/master/csl-citation.json" }</w:instrText>
      </w:r>
      <w:r w:rsidR="00806FB4">
        <w:fldChar w:fldCharType="separate"/>
      </w:r>
      <w:r w:rsidRPr="00E33D2A">
        <w:rPr>
          <w:noProof/>
          <w:vertAlign w:val="superscript"/>
        </w:rPr>
        <w:t>53</w:t>
      </w:r>
      <w:r w:rsidR="00806FB4">
        <w:fldChar w:fldCharType="end"/>
      </w:r>
    </w:p>
    <w:p w:rsidR="009A0BF8" w:rsidRDefault="005F5884" w:rsidP="007F04B6">
      <w:pPr>
        <w:tabs>
          <w:tab w:val="left" w:pos="2700"/>
        </w:tabs>
        <w:spacing w:line="480" w:lineRule="auto"/>
      </w:pPr>
      <w:r>
        <w:t>So as not to miss more aggressive pineal tumours, i</w:t>
      </w:r>
      <w:r w:rsidR="00901CB3">
        <w:t xml:space="preserve">t has been suggested that </w:t>
      </w:r>
      <w:r w:rsidR="00E33D2A">
        <w:t xml:space="preserve">patients with </w:t>
      </w:r>
      <w:r w:rsidR="00901CB3">
        <w:t>pineal cysts with unusual characteristics on imaging</w:t>
      </w:r>
      <w:r w:rsidR="00E33D2A">
        <w:t>,</w:t>
      </w:r>
      <w:r w:rsidR="00901CB3">
        <w:t xml:space="preserve"> young patients and patients with cysts greater than 1cm should be followed up more frequently than cysts without these char</w:t>
      </w:r>
      <w:r w:rsidR="00B14E77">
        <w:t>acteristics</w:t>
      </w:r>
      <w:r w:rsidR="0088112A">
        <w:t xml:space="preserve">, although </w:t>
      </w:r>
      <w:r w:rsidR="00B14E77">
        <w:t>there is little</w:t>
      </w:r>
      <w:r w:rsidR="00901CB3">
        <w:t xml:space="preserve"> evidence to suggest that these patients are at more risk of becoming symptomatic.</w:t>
      </w:r>
      <w:r w:rsidR="00806FB4">
        <w:fldChar w:fldCharType="begin" w:fldLock="1"/>
      </w:r>
      <w:r w:rsidR="001F3D04">
        <w:instrText>ADDIN CSL_CITATION { "citationItems" : [ { "id" : "ITEM-1", "itemData" : { "DOI" : "10.2214/ajr.176.3.1760737", "ISBN" : "0361-803X", "ISSN" : "0361803X", "PMID" : "11222216", "abstract" : "OBJECTIVE: The purpose of this study was to examine the frequency of change in size of pineal cysts on serial MR studies. MATERIALS AND METHODS: Thirty-two patients (19 females, 13 males) with a diagnosis of pineal cyst at any time who underwent brain MR imaging more than once in a period of at least 6 months were identified by computerized search of radiology reports. Four patients underwent MR imaging to follow up pineal cysts, whereas the remaining patients were imaged for a variety of indications, including intracerebral neoplasms. Measurements of maximal cyst dimension on both initial and latest follow-up studies were obtained in all patients, and cyst volumes were calculated in 23 patients. RESULTS: Length of follow-up ranged from 6 months to 9 years. All cysts were considered incidental and none were treated. Maximal cyst dimensions ranged from 0.5 to 2.2 cm. On average, there was no significant change in cyst volume. The maximal dimension of the cyst did not change in 24 (75%) of 32 patients. Two cysts resolved completely on follow-up, three cysts decreased by 2-4 mm, two cysts enlarged by 2-3 mm, and one cyst formed and grew to 1.2 cm. CONCLUSION: Whereas the size of pineal cysts as a whole remained unchanged on serial MR studies, cysts may either form or involute in individual patients. Small increases in cyst size did occur but were not associated with specific clinical findings. These findings suggest that typical pineal cysts may be followed up on a clinical basis alone rather than on imaging.", "author" : [ { "dropping-particle" : "", "family" : "Barboriak", "given" : "D. P.", "non-dropping-particle" : "", "parse-names" : false, "suffix" : "" }, { "dropping-particle" : "", "family" : "Lee", "given" : "L.", "non-dropping-particle" : "", "parse-names" : false, "suffix" : "" }, { "dropping-particle" : "", "family" : "Provenzale", "given" : "J. M.", "non-dropping-particle" : "", "parse-names" : false, "suffix" : "" } ], "container-title" : "American Journal of Roentgenology", "id" : "ITEM-1", "issue" : "3", "issued" : { "date-parts" : [ [ "2001" ] ] }, "page" : "737-743", "title" : "Serial MR imaging of pineal cysts: Implications for natural history and follow-up", "type" : "article-journal", "volume" : "176" }, "uris" : [ "http://www.mendeley.com/documents/?uuid=c6d3665d-ba2c-49bc-a6fc-c1f9fbcd441f" ] }, { "id" : "ITEM-2", "itemData" : { "DOI" : "10.3171/2009.9.PEDS09297", "ISBN" : "1933-0715 (Electronic)\\r1933-0707 (Linking)", "ISSN" : "1933-0715", "PMID" : "20121364", "abstract" : "OBJECT: The authors reviewed their experience with pediatric pineal cysts to define the natural history and clinical relevance of this common intracranial finding.\\n\\nMETHODS: The authors identified all patients with pineal cysts who had been clinically evaluated at their institution over an 11.5-year interval and were &lt; 25 years of age at the time of diagnosis. All inclusion criteria were met in 106 patients, and included repeated MR imaging as well as repeated clinical evaluation over at least a 6-month interval.\\n\\nRESULTS: The mean age at diagnosis was 11.7 +/- 7.2 years. Forty-two patients were male and 64 were female. On follow-up MR imaging evaluation at a mean interval of 3.0 years from the initial study, 98 pineal cysts had no increase in size and no change in imaging appearance. Six pineal cysts increased in size and 2 others had a change in imaging characteristics without associated growth. Younger age was associated with cyst change or growth on follow-up imaging (p = 0.02). The mean age of patients with cysts that changed or grew was 5.5 years, and the mean age of patients with stable pineal cysts was 12.2 years. Initial cyst size and appearance on MR imaging were not significant predictors of growth or change in imaging appearance at follow-up. Similarly, the patient's sex was not a significant predictor of growth or change in imaging characteristics.\\n\\nCONCLUSIONS: Follow-up imaging and neurosurgical evaluation may be considered optional in older children with pineal cysts.", "author" : [ { "dropping-particle" : "", "family" : "Al-Holou", "given" : "Wajd N", "non-dropping-particle" : "", "parse-names" : false, "suffix" : "" }, { "dropping-particle" : "", "family" : "Maher", "given" : "Cormac O", "non-dropping-particle" : "", "parse-names" : false, "suffix" : "" }, { "dropping-particle" : "", "family" : "Muraszko", "given" : "Karin M", "non-dropping-particle" : "", "parse-names" : false, "suffix" : "" }, { "dropping-particle" : "", "family" : "Garton", "given" : "Hugh J L", "non-dropping-particle" : "", "parse-names" : false, "suffix" : "" } ], "container-title" : "Journal of neurosurgery. Pediatrics", "id" : "ITEM-2", "issue" : "2", "issued" : { "date-parts" : [ [ "2010" ] ] }, "page" : "162-6", "title" : "The natural history of pineal cysts in children and young adults.", "type" : "article-journal", "volume" : "5" }, "uris" : [ "http://www.mendeley.com/documents/?uuid=a606205a-31ac-43a5-bf66-08cf6b1137ad" ] }, { "id" : "ITEM-3", "itemData" : { "DOI" : "10.1016/j.nec.2011.06.001", "ISBN" : "1558-1349 (Electronic)\r1042-3680 (Linking)", "ISSN" : "10423680", "PMID" : "21801982", "abstract" : "Pineal cysts (PCs) are benign and often asymptomatic lesions of the pineal region that are typically small and do not change in size over time. PCs appear as small, well circumscribed, unilocular masses that either reside within or completely replace the pineal gland. This article reviews and discusses the characteristic features of PCs-clinical, histological, and identifiable by various imaging modalities-which assist clinicians in narrowing the differential diagnosis for pineal lesions. ?? 2011 Elsevier Inc.", "author" : [ { "dropping-particle" : "", "family" : "Choy", "given" : "Winward", "non-dropping-particle" : "", "parse-names" : false, "suffix" : "" }, { "dropping-particle" : "", "family" : "Kim", "given" : "Won", "non-dropping-particle" : "", "parse-names" : false, "suffix" : "" }, { "dropping-particle" : "", "family" : "Spasic", "given" : "Marko", "non-dropping-particle" : "", "parse-names" : false, "suffix" : "" }, { "dropping-particle" : "", "family" : "Voth", "given" : "Brittany", "non-dropping-particle" : "", "parse-names" : false, "suffix" : "" }, { "dropping-particle" : "", "family" : "Yew", "given" : "Andrew", "non-dropping-particle" : "", "parse-names" : false, "suffix" : "" }, { "dropping-particle" : "", "family" : "Yang", "given" : "Isaac", "non-dropping-particle" : "", "parse-names" : false, "suffix" : "" } ], "container-title" : "Neurosurgery Clinics of North America", "id" : "ITEM-3", "issue" : "3", "issued" : { "date-parts" : [ [ "2011" ] ] }, "page" : "341-351", "title" : "Pineal Cyst: A Review of Clinical and Radiological Features", "type" : "article-journal", "volume" : "22" }, "uris" : [ "http://www.mendeley.com/documents/?uuid=0147cb38-a60d-42f0-a138-b88fcf5f77b7" ] } ], "mendeley" : { "formattedCitation" : "&lt;sup&gt;28,29,56&lt;/sup&gt;", "plainTextFormattedCitation" : "28,29,56", "previouslyFormattedCitation" : "&lt;sup&gt;28,29,56&lt;/sup&gt;" }, "properties" : { "noteIndex" : 0 }, "schema" : "https://github.com/citation-style-language/schema/raw/master/csl-citation.json" }</w:instrText>
      </w:r>
      <w:r w:rsidR="00806FB4">
        <w:fldChar w:fldCharType="separate"/>
      </w:r>
      <w:r w:rsidR="00C55605" w:rsidRPr="00C55605">
        <w:rPr>
          <w:noProof/>
          <w:vertAlign w:val="superscript"/>
        </w:rPr>
        <w:t>28,29,56</w:t>
      </w:r>
      <w:r w:rsidR="00806FB4">
        <w:fldChar w:fldCharType="end"/>
      </w:r>
      <w:r w:rsidR="00E33D2A">
        <w:t xml:space="preserve"> I</w:t>
      </w:r>
      <w:r w:rsidR="00AF441C">
        <w:t>mportantly</w:t>
      </w:r>
      <w:r w:rsidR="00E33D2A">
        <w:t xml:space="preserve">, </w:t>
      </w:r>
      <w:proofErr w:type="spellStart"/>
      <w:r w:rsidR="00E33D2A">
        <w:t>Cauley</w:t>
      </w:r>
      <w:proofErr w:type="spellEnd"/>
      <w:r w:rsidR="00E33D2A">
        <w:t xml:space="preserve"> et al reviewed </w:t>
      </w:r>
      <w:r w:rsidR="00AF441C">
        <w:t xml:space="preserve">indeterminate cystic pineal lesions with suspicious imaging </w:t>
      </w:r>
      <w:r w:rsidR="00AF441C">
        <w:lastRenderedPageBreak/>
        <w:t xml:space="preserve">characteristics </w:t>
      </w:r>
      <w:r w:rsidR="00E33D2A">
        <w:t xml:space="preserve">and did not demonstrate any growth during surveillance of </w:t>
      </w:r>
      <w:r w:rsidR="00AF441C">
        <w:t>26</w:t>
      </w:r>
      <w:r w:rsidR="00E33D2A">
        <w:t xml:space="preserve"> patients.</w:t>
      </w:r>
      <w:r w:rsidR="00806FB4">
        <w:fldChar w:fldCharType="begin" w:fldLock="1"/>
      </w:r>
      <w:r w:rsidR="001F3D04">
        <w:instrText>ADDIN CSL_CITATION { "citationItems" : [ { "id" : "ITEM-1", "itemData" : { "author" : [ { "dropping-particle" : "", "family" : "Cauley", "given" : "Keith A", "non-dropping-particle" : "", "parse-names" : false, "suffix" : "" }, { "dropping-particle" : "", "family" : "Linnell", "given" : "Grant J", "non-dropping-particle" : "", "parse-names" : false, "suffix" : "" }, { "dropping-particle" : "", "family" : "Braff", "given" : "Stephen P", "non-dropping-particle" : "", "parse-names" : false, "suffix" : "" }, { "dropping-particle" : "", "family" : "Filippi", "given" : "Christopher G", "non-dropping-particle" : "", "parse-names" : false, "suffix" : "" } ], "container-title" : "AJR Am J Roentgenol", "id" : "ITEM-1", "issue" : "2", "issued" : { "date-parts" : [ [ "2009" ] ] }, "page" : "533-537", "title" : "Serial follow-up MRI of indeterminate cystic lesions of the pineal region: experience at a rural tertiary care referral centre", "type" : "article-journal", "volume" : "193" }, "uris" : [ "http://www.mendeley.com/documents/?uuid=674cb77f-205b-4d1c-ad4f-8c3eb3ef449c" ] } ], "mendeley" : { "formattedCitation" : "&lt;sup&gt;57&lt;/sup&gt;", "plainTextFormattedCitation" : "57", "previouslyFormattedCitation" : "&lt;sup&gt;57&lt;/sup&gt;" }, "properties" : { "noteIndex" : 0 }, "schema" : "https://github.com/citation-style-language/schema/raw/master/csl-citation.json" }</w:instrText>
      </w:r>
      <w:r w:rsidR="00806FB4">
        <w:fldChar w:fldCharType="separate"/>
      </w:r>
      <w:r w:rsidR="00C55605" w:rsidRPr="00C55605">
        <w:rPr>
          <w:noProof/>
          <w:vertAlign w:val="superscript"/>
        </w:rPr>
        <w:t>57</w:t>
      </w:r>
      <w:r w:rsidR="00806FB4">
        <w:fldChar w:fldCharType="end"/>
      </w:r>
      <w:r w:rsidR="00C55605">
        <w:t xml:space="preserve"> Readers should be reminded that in the present study we excluded pineal cysts with atypical appearance.</w:t>
      </w:r>
    </w:p>
    <w:p w:rsidR="00901CB3" w:rsidRPr="007E4F3A" w:rsidRDefault="00901CB3" w:rsidP="007F04B6">
      <w:pPr>
        <w:spacing w:line="480" w:lineRule="auto"/>
        <w:rPr>
          <w:u w:val="single"/>
        </w:rPr>
      </w:pPr>
      <w:r w:rsidRPr="007E4F3A">
        <w:rPr>
          <w:u w:val="single"/>
        </w:rPr>
        <w:t>Limitations</w:t>
      </w:r>
    </w:p>
    <w:p w:rsidR="00FC2D33" w:rsidRDefault="00901CB3" w:rsidP="007F04B6">
      <w:pPr>
        <w:spacing w:line="480" w:lineRule="auto"/>
      </w:pPr>
      <w:r>
        <w:t xml:space="preserve">There are a number of limitations to this present study. As patients were recruited from a large tertiary </w:t>
      </w:r>
      <w:r w:rsidR="009B3730">
        <w:t xml:space="preserve">neurosciences </w:t>
      </w:r>
      <w:r>
        <w:t>centre there may be a selection bias where our population demonstrates a higher rate of intracranial pathology when compared to the general population. However</w:t>
      </w:r>
      <w:r w:rsidR="00046A91">
        <w:t>,</w:t>
      </w:r>
      <w:r>
        <w:t xml:space="preserve"> </w:t>
      </w:r>
      <w:r w:rsidR="00EC6D38">
        <w:t xml:space="preserve">despite this possible bias our reported </w:t>
      </w:r>
      <w:r w:rsidR="00FC2D33">
        <w:t>prevalence</w:t>
      </w:r>
      <w:r w:rsidR="00EC6D38">
        <w:t xml:space="preserve"> was lower than other studies.</w:t>
      </w:r>
      <w:r>
        <w:t xml:space="preserve"> </w:t>
      </w:r>
    </w:p>
    <w:p w:rsidR="00FC2D33" w:rsidRDefault="00901CB3" w:rsidP="007F04B6">
      <w:pPr>
        <w:spacing w:line="480" w:lineRule="auto"/>
      </w:pPr>
      <w:r>
        <w:t xml:space="preserve">Pineal cysts which were not commented upon in </w:t>
      </w:r>
      <w:r w:rsidR="00972308">
        <w:t xml:space="preserve">initial </w:t>
      </w:r>
      <w:r>
        <w:t>radiological reports will have been missed</w:t>
      </w:r>
      <w:r w:rsidR="00046A91">
        <w:t>, thi</w:t>
      </w:r>
      <w:r w:rsidR="00FC2D33">
        <w:t xml:space="preserve">s will </w:t>
      </w:r>
      <w:r w:rsidR="00046A91">
        <w:t>have</w:t>
      </w:r>
      <w:r>
        <w:t xml:space="preserve"> result</w:t>
      </w:r>
      <w:r w:rsidR="00046A91">
        <w:t>ed</w:t>
      </w:r>
      <w:r>
        <w:t xml:space="preserve"> in an under estimation of prevalence</w:t>
      </w:r>
      <w:r w:rsidR="00FC2D33">
        <w:t>. H</w:t>
      </w:r>
      <w:r w:rsidR="00B861B4">
        <w:t>owever</w:t>
      </w:r>
      <w:r w:rsidR="00FC2D33">
        <w:t xml:space="preserve"> as all scans were initially reported by</w:t>
      </w:r>
      <w:r w:rsidR="00B861B4">
        <w:t xml:space="preserve"> </w:t>
      </w:r>
      <w:proofErr w:type="spellStart"/>
      <w:r w:rsidR="00B861B4">
        <w:t>neuro</w:t>
      </w:r>
      <w:proofErr w:type="spellEnd"/>
      <w:r w:rsidR="00FC2D33">
        <w:t>-</w:t>
      </w:r>
      <w:r w:rsidR="00B861B4">
        <w:t>radiologist</w:t>
      </w:r>
      <w:r w:rsidR="00FC2D33">
        <w:t>s</w:t>
      </w:r>
      <w:r w:rsidR="00B861B4">
        <w:t xml:space="preserve"> this number should be very low.</w:t>
      </w:r>
      <w:r>
        <w:t xml:space="preserve"> </w:t>
      </w:r>
      <w:r w:rsidR="00FC2D33">
        <w:t>Nonetheless, i</w:t>
      </w:r>
      <w:r>
        <w:t xml:space="preserve">t was not possible </w:t>
      </w:r>
      <w:r w:rsidR="009B3730">
        <w:t xml:space="preserve">for the authors </w:t>
      </w:r>
      <w:r>
        <w:t xml:space="preserve">to review </w:t>
      </w:r>
      <w:r w:rsidR="00FC2D33">
        <w:t xml:space="preserve">greater than </w:t>
      </w:r>
      <w:r w:rsidR="00972308">
        <w:t>42,000 MRI scans.</w:t>
      </w:r>
      <w:r w:rsidR="00E730BA">
        <w:t xml:space="preserve"> Additionally, </w:t>
      </w:r>
      <w:r w:rsidR="00A63225">
        <w:t xml:space="preserve">prevalence rates may be lowered by </w:t>
      </w:r>
      <w:r w:rsidR="00E730BA">
        <w:t>those patients who were scanned using low field strength MRI scans</w:t>
      </w:r>
      <w:r w:rsidR="00A63225">
        <w:t xml:space="preserve"> where the machine was</w:t>
      </w:r>
      <w:r w:rsidR="00E730BA">
        <w:t xml:space="preserve"> not sensitive </w:t>
      </w:r>
      <w:r w:rsidR="00AF441C">
        <w:t>to</w:t>
      </w:r>
      <w:r w:rsidR="00E730BA">
        <w:t xml:space="preserve"> small pineal cysts.</w:t>
      </w:r>
      <w:r w:rsidR="00A63225">
        <w:t xml:space="preserve"> However, </w:t>
      </w:r>
      <w:r w:rsidR="00E730BA">
        <w:t>due to the way in which data was stored we are unable to say what proportion of the 42,099</w:t>
      </w:r>
      <w:r w:rsidR="00A63225">
        <w:t xml:space="preserve"> </w:t>
      </w:r>
      <w:r w:rsidR="00C55605">
        <w:t xml:space="preserve">patients </w:t>
      </w:r>
      <w:proofErr w:type="gramStart"/>
      <w:r w:rsidR="00A63225">
        <w:t>were</w:t>
      </w:r>
      <w:proofErr w:type="gramEnd"/>
      <w:r w:rsidR="00A63225">
        <w:t xml:space="preserve"> scanned using low field strength MRI.</w:t>
      </w:r>
    </w:p>
    <w:p w:rsidR="006435BB" w:rsidRDefault="007963E8" w:rsidP="007F04B6">
      <w:pPr>
        <w:spacing w:line="480" w:lineRule="auto"/>
      </w:pPr>
      <w:r>
        <w:t>Of the few pineal cysts which increased in size the change was very small</w:t>
      </w:r>
      <w:r w:rsidR="006435BB">
        <w:t xml:space="preserve">. Although our </w:t>
      </w:r>
      <w:proofErr w:type="spellStart"/>
      <w:r w:rsidR="006435BB">
        <w:t>neuro</w:t>
      </w:r>
      <w:proofErr w:type="spellEnd"/>
      <w:r w:rsidR="006435BB">
        <w:t xml:space="preserve">-radiologists are confident that the change in size is accurate, this may </w:t>
      </w:r>
      <w:r w:rsidR="00021EA6">
        <w:t>reflect</w:t>
      </w:r>
      <w:r w:rsidR="006435BB">
        <w:t xml:space="preserve"> measurement error. Measurement error of cystic pineal lesions is </w:t>
      </w:r>
      <w:r w:rsidR="00021EA6">
        <w:t xml:space="preserve">typically </w:t>
      </w:r>
      <w:r w:rsidR="006435BB">
        <w:t xml:space="preserve">quoted at </w:t>
      </w:r>
      <w:r w:rsidR="00AF441C">
        <w:t xml:space="preserve">less than </w:t>
      </w:r>
      <w:r w:rsidR="006435BB">
        <w:t>2mm.</w:t>
      </w:r>
      <w:r w:rsidR="00806FB4">
        <w:fldChar w:fldCharType="begin" w:fldLock="1"/>
      </w:r>
      <w:r w:rsidR="001F3D04">
        <w:instrText>ADDIN CSL_CITATION { "citationItems" : [ { "id" : "ITEM-1", "itemData" : { "author" : [ { "dropping-particle" : "", "family" : "Cauley", "given" : "Keith A", "non-dropping-particle" : "", "parse-names" : false, "suffix" : "" }, { "dropping-particle" : "", "family" : "Linnell", "given" : "Grant J", "non-dropping-particle" : "", "parse-names" : false, "suffix" : "" }, { "dropping-particle" : "", "family" : "Braff", "given" : "Stephen P", "non-dropping-particle" : "", "parse-names" : false, "suffix" : "" }, { "dropping-particle" : "", "family" : "Filippi", "given" : "Christopher G", "non-dropping-particle" : "", "parse-names" : false, "suffix" : "" } ], "container-title" : "AJR Am J Roentgenol", "id" : "ITEM-1", "issue" : "2", "issued" : { "date-parts" : [ [ "2009" ] ] }, "page" : "533-537", "title" : "Serial follow-up MRI of indeterminate cystic lesions of the pineal region: experience at a rural tertiary care referral centre", "type" : "article-journal", "volume" : "193" }, "uris" : [ "http://www.mendeley.com/documents/?uuid=674cb77f-205b-4d1c-ad4f-8c3eb3ef449c" ] } ], "mendeley" : { "formattedCitation" : "&lt;sup&gt;57&lt;/sup&gt;", "plainTextFormattedCitation" : "57", "previouslyFormattedCitation" : "&lt;sup&gt;57&lt;/sup&gt;" }, "properties" : { "noteIndex" : 0 }, "schema" : "https://github.com/citation-style-language/schema/raw/master/csl-citation.json" }</w:instrText>
      </w:r>
      <w:r w:rsidR="00806FB4">
        <w:fldChar w:fldCharType="separate"/>
      </w:r>
      <w:r w:rsidR="00C55605" w:rsidRPr="00C55605">
        <w:rPr>
          <w:noProof/>
          <w:vertAlign w:val="superscript"/>
        </w:rPr>
        <w:t>57</w:t>
      </w:r>
      <w:r w:rsidR="00806FB4">
        <w:fldChar w:fldCharType="end"/>
      </w:r>
      <w:r w:rsidR="006435BB">
        <w:t xml:space="preserve"> Therefore there is </w:t>
      </w:r>
      <w:r w:rsidR="00021EA6">
        <w:t xml:space="preserve">a </w:t>
      </w:r>
      <w:r w:rsidR="006435BB">
        <w:t>possibility that we have overestimated the patients with pineal cyst growth.</w:t>
      </w:r>
      <w:r w:rsidR="00613EC6">
        <w:t xml:space="preserve"> </w:t>
      </w:r>
    </w:p>
    <w:p w:rsidR="00021EA6" w:rsidRDefault="00AA55A8" w:rsidP="00021EA6">
      <w:pPr>
        <w:spacing w:line="480" w:lineRule="auto"/>
      </w:pPr>
      <w:r>
        <w:t xml:space="preserve">It could be argued that the present cohort of patients have not been followed up for a sufficient period of time. However, given there was previously no surveillance protocol </w:t>
      </w:r>
      <w:r w:rsidR="00C55605">
        <w:t>for patients with pineal cysts</w:t>
      </w:r>
      <w:r>
        <w:t xml:space="preserve"> we have presented </w:t>
      </w:r>
      <w:r w:rsidR="007963E8">
        <w:t xml:space="preserve">complete </w:t>
      </w:r>
      <w:r>
        <w:t>retrospective data of surveillance strategies employed by neurosurgical consultants in Liverpool. Furthermore, 3 out of 7 patients demonstrated and increase in cyst size in 6 months or less</w:t>
      </w:r>
      <w:r w:rsidR="00C55605">
        <w:t>,</w:t>
      </w:r>
      <w:r>
        <w:t xml:space="preserve"> </w:t>
      </w:r>
      <w:r w:rsidR="00C55605">
        <w:t xml:space="preserve">therefore, </w:t>
      </w:r>
      <w:r>
        <w:t xml:space="preserve">we felt it prudent not to exclude patients with short </w:t>
      </w:r>
      <w:r w:rsidR="007963E8">
        <w:t>surveillance</w:t>
      </w:r>
      <w:r>
        <w:t xml:space="preserve"> periods.</w:t>
      </w:r>
    </w:p>
    <w:p w:rsidR="00924581" w:rsidRPr="007426DA" w:rsidRDefault="00901CB3" w:rsidP="007F04B6">
      <w:pPr>
        <w:spacing w:line="480" w:lineRule="auto"/>
      </w:pPr>
      <w:r>
        <w:lastRenderedPageBreak/>
        <w:t>As none of the patients in the present study underwent surgical intervention there is no histological evidence that all of the lesions were in fact pineal cysts.</w:t>
      </w:r>
      <w:r w:rsidRPr="00BB2A19">
        <w:t xml:space="preserve"> </w:t>
      </w:r>
      <w:r w:rsidR="00FC2D33">
        <w:t>Although</w:t>
      </w:r>
      <w:r>
        <w:t xml:space="preserve">, as none of </w:t>
      </w:r>
      <w:r w:rsidR="00FC2D33">
        <w:t>the</w:t>
      </w:r>
      <w:r>
        <w:t xml:space="preserve"> patients developed serious complications or a significant change in cyst size</w:t>
      </w:r>
      <w:r w:rsidR="00046A91">
        <w:t>,</w:t>
      </w:r>
      <w:r>
        <w:t xml:space="preserve"> histological sub-typing may largely prove </w:t>
      </w:r>
      <w:r w:rsidR="00046A91">
        <w:t xml:space="preserve">to be </w:t>
      </w:r>
      <w:r>
        <w:t>academic and not clinically important.</w:t>
      </w:r>
    </w:p>
    <w:p w:rsidR="00901CB3" w:rsidRDefault="00901CB3" w:rsidP="007F04B6">
      <w:pPr>
        <w:spacing w:line="480" w:lineRule="auto"/>
      </w:pPr>
      <w:r w:rsidRPr="00FA004B">
        <w:rPr>
          <w:b/>
        </w:rPr>
        <w:t>Conclusions</w:t>
      </w:r>
      <w:r>
        <w:t xml:space="preserve">: </w:t>
      </w:r>
    </w:p>
    <w:p w:rsidR="00531980" w:rsidRDefault="00AF441C" w:rsidP="007F04B6">
      <w:pPr>
        <w:spacing w:line="480" w:lineRule="auto"/>
      </w:pPr>
      <w:r>
        <w:t>Incidental p</w:t>
      </w:r>
      <w:r w:rsidR="00901CB3">
        <w:t xml:space="preserve">ineal cysts are a common radiological finding. Serial MRI and long term neurosurgical follow up of adults with pineal cysts is not necessary as they have a tendency to remain stable or reduce in size. We therefore recommend a single repeated MRI scan </w:t>
      </w:r>
      <w:r w:rsidR="00EC6D38">
        <w:t xml:space="preserve">with gadolinium </w:t>
      </w:r>
      <w:r w:rsidR="00901CB3" w:rsidRPr="00192966">
        <w:t xml:space="preserve">at 12 months </w:t>
      </w:r>
      <w:r w:rsidR="00901CB3">
        <w:t>after</w:t>
      </w:r>
      <w:r w:rsidR="00901CB3" w:rsidRPr="00192966">
        <w:t xml:space="preserve"> diagnosis and </w:t>
      </w:r>
      <w:r w:rsidR="00EC6D38">
        <w:t xml:space="preserve">discharge from </w:t>
      </w:r>
      <w:r w:rsidR="00D379EC">
        <w:t xml:space="preserve">routine </w:t>
      </w:r>
      <w:r w:rsidR="00901CB3">
        <w:t xml:space="preserve">follow up </w:t>
      </w:r>
      <w:r w:rsidR="00901CB3" w:rsidRPr="00192966">
        <w:t>if the pineal cyst has not increased in size.</w:t>
      </w:r>
    </w:p>
    <w:p w:rsidR="00F30233" w:rsidRDefault="00F30233" w:rsidP="0064159C">
      <w:pPr>
        <w:spacing w:line="480" w:lineRule="auto"/>
      </w:pPr>
    </w:p>
    <w:p w:rsidR="007324BE" w:rsidRDefault="007324BE" w:rsidP="0064159C">
      <w:pPr>
        <w:spacing w:line="480" w:lineRule="auto"/>
      </w:pPr>
    </w:p>
    <w:p w:rsidR="007324BE" w:rsidRDefault="007324BE" w:rsidP="0064159C">
      <w:pPr>
        <w:spacing w:line="480" w:lineRule="auto"/>
      </w:pPr>
    </w:p>
    <w:p w:rsidR="007324BE" w:rsidRDefault="007324BE" w:rsidP="0064159C">
      <w:pPr>
        <w:spacing w:line="480" w:lineRule="auto"/>
      </w:pPr>
    </w:p>
    <w:p w:rsidR="007324BE" w:rsidRDefault="007324BE" w:rsidP="0064159C">
      <w:pPr>
        <w:spacing w:line="480" w:lineRule="auto"/>
      </w:pPr>
    </w:p>
    <w:p w:rsidR="007324BE" w:rsidRDefault="007324BE" w:rsidP="0064159C">
      <w:pPr>
        <w:spacing w:line="480" w:lineRule="auto"/>
      </w:pPr>
    </w:p>
    <w:p w:rsidR="007324BE" w:rsidRDefault="007324BE" w:rsidP="0064159C">
      <w:pPr>
        <w:spacing w:line="480" w:lineRule="auto"/>
      </w:pPr>
    </w:p>
    <w:p w:rsidR="007324BE" w:rsidRDefault="007324BE" w:rsidP="0064159C">
      <w:pPr>
        <w:spacing w:line="480" w:lineRule="auto"/>
      </w:pPr>
    </w:p>
    <w:p w:rsidR="0010607E" w:rsidRDefault="0010607E" w:rsidP="0064159C">
      <w:pPr>
        <w:spacing w:line="480" w:lineRule="auto"/>
      </w:pPr>
    </w:p>
    <w:p w:rsidR="0010607E" w:rsidRDefault="0010607E" w:rsidP="0064159C">
      <w:pPr>
        <w:spacing w:line="480" w:lineRule="auto"/>
      </w:pPr>
    </w:p>
    <w:p w:rsidR="0010607E" w:rsidRDefault="0010607E" w:rsidP="0064159C">
      <w:pPr>
        <w:spacing w:line="480" w:lineRule="auto"/>
      </w:pPr>
    </w:p>
    <w:p w:rsidR="0010607E" w:rsidRDefault="0010607E" w:rsidP="0064159C">
      <w:pPr>
        <w:spacing w:line="480" w:lineRule="auto"/>
      </w:pPr>
    </w:p>
    <w:p w:rsidR="0064159C" w:rsidRPr="00531980" w:rsidRDefault="0064159C" w:rsidP="0064159C">
      <w:pPr>
        <w:spacing w:line="480" w:lineRule="auto"/>
      </w:pPr>
      <w:r>
        <w:lastRenderedPageBreak/>
        <w:t>Figure 1 – Age and gender distribution of patient with incidental pineal cysts.</w:t>
      </w:r>
    </w:p>
    <w:p w:rsidR="009B3730" w:rsidRDefault="0064159C" w:rsidP="007F04B6">
      <w:pPr>
        <w:spacing w:line="480" w:lineRule="auto"/>
        <w:rPr>
          <w:color w:val="FF0000"/>
        </w:rPr>
      </w:pPr>
      <w:r w:rsidRPr="00601F59">
        <w:rPr>
          <w:noProof/>
          <w:color w:val="FF0000"/>
        </w:rPr>
        <w:drawing>
          <wp:inline distT="0" distB="0" distL="0" distR="0">
            <wp:extent cx="4829846" cy="2723881"/>
            <wp:effectExtent l="19050" t="0" r="27904" b="269"/>
            <wp:docPr id="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C60372" w:rsidRDefault="00C60372" w:rsidP="007F04B6">
      <w:pPr>
        <w:spacing w:line="480" w:lineRule="auto"/>
        <w:rPr>
          <w:color w:val="FF0000"/>
        </w:rPr>
      </w:pPr>
    </w:p>
    <w:p w:rsidR="00C60372" w:rsidRPr="0010607E" w:rsidRDefault="003B268C" w:rsidP="007F04B6">
      <w:pPr>
        <w:spacing w:line="480" w:lineRule="auto"/>
      </w:pPr>
      <w:r w:rsidRPr="0010607E">
        <w:t>Table 1</w:t>
      </w:r>
      <w:r w:rsidR="00C60372" w:rsidRPr="0010607E">
        <w:t xml:space="preserve"> – </w:t>
      </w:r>
      <w:r w:rsidR="00E730BA" w:rsidRPr="0010607E">
        <w:t>D</w:t>
      </w:r>
      <w:r w:rsidR="00C60372" w:rsidRPr="0010607E">
        <w:t>emographics of patients who demonstrated an increase in pineal cyst size</w:t>
      </w:r>
      <w:r w:rsidR="00E730BA" w:rsidRPr="0010607E">
        <w:t>.</w:t>
      </w:r>
    </w:p>
    <w:tbl>
      <w:tblPr>
        <w:tblStyle w:val="TableGrid"/>
        <w:tblW w:w="0" w:type="auto"/>
        <w:tblLook w:val="04A0"/>
      </w:tblPr>
      <w:tblGrid>
        <w:gridCol w:w="1101"/>
        <w:gridCol w:w="1275"/>
        <w:gridCol w:w="1560"/>
        <w:gridCol w:w="2126"/>
        <w:gridCol w:w="1843"/>
      </w:tblGrid>
      <w:tr w:rsidR="00C60372" w:rsidTr="00E730BA">
        <w:tc>
          <w:tcPr>
            <w:tcW w:w="1101" w:type="dxa"/>
          </w:tcPr>
          <w:p w:rsidR="00C60372" w:rsidRDefault="00C60372" w:rsidP="00E730BA">
            <w:r>
              <w:t>Sex</w:t>
            </w:r>
          </w:p>
        </w:tc>
        <w:tc>
          <w:tcPr>
            <w:tcW w:w="1275" w:type="dxa"/>
          </w:tcPr>
          <w:p w:rsidR="00C60372" w:rsidRDefault="00C60372" w:rsidP="00E730BA">
            <w:pPr>
              <w:jc w:val="center"/>
            </w:pPr>
            <w:r>
              <w:t>Age</w:t>
            </w:r>
          </w:p>
        </w:tc>
        <w:tc>
          <w:tcPr>
            <w:tcW w:w="1560" w:type="dxa"/>
          </w:tcPr>
          <w:p w:rsidR="00C60372" w:rsidRDefault="00C60372" w:rsidP="00E730BA">
            <w:pPr>
              <w:jc w:val="center"/>
            </w:pPr>
            <w:r>
              <w:t>Size of cyst at diagnosis (mm)</w:t>
            </w:r>
          </w:p>
        </w:tc>
        <w:tc>
          <w:tcPr>
            <w:tcW w:w="2126" w:type="dxa"/>
          </w:tcPr>
          <w:p w:rsidR="00C60372" w:rsidRDefault="00C60372" w:rsidP="00E730BA">
            <w:pPr>
              <w:jc w:val="center"/>
            </w:pPr>
            <w:r>
              <w:t>Increase in cyst size at surveillance scan (mm)</w:t>
            </w:r>
          </w:p>
        </w:tc>
        <w:tc>
          <w:tcPr>
            <w:tcW w:w="1843" w:type="dxa"/>
          </w:tcPr>
          <w:p w:rsidR="00C60372" w:rsidRDefault="00C60372" w:rsidP="00E730BA">
            <w:pPr>
              <w:jc w:val="center"/>
            </w:pPr>
            <w:r>
              <w:t>Scan interval (months)</w:t>
            </w:r>
          </w:p>
        </w:tc>
      </w:tr>
      <w:tr w:rsidR="00C60372" w:rsidTr="00E730BA">
        <w:tc>
          <w:tcPr>
            <w:tcW w:w="1101" w:type="dxa"/>
          </w:tcPr>
          <w:p w:rsidR="00C60372" w:rsidRDefault="00C60372" w:rsidP="00E730BA">
            <w:r>
              <w:t>female</w:t>
            </w:r>
          </w:p>
        </w:tc>
        <w:tc>
          <w:tcPr>
            <w:tcW w:w="1275" w:type="dxa"/>
          </w:tcPr>
          <w:p w:rsidR="00C60372" w:rsidRDefault="00C60372" w:rsidP="00E730BA">
            <w:pPr>
              <w:jc w:val="center"/>
            </w:pPr>
            <w:r>
              <w:t>55</w:t>
            </w:r>
          </w:p>
        </w:tc>
        <w:tc>
          <w:tcPr>
            <w:tcW w:w="1560" w:type="dxa"/>
          </w:tcPr>
          <w:p w:rsidR="00C60372" w:rsidRDefault="00C60372" w:rsidP="00E730BA">
            <w:pPr>
              <w:jc w:val="center"/>
            </w:pPr>
            <w:r>
              <w:t>6</w:t>
            </w:r>
          </w:p>
        </w:tc>
        <w:tc>
          <w:tcPr>
            <w:tcW w:w="2126" w:type="dxa"/>
          </w:tcPr>
          <w:p w:rsidR="00C60372" w:rsidRDefault="00C60372" w:rsidP="00E730BA">
            <w:pPr>
              <w:jc w:val="center"/>
            </w:pPr>
            <w:r>
              <w:t>1</w:t>
            </w:r>
          </w:p>
        </w:tc>
        <w:tc>
          <w:tcPr>
            <w:tcW w:w="1843" w:type="dxa"/>
          </w:tcPr>
          <w:p w:rsidR="00C60372" w:rsidRDefault="00C60372" w:rsidP="00E730BA">
            <w:pPr>
              <w:jc w:val="center"/>
            </w:pPr>
            <w:r>
              <w:t>9</w:t>
            </w:r>
          </w:p>
        </w:tc>
      </w:tr>
      <w:tr w:rsidR="00C60372" w:rsidTr="00E730BA">
        <w:tc>
          <w:tcPr>
            <w:tcW w:w="1101" w:type="dxa"/>
          </w:tcPr>
          <w:p w:rsidR="00C60372" w:rsidRDefault="00C60372" w:rsidP="00E730BA">
            <w:r>
              <w:t>female</w:t>
            </w:r>
          </w:p>
        </w:tc>
        <w:tc>
          <w:tcPr>
            <w:tcW w:w="1275" w:type="dxa"/>
          </w:tcPr>
          <w:p w:rsidR="00C60372" w:rsidRDefault="00C60372" w:rsidP="00E730BA">
            <w:pPr>
              <w:jc w:val="center"/>
            </w:pPr>
            <w:r>
              <w:t>62</w:t>
            </w:r>
          </w:p>
        </w:tc>
        <w:tc>
          <w:tcPr>
            <w:tcW w:w="1560" w:type="dxa"/>
          </w:tcPr>
          <w:p w:rsidR="00C60372" w:rsidRDefault="00C60372" w:rsidP="00E730BA">
            <w:pPr>
              <w:jc w:val="center"/>
            </w:pPr>
            <w:r>
              <w:t>13</w:t>
            </w:r>
          </w:p>
        </w:tc>
        <w:tc>
          <w:tcPr>
            <w:tcW w:w="2126" w:type="dxa"/>
          </w:tcPr>
          <w:p w:rsidR="00C60372" w:rsidRDefault="00C60372" w:rsidP="00E730BA">
            <w:pPr>
              <w:jc w:val="center"/>
            </w:pPr>
            <w:r>
              <w:t>2</w:t>
            </w:r>
          </w:p>
        </w:tc>
        <w:tc>
          <w:tcPr>
            <w:tcW w:w="1843" w:type="dxa"/>
          </w:tcPr>
          <w:p w:rsidR="00C60372" w:rsidRDefault="00C60372" w:rsidP="00E730BA">
            <w:pPr>
              <w:jc w:val="center"/>
            </w:pPr>
            <w:r>
              <w:t>6</w:t>
            </w:r>
          </w:p>
        </w:tc>
      </w:tr>
      <w:tr w:rsidR="00C60372" w:rsidTr="00E730BA">
        <w:tc>
          <w:tcPr>
            <w:tcW w:w="1101" w:type="dxa"/>
          </w:tcPr>
          <w:p w:rsidR="00C60372" w:rsidRDefault="00C60372" w:rsidP="00E730BA">
            <w:r>
              <w:t xml:space="preserve">female </w:t>
            </w:r>
          </w:p>
        </w:tc>
        <w:tc>
          <w:tcPr>
            <w:tcW w:w="1275" w:type="dxa"/>
          </w:tcPr>
          <w:p w:rsidR="00C60372" w:rsidRDefault="00C60372" w:rsidP="00E730BA">
            <w:pPr>
              <w:jc w:val="center"/>
            </w:pPr>
            <w:r>
              <w:t>46</w:t>
            </w:r>
          </w:p>
        </w:tc>
        <w:tc>
          <w:tcPr>
            <w:tcW w:w="1560" w:type="dxa"/>
          </w:tcPr>
          <w:p w:rsidR="00C60372" w:rsidRDefault="00C60372" w:rsidP="00E730BA">
            <w:pPr>
              <w:jc w:val="center"/>
            </w:pPr>
            <w:r>
              <w:t>16</w:t>
            </w:r>
          </w:p>
        </w:tc>
        <w:tc>
          <w:tcPr>
            <w:tcW w:w="2126" w:type="dxa"/>
          </w:tcPr>
          <w:p w:rsidR="00C60372" w:rsidRDefault="00C60372" w:rsidP="00E730BA">
            <w:pPr>
              <w:jc w:val="center"/>
            </w:pPr>
            <w:r>
              <w:t>2</w:t>
            </w:r>
          </w:p>
        </w:tc>
        <w:tc>
          <w:tcPr>
            <w:tcW w:w="1843" w:type="dxa"/>
          </w:tcPr>
          <w:p w:rsidR="00C60372" w:rsidRDefault="00C60372" w:rsidP="00E730BA">
            <w:pPr>
              <w:jc w:val="center"/>
            </w:pPr>
            <w:r>
              <w:t>11</w:t>
            </w:r>
          </w:p>
        </w:tc>
      </w:tr>
      <w:tr w:rsidR="00C60372" w:rsidTr="00E730BA">
        <w:tc>
          <w:tcPr>
            <w:tcW w:w="1101" w:type="dxa"/>
          </w:tcPr>
          <w:p w:rsidR="00C60372" w:rsidRDefault="00C60372" w:rsidP="00E730BA">
            <w:r>
              <w:t>female</w:t>
            </w:r>
          </w:p>
        </w:tc>
        <w:tc>
          <w:tcPr>
            <w:tcW w:w="1275" w:type="dxa"/>
          </w:tcPr>
          <w:p w:rsidR="00C60372" w:rsidRDefault="00C60372" w:rsidP="00E730BA">
            <w:pPr>
              <w:jc w:val="center"/>
            </w:pPr>
            <w:r>
              <w:t>32</w:t>
            </w:r>
          </w:p>
        </w:tc>
        <w:tc>
          <w:tcPr>
            <w:tcW w:w="1560" w:type="dxa"/>
          </w:tcPr>
          <w:p w:rsidR="00C60372" w:rsidRDefault="00C60372" w:rsidP="00E730BA">
            <w:pPr>
              <w:jc w:val="center"/>
            </w:pPr>
            <w:r>
              <w:t>10</w:t>
            </w:r>
          </w:p>
        </w:tc>
        <w:tc>
          <w:tcPr>
            <w:tcW w:w="2126" w:type="dxa"/>
          </w:tcPr>
          <w:p w:rsidR="00C60372" w:rsidRDefault="00C60372" w:rsidP="00E730BA">
            <w:pPr>
              <w:jc w:val="center"/>
            </w:pPr>
            <w:r>
              <w:t>2</w:t>
            </w:r>
          </w:p>
        </w:tc>
        <w:tc>
          <w:tcPr>
            <w:tcW w:w="1843" w:type="dxa"/>
          </w:tcPr>
          <w:p w:rsidR="00C60372" w:rsidRDefault="00C60372" w:rsidP="00E730BA">
            <w:pPr>
              <w:jc w:val="center"/>
            </w:pPr>
            <w:r>
              <w:t>18</w:t>
            </w:r>
          </w:p>
        </w:tc>
      </w:tr>
      <w:tr w:rsidR="00C60372" w:rsidTr="00E730BA">
        <w:tc>
          <w:tcPr>
            <w:tcW w:w="1101" w:type="dxa"/>
          </w:tcPr>
          <w:p w:rsidR="00C60372" w:rsidRDefault="00C60372" w:rsidP="00E730BA">
            <w:r>
              <w:t>female</w:t>
            </w:r>
          </w:p>
        </w:tc>
        <w:tc>
          <w:tcPr>
            <w:tcW w:w="1275" w:type="dxa"/>
          </w:tcPr>
          <w:p w:rsidR="00C60372" w:rsidRDefault="00C60372" w:rsidP="00E730BA">
            <w:pPr>
              <w:jc w:val="center"/>
            </w:pPr>
            <w:r>
              <w:t>35</w:t>
            </w:r>
          </w:p>
        </w:tc>
        <w:tc>
          <w:tcPr>
            <w:tcW w:w="1560" w:type="dxa"/>
          </w:tcPr>
          <w:p w:rsidR="00C60372" w:rsidRDefault="00C60372" w:rsidP="00E730BA">
            <w:pPr>
              <w:jc w:val="center"/>
            </w:pPr>
            <w:r>
              <w:t>17</w:t>
            </w:r>
          </w:p>
        </w:tc>
        <w:tc>
          <w:tcPr>
            <w:tcW w:w="2126" w:type="dxa"/>
          </w:tcPr>
          <w:p w:rsidR="00C60372" w:rsidRDefault="00C60372" w:rsidP="00E730BA">
            <w:pPr>
              <w:jc w:val="center"/>
            </w:pPr>
            <w:r>
              <w:t>1</w:t>
            </w:r>
          </w:p>
        </w:tc>
        <w:tc>
          <w:tcPr>
            <w:tcW w:w="1843" w:type="dxa"/>
          </w:tcPr>
          <w:p w:rsidR="00C60372" w:rsidRDefault="00C60372" w:rsidP="00E730BA">
            <w:pPr>
              <w:jc w:val="center"/>
            </w:pPr>
            <w:r>
              <w:t>2</w:t>
            </w:r>
          </w:p>
        </w:tc>
      </w:tr>
      <w:tr w:rsidR="00C60372" w:rsidTr="00E730BA">
        <w:tc>
          <w:tcPr>
            <w:tcW w:w="1101" w:type="dxa"/>
          </w:tcPr>
          <w:p w:rsidR="00C60372" w:rsidRDefault="00C60372" w:rsidP="00E730BA">
            <w:r>
              <w:t>male</w:t>
            </w:r>
          </w:p>
        </w:tc>
        <w:tc>
          <w:tcPr>
            <w:tcW w:w="1275" w:type="dxa"/>
          </w:tcPr>
          <w:p w:rsidR="00C60372" w:rsidRDefault="00C60372" w:rsidP="00E730BA">
            <w:pPr>
              <w:jc w:val="center"/>
            </w:pPr>
            <w:r>
              <w:t>44</w:t>
            </w:r>
          </w:p>
        </w:tc>
        <w:tc>
          <w:tcPr>
            <w:tcW w:w="1560" w:type="dxa"/>
          </w:tcPr>
          <w:p w:rsidR="00C60372" w:rsidRDefault="00C60372" w:rsidP="00E730BA">
            <w:pPr>
              <w:jc w:val="center"/>
            </w:pPr>
            <w:r>
              <w:t>10</w:t>
            </w:r>
          </w:p>
        </w:tc>
        <w:tc>
          <w:tcPr>
            <w:tcW w:w="2126" w:type="dxa"/>
          </w:tcPr>
          <w:p w:rsidR="00C60372" w:rsidRDefault="00C60372" w:rsidP="00E730BA">
            <w:pPr>
              <w:jc w:val="center"/>
            </w:pPr>
            <w:r>
              <w:t>2</w:t>
            </w:r>
          </w:p>
        </w:tc>
        <w:tc>
          <w:tcPr>
            <w:tcW w:w="1843" w:type="dxa"/>
          </w:tcPr>
          <w:p w:rsidR="00C60372" w:rsidRDefault="00C60372" w:rsidP="00E730BA">
            <w:pPr>
              <w:jc w:val="center"/>
            </w:pPr>
            <w:r>
              <w:t>26</w:t>
            </w:r>
          </w:p>
        </w:tc>
      </w:tr>
      <w:tr w:rsidR="00C60372" w:rsidTr="00E730BA">
        <w:tc>
          <w:tcPr>
            <w:tcW w:w="1101" w:type="dxa"/>
          </w:tcPr>
          <w:p w:rsidR="00C60372" w:rsidRDefault="00C60372" w:rsidP="00E730BA">
            <w:r>
              <w:t>male</w:t>
            </w:r>
          </w:p>
        </w:tc>
        <w:tc>
          <w:tcPr>
            <w:tcW w:w="1275" w:type="dxa"/>
          </w:tcPr>
          <w:p w:rsidR="00C60372" w:rsidRDefault="00C60372" w:rsidP="00E730BA">
            <w:pPr>
              <w:jc w:val="center"/>
            </w:pPr>
            <w:r>
              <w:t>30</w:t>
            </w:r>
          </w:p>
        </w:tc>
        <w:tc>
          <w:tcPr>
            <w:tcW w:w="1560" w:type="dxa"/>
          </w:tcPr>
          <w:p w:rsidR="00C60372" w:rsidRDefault="00C60372" w:rsidP="00E730BA">
            <w:pPr>
              <w:jc w:val="center"/>
            </w:pPr>
            <w:r>
              <w:t>13</w:t>
            </w:r>
          </w:p>
        </w:tc>
        <w:tc>
          <w:tcPr>
            <w:tcW w:w="2126" w:type="dxa"/>
          </w:tcPr>
          <w:p w:rsidR="00C60372" w:rsidRDefault="00C60372" w:rsidP="00E730BA">
            <w:pPr>
              <w:jc w:val="center"/>
            </w:pPr>
            <w:r>
              <w:t>2</w:t>
            </w:r>
          </w:p>
        </w:tc>
        <w:tc>
          <w:tcPr>
            <w:tcW w:w="1843" w:type="dxa"/>
          </w:tcPr>
          <w:p w:rsidR="00C60372" w:rsidRDefault="00C60372" w:rsidP="00E730BA">
            <w:pPr>
              <w:jc w:val="center"/>
            </w:pPr>
            <w:r>
              <w:t>5</w:t>
            </w:r>
          </w:p>
        </w:tc>
      </w:tr>
    </w:tbl>
    <w:p w:rsidR="00E32AE7" w:rsidRDefault="00E32AE7" w:rsidP="007F04B6">
      <w:pPr>
        <w:spacing w:line="480" w:lineRule="auto"/>
        <w:rPr>
          <w:color w:val="FF0000"/>
        </w:rPr>
      </w:pPr>
    </w:p>
    <w:p w:rsidR="00C55605" w:rsidRDefault="00C55605" w:rsidP="007F04B6">
      <w:pPr>
        <w:spacing w:line="480" w:lineRule="auto"/>
        <w:rPr>
          <w:color w:val="FF0000"/>
        </w:rPr>
      </w:pPr>
    </w:p>
    <w:p w:rsidR="00C55605" w:rsidRDefault="00C55605" w:rsidP="007F04B6">
      <w:pPr>
        <w:spacing w:line="480" w:lineRule="auto"/>
        <w:rPr>
          <w:color w:val="FF0000"/>
        </w:rPr>
      </w:pPr>
    </w:p>
    <w:p w:rsidR="00C55605" w:rsidRDefault="00C55605" w:rsidP="007F04B6">
      <w:pPr>
        <w:spacing w:line="480" w:lineRule="auto"/>
        <w:rPr>
          <w:color w:val="FF0000"/>
        </w:rPr>
      </w:pPr>
    </w:p>
    <w:p w:rsidR="00C55605" w:rsidRDefault="00C55605" w:rsidP="007F04B6">
      <w:pPr>
        <w:spacing w:line="480" w:lineRule="auto"/>
        <w:rPr>
          <w:color w:val="FF0000"/>
        </w:rPr>
      </w:pPr>
    </w:p>
    <w:p w:rsidR="00E32AE7" w:rsidRPr="003B268C" w:rsidRDefault="00E32AE7" w:rsidP="00E32AE7">
      <w:pPr>
        <w:spacing w:line="480" w:lineRule="auto"/>
      </w:pPr>
      <w:r w:rsidRPr="003B268C">
        <w:lastRenderedPageBreak/>
        <w:t xml:space="preserve">Figure </w:t>
      </w:r>
      <w:r w:rsidR="003B268C" w:rsidRPr="003B268C">
        <w:t>2</w:t>
      </w:r>
      <w:r w:rsidRPr="003B268C">
        <w:t xml:space="preserve"> – </w:t>
      </w:r>
      <w:proofErr w:type="spellStart"/>
      <w:r w:rsidRPr="003B268C">
        <w:t>Sagit</w:t>
      </w:r>
      <w:r w:rsidR="00C60372" w:rsidRPr="003B268C">
        <w:t>t</w:t>
      </w:r>
      <w:r w:rsidRPr="003B268C">
        <w:t>al</w:t>
      </w:r>
      <w:proofErr w:type="spellEnd"/>
      <w:r w:rsidRPr="003B268C">
        <w:t xml:space="preserve"> T1 images demonstrating a patient with a pineal cyst which decreased in size over a period of </w:t>
      </w:r>
      <w:r w:rsidR="00C60372" w:rsidRPr="003B268C">
        <w:t xml:space="preserve">14 </w:t>
      </w:r>
      <w:r w:rsidRPr="003B268C">
        <w:t>months.</w:t>
      </w:r>
    </w:p>
    <w:p w:rsidR="00E32AE7" w:rsidRPr="00C60372" w:rsidRDefault="00E730BA" w:rsidP="00E32AE7">
      <w:pPr>
        <w:spacing w:line="480" w:lineRule="auto"/>
        <w:rPr>
          <w:vertAlign w:val="superscript"/>
        </w:rPr>
      </w:pPr>
      <w:r>
        <w:rPr>
          <w:b/>
          <w:noProof/>
        </w:rPr>
        <w:drawing>
          <wp:inline distT="0" distB="0" distL="0" distR="0">
            <wp:extent cx="5715000" cy="2114550"/>
            <wp:effectExtent l="1905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srcRect/>
                    <a:stretch>
                      <a:fillRect/>
                    </a:stretch>
                  </pic:blipFill>
                  <pic:spPr bwMode="auto">
                    <a:xfrm>
                      <a:off x="0" y="0"/>
                      <a:ext cx="5715000" cy="2114550"/>
                    </a:xfrm>
                    <a:prstGeom prst="rect">
                      <a:avLst/>
                    </a:prstGeom>
                    <a:noFill/>
                    <a:ln w="9525">
                      <a:noFill/>
                      <a:miter lim="800000"/>
                      <a:headEnd/>
                      <a:tailEnd/>
                    </a:ln>
                  </pic:spPr>
                </pic:pic>
              </a:graphicData>
            </a:graphic>
          </wp:inline>
        </w:drawing>
      </w:r>
      <w:r w:rsidR="003B268C">
        <w:t>*</w:t>
      </w:r>
      <w:r w:rsidR="00E32AE7" w:rsidRPr="003B268C">
        <w:t>Above left is the patient’s initial scan, above right demonstrates a smaller pineal cyst</w:t>
      </w:r>
    </w:p>
    <w:p w:rsidR="00E32AE7" w:rsidRDefault="00E32AE7" w:rsidP="00E32AE7">
      <w:pPr>
        <w:spacing w:line="480" w:lineRule="auto"/>
        <w:rPr>
          <w:b/>
        </w:rPr>
      </w:pPr>
    </w:p>
    <w:p w:rsidR="00E32AE7" w:rsidRPr="003B268C" w:rsidRDefault="00E32AE7" w:rsidP="00E32AE7">
      <w:pPr>
        <w:spacing w:line="480" w:lineRule="auto"/>
      </w:pPr>
      <w:r w:rsidRPr="003B268C">
        <w:t xml:space="preserve">Figure </w:t>
      </w:r>
      <w:r w:rsidR="003B268C" w:rsidRPr="003B268C">
        <w:t>3</w:t>
      </w:r>
      <w:r w:rsidRPr="003B268C">
        <w:t xml:space="preserve"> – Proposed radiological surveillance strategy for patients with incidental pineal cysts.</w:t>
      </w:r>
    </w:p>
    <w:p w:rsidR="00E32AE7" w:rsidRDefault="00E730BA" w:rsidP="00E32AE7">
      <w:pPr>
        <w:spacing w:line="480" w:lineRule="auto"/>
        <w:rPr>
          <w:b/>
        </w:rPr>
      </w:pPr>
      <w:r>
        <w:rPr>
          <w:b/>
          <w:noProof/>
        </w:rPr>
        <w:drawing>
          <wp:inline distT="0" distB="0" distL="0" distR="0">
            <wp:extent cx="4743450" cy="3543300"/>
            <wp:effectExtent l="1905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srcRect/>
                    <a:stretch>
                      <a:fillRect/>
                    </a:stretch>
                  </pic:blipFill>
                  <pic:spPr bwMode="auto">
                    <a:xfrm>
                      <a:off x="0" y="0"/>
                      <a:ext cx="4743450" cy="3543300"/>
                    </a:xfrm>
                    <a:prstGeom prst="rect">
                      <a:avLst/>
                    </a:prstGeom>
                    <a:noFill/>
                    <a:ln w="9525">
                      <a:noFill/>
                      <a:miter lim="800000"/>
                      <a:headEnd/>
                      <a:tailEnd/>
                    </a:ln>
                  </pic:spPr>
                </pic:pic>
              </a:graphicData>
            </a:graphic>
          </wp:inline>
        </w:drawing>
      </w:r>
    </w:p>
    <w:p w:rsidR="00E32AE7" w:rsidRPr="009B3730" w:rsidRDefault="00E32AE7" w:rsidP="007F04B6">
      <w:pPr>
        <w:spacing w:line="480" w:lineRule="auto"/>
        <w:rPr>
          <w:color w:val="FF0000"/>
        </w:rPr>
      </w:pPr>
    </w:p>
    <w:p w:rsidR="00420639" w:rsidRDefault="00420639" w:rsidP="007F04B6">
      <w:pPr>
        <w:spacing w:line="480" w:lineRule="auto"/>
      </w:pPr>
      <w:r w:rsidRPr="007F04B6">
        <w:rPr>
          <w:b/>
        </w:rPr>
        <w:lastRenderedPageBreak/>
        <w:t>Author statements:</w:t>
      </w:r>
      <w:r w:rsidR="00F81F5F">
        <w:rPr>
          <w:b/>
        </w:rPr>
        <w:t xml:space="preserve"> </w:t>
      </w:r>
      <w:r>
        <w:t xml:space="preserve">We report no conflict </w:t>
      </w:r>
      <w:r w:rsidR="007F04B6">
        <w:t xml:space="preserve">of interest and </w:t>
      </w:r>
      <w:r>
        <w:t>no external funding was obtained for this work.</w:t>
      </w:r>
    </w:p>
    <w:p w:rsidR="00B129FA" w:rsidRDefault="00B129FA" w:rsidP="007F04B6">
      <w:pPr>
        <w:spacing w:line="480" w:lineRule="auto"/>
      </w:pPr>
    </w:p>
    <w:p w:rsidR="00D53225" w:rsidRPr="00D53225" w:rsidRDefault="00F24EA4">
      <w:pPr>
        <w:widowControl w:val="0"/>
        <w:autoSpaceDE w:val="0"/>
        <w:autoSpaceDN w:val="0"/>
        <w:adjustRightInd w:val="0"/>
        <w:spacing w:after="140" w:line="288" w:lineRule="auto"/>
        <w:rPr>
          <w:rFonts w:ascii="Calibri" w:hAnsi="Calibri" w:cs="Times New Roman"/>
          <w:noProof/>
          <w:sz w:val="24"/>
          <w:szCs w:val="24"/>
        </w:rPr>
      </w:pPr>
      <w:r w:rsidRPr="00F24EA4">
        <w:rPr>
          <w:b/>
        </w:rPr>
        <w:t>References</w:t>
      </w:r>
      <w:r w:rsidR="00806FB4">
        <w:fldChar w:fldCharType="begin" w:fldLock="1"/>
      </w:r>
      <w:r w:rsidR="00B129FA">
        <w:instrText xml:space="preserve">ADDIN Mendeley Bibliography CSL_BIBLIOGRAPHY </w:instrText>
      </w:r>
      <w:r w:rsidR="00806FB4">
        <w:fldChar w:fldCharType="separate"/>
      </w:r>
    </w:p>
    <w:p w:rsidR="00D53225" w:rsidRPr="00D53225" w:rsidRDefault="00D53225">
      <w:pPr>
        <w:widowControl w:val="0"/>
        <w:autoSpaceDE w:val="0"/>
        <w:autoSpaceDN w:val="0"/>
        <w:adjustRightInd w:val="0"/>
        <w:spacing w:after="0" w:line="240" w:lineRule="auto"/>
        <w:ind w:left="640" w:hanging="640"/>
        <w:rPr>
          <w:rFonts w:ascii="Calibri" w:hAnsi="Calibri" w:cs="Times New Roman"/>
          <w:noProof/>
          <w:sz w:val="24"/>
          <w:szCs w:val="24"/>
        </w:rPr>
      </w:pPr>
      <w:r w:rsidRPr="00D53225">
        <w:rPr>
          <w:rFonts w:ascii="Calibri" w:hAnsi="Calibri" w:cs="Times New Roman"/>
          <w:noProof/>
          <w:sz w:val="24"/>
          <w:szCs w:val="24"/>
        </w:rPr>
        <w:t xml:space="preserve">1. </w:t>
      </w:r>
      <w:r w:rsidRPr="00D53225">
        <w:rPr>
          <w:rFonts w:ascii="Calibri" w:hAnsi="Calibri" w:cs="Times New Roman"/>
          <w:noProof/>
          <w:sz w:val="24"/>
          <w:szCs w:val="24"/>
        </w:rPr>
        <w:tab/>
        <w:t xml:space="preserve">Al-Holou WN, Garton HJL, Muraszko KM, Ibrahim M, Maher CO. Prevalence of pineal cysts in children and young adults. Clinical article. </w:t>
      </w:r>
      <w:r w:rsidRPr="00D53225">
        <w:rPr>
          <w:rFonts w:ascii="Calibri" w:hAnsi="Calibri" w:cs="Times New Roman"/>
          <w:i/>
          <w:iCs/>
          <w:noProof/>
          <w:sz w:val="24"/>
          <w:szCs w:val="24"/>
        </w:rPr>
        <w:t>J Neurosurg Pediatr</w:t>
      </w:r>
      <w:r w:rsidRPr="00D53225">
        <w:rPr>
          <w:rFonts w:ascii="Calibri" w:hAnsi="Calibri" w:cs="Times New Roman"/>
          <w:noProof/>
          <w:sz w:val="24"/>
          <w:szCs w:val="24"/>
        </w:rPr>
        <w:t xml:space="preserve">. 2009;4(3):230-236. </w:t>
      </w:r>
    </w:p>
    <w:p w:rsidR="00D53225" w:rsidRPr="00D53225" w:rsidRDefault="00D53225">
      <w:pPr>
        <w:widowControl w:val="0"/>
        <w:autoSpaceDE w:val="0"/>
        <w:autoSpaceDN w:val="0"/>
        <w:adjustRightInd w:val="0"/>
        <w:spacing w:after="140" w:line="288" w:lineRule="auto"/>
        <w:rPr>
          <w:rFonts w:ascii="Calibri" w:hAnsi="Calibri" w:cs="Times New Roman"/>
          <w:noProof/>
          <w:sz w:val="24"/>
          <w:szCs w:val="24"/>
        </w:rPr>
      </w:pPr>
    </w:p>
    <w:p w:rsidR="00D53225" w:rsidRPr="00D53225" w:rsidRDefault="00D53225">
      <w:pPr>
        <w:widowControl w:val="0"/>
        <w:autoSpaceDE w:val="0"/>
        <w:autoSpaceDN w:val="0"/>
        <w:adjustRightInd w:val="0"/>
        <w:spacing w:after="0" w:line="240" w:lineRule="auto"/>
        <w:ind w:left="640" w:hanging="640"/>
        <w:rPr>
          <w:rFonts w:ascii="Calibri" w:hAnsi="Calibri" w:cs="Times New Roman"/>
          <w:noProof/>
          <w:sz w:val="24"/>
          <w:szCs w:val="24"/>
        </w:rPr>
      </w:pPr>
      <w:r w:rsidRPr="00D53225">
        <w:rPr>
          <w:rFonts w:ascii="Calibri" w:hAnsi="Calibri" w:cs="Times New Roman"/>
          <w:noProof/>
          <w:sz w:val="24"/>
          <w:szCs w:val="24"/>
        </w:rPr>
        <w:t xml:space="preserve">2. </w:t>
      </w:r>
      <w:r w:rsidRPr="00D53225">
        <w:rPr>
          <w:rFonts w:ascii="Calibri" w:hAnsi="Calibri" w:cs="Times New Roman"/>
          <w:noProof/>
          <w:sz w:val="24"/>
          <w:szCs w:val="24"/>
        </w:rPr>
        <w:tab/>
        <w:t xml:space="preserve">Al-Holou WN, Terman SW, Kilburg C, et al. Prevalence and natural history of pineal cysts in adults. </w:t>
      </w:r>
      <w:r w:rsidRPr="00D53225">
        <w:rPr>
          <w:rFonts w:ascii="Calibri" w:hAnsi="Calibri" w:cs="Times New Roman"/>
          <w:i/>
          <w:iCs/>
          <w:noProof/>
          <w:sz w:val="24"/>
          <w:szCs w:val="24"/>
        </w:rPr>
        <w:t>J Neurosurg</w:t>
      </w:r>
      <w:r w:rsidRPr="00D53225">
        <w:rPr>
          <w:rFonts w:ascii="Calibri" w:hAnsi="Calibri" w:cs="Times New Roman"/>
          <w:noProof/>
          <w:sz w:val="24"/>
          <w:szCs w:val="24"/>
        </w:rPr>
        <w:t xml:space="preserve">. 2011;115(6):1106-1114. </w:t>
      </w:r>
    </w:p>
    <w:p w:rsidR="00D53225" w:rsidRPr="00D53225" w:rsidRDefault="00D53225">
      <w:pPr>
        <w:widowControl w:val="0"/>
        <w:autoSpaceDE w:val="0"/>
        <w:autoSpaceDN w:val="0"/>
        <w:adjustRightInd w:val="0"/>
        <w:spacing w:after="140" w:line="288" w:lineRule="auto"/>
        <w:rPr>
          <w:rFonts w:ascii="Calibri" w:hAnsi="Calibri" w:cs="Times New Roman"/>
          <w:noProof/>
          <w:sz w:val="24"/>
          <w:szCs w:val="24"/>
        </w:rPr>
      </w:pPr>
    </w:p>
    <w:p w:rsidR="00D53225" w:rsidRPr="00D53225" w:rsidRDefault="00D53225">
      <w:pPr>
        <w:widowControl w:val="0"/>
        <w:autoSpaceDE w:val="0"/>
        <w:autoSpaceDN w:val="0"/>
        <w:adjustRightInd w:val="0"/>
        <w:spacing w:after="0" w:line="240" w:lineRule="auto"/>
        <w:ind w:left="640" w:hanging="640"/>
        <w:rPr>
          <w:rFonts w:ascii="Calibri" w:hAnsi="Calibri" w:cs="Times New Roman"/>
          <w:noProof/>
          <w:sz w:val="24"/>
          <w:szCs w:val="24"/>
        </w:rPr>
      </w:pPr>
      <w:r w:rsidRPr="00D53225">
        <w:rPr>
          <w:rFonts w:ascii="Calibri" w:hAnsi="Calibri" w:cs="Times New Roman"/>
          <w:noProof/>
          <w:sz w:val="24"/>
          <w:szCs w:val="24"/>
        </w:rPr>
        <w:t xml:space="preserve">3. </w:t>
      </w:r>
      <w:r w:rsidRPr="00D53225">
        <w:rPr>
          <w:rFonts w:ascii="Calibri" w:hAnsi="Calibri" w:cs="Times New Roman"/>
          <w:noProof/>
          <w:sz w:val="24"/>
          <w:szCs w:val="24"/>
        </w:rPr>
        <w:tab/>
        <w:t xml:space="preserve">Di Costanzo A, Tedeschi G, Di Salle F. Pineal cysts: an incidental MRI finding? </w:t>
      </w:r>
      <w:r w:rsidRPr="00D53225">
        <w:rPr>
          <w:rFonts w:ascii="Calibri" w:hAnsi="Calibri" w:cs="Times New Roman"/>
          <w:i/>
          <w:iCs/>
          <w:noProof/>
          <w:sz w:val="24"/>
          <w:szCs w:val="24"/>
        </w:rPr>
        <w:t>J Neurol</w:t>
      </w:r>
      <w:r w:rsidRPr="00D53225">
        <w:rPr>
          <w:rFonts w:ascii="Calibri" w:hAnsi="Calibri" w:cs="Times New Roman"/>
          <w:noProof/>
          <w:sz w:val="24"/>
          <w:szCs w:val="24"/>
        </w:rPr>
        <w:t xml:space="preserve">. 1993;56:207-208. </w:t>
      </w:r>
    </w:p>
    <w:p w:rsidR="00D53225" w:rsidRPr="00D53225" w:rsidRDefault="00D53225">
      <w:pPr>
        <w:widowControl w:val="0"/>
        <w:autoSpaceDE w:val="0"/>
        <w:autoSpaceDN w:val="0"/>
        <w:adjustRightInd w:val="0"/>
        <w:spacing w:after="140" w:line="288" w:lineRule="auto"/>
        <w:rPr>
          <w:rFonts w:ascii="Calibri" w:hAnsi="Calibri" w:cs="Times New Roman"/>
          <w:noProof/>
          <w:sz w:val="24"/>
          <w:szCs w:val="24"/>
        </w:rPr>
      </w:pPr>
    </w:p>
    <w:p w:rsidR="00D53225" w:rsidRPr="00D53225" w:rsidRDefault="00D53225">
      <w:pPr>
        <w:widowControl w:val="0"/>
        <w:autoSpaceDE w:val="0"/>
        <w:autoSpaceDN w:val="0"/>
        <w:adjustRightInd w:val="0"/>
        <w:spacing w:after="0" w:line="240" w:lineRule="auto"/>
        <w:ind w:left="640" w:hanging="640"/>
        <w:rPr>
          <w:rFonts w:ascii="Calibri" w:hAnsi="Calibri" w:cs="Times New Roman"/>
          <w:noProof/>
          <w:sz w:val="24"/>
          <w:szCs w:val="24"/>
        </w:rPr>
      </w:pPr>
      <w:r w:rsidRPr="00D53225">
        <w:rPr>
          <w:rFonts w:ascii="Calibri" w:hAnsi="Calibri" w:cs="Times New Roman"/>
          <w:noProof/>
          <w:sz w:val="24"/>
          <w:szCs w:val="24"/>
        </w:rPr>
        <w:t xml:space="preserve">4. </w:t>
      </w:r>
      <w:r w:rsidRPr="00D53225">
        <w:rPr>
          <w:rFonts w:ascii="Calibri" w:hAnsi="Calibri" w:cs="Times New Roman"/>
          <w:noProof/>
          <w:sz w:val="24"/>
          <w:szCs w:val="24"/>
        </w:rPr>
        <w:tab/>
        <w:t xml:space="preserve">Mamourian AC, Towfighi J. Pineal cysts: MR imaging. </w:t>
      </w:r>
      <w:r w:rsidRPr="00D53225">
        <w:rPr>
          <w:rFonts w:ascii="Calibri" w:hAnsi="Calibri" w:cs="Times New Roman"/>
          <w:i/>
          <w:iCs/>
          <w:noProof/>
          <w:sz w:val="24"/>
          <w:szCs w:val="24"/>
        </w:rPr>
        <w:t>{AJNR} Am J Neuroradiol</w:t>
      </w:r>
      <w:r w:rsidRPr="00D53225">
        <w:rPr>
          <w:rFonts w:ascii="Calibri" w:hAnsi="Calibri" w:cs="Times New Roman"/>
          <w:noProof/>
          <w:sz w:val="24"/>
          <w:szCs w:val="24"/>
        </w:rPr>
        <w:t>. 1986;7(6):1081-1086.</w:t>
      </w:r>
    </w:p>
    <w:p w:rsidR="00D53225" w:rsidRPr="00D53225" w:rsidRDefault="00D53225">
      <w:pPr>
        <w:widowControl w:val="0"/>
        <w:autoSpaceDE w:val="0"/>
        <w:autoSpaceDN w:val="0"/>
        <w:adjustRightInd w:val="0"/>
        <w:spacing w:after="140" w:line="288" w:lineRule="auto"/>
        <w:rPr>
          <w:rFonts w:ascii="Calibri" w:hAnsi="Calibri" w:cs="Times New Roman"/>
          <w:noProof/>
          <w:sz w:val="24"/>
          <w:szCs w:val="24"/>
        </w:rPr>
      </w:pPr>
    </w:p>
    <w:p w:rsidR="00D53225" w:rsidRPr="00D53225" w:rsidRDefault="00D53225">
      <w:pPr>
        <w:widowControl w:val="0"/>
        <w:autoSpaceDE w:val="0"/>
        <w:autoSpaceDN w:val="0"/>
        <w:adjustRightInd w:val="0"/>
        <w:spacing w:after="0" w:line="240" w:lineRule="auto"/>
        <w:ind w:left="640" w:hanging="640"/>
        <w:rPr>
          <w:rFonts w:ascii="Calibri" w:hAnsi="Calibri" w:cs="Times New Roman"/>
          <w:noProof/>
          <w:sz w:val="24"/>
          <w:szCs w:val="24"/>
        </w:rPr>
      </w:pPr>
      <w:r w:rsidRPr="00D53225">
        <w:rPr>
          <w:rFonts w:ascii="Calibri" w:hAnsi="Calibri" w:cs="Times New Roman"/>
          <w:noProof/>
          <w:sz w:val="24"/>
          <w:szCs w:val="24"/>
        </w:rPr>
        <w:t xml:space="preserve">5. </w:t>
      </w:r>
      <w:r w:rsidRPr="00D53225">
        <w:rPr>
          <w:rFonts w:ascii="Calibri" w:hAnsi="Calibri" w:cs="Times New Roman"/>
          <w:noProof/>
          <w:sz w:val="24"/>
          <w:szCs w:val="24"/>
        </w:rPr>
        <w:tab/>
        <w:t xml:space="preserve">Michielsen G, Benoit Y, Baert E, Meire F, Caemaert J. Symptomatic pineal cysts: clinical manifestations and management. </w:t>
      </w:r>
      <w:r w:rsidRPr="00D53225">
        <w:rPr>
          <w:rFonts w:ascii="Calibri" w:hAnsi="Calibri" w:cs="Times New Roman"/>
          <w:i/>
          <w:iCs/>
          <w:noProof/>
          <w:sz w:val="24"/>
          <w:szCs w:val="24"/>
        </w:rPr>
        <w:t>Acta Neurochir (Wien)</w:t>
      </w:r>
      <w:r w:rsidRPr="00D53225">
        <w:rPr>
          <w:rFonts w:ascii="Calibri" w:hAnsi="Calibri" w:cs="Times New Roman"/>
          <w:noProof/>
          <w:sz w:val="24"/>
          <w:szCs w:val="24"/>
        </w:rPr>
        <w:t>. 2002;144(3):233-242</w:t>
      </w:r>
      <w:r w:rsidR="0010607E">
        <w:rPr>
          <w:rFonts w:ascii="Calibri" w:hAnsi="Calibri" w:cs="Times New Roman"/>
          <w:noProof/>
          <w:sz w:val="24"/>
          <w:szCs w:val="24"/>
        </w:rPr>
        <w:t>.</w:t>
      </w:r>
      <w:r w:rsidRPr="00D53225">
        <w:rPr>
          <w:rFonts w:ascii="Calibri" w:hAnsi="Calibri" w:cs="Times New Roman"/>
          <w:noProof/>
          <w:sz w:val="24"/>
          <w:szCs w:val="24"/>
        </w:rPr>
        <w:t xml:space="preserve">  </w:t>
      </w:r>
    </w:p>
    <w:p w:rsidR="00D53225" w:rsidRPr="00D53225" w:rsidRDefault="00D53225">
      <w:pPr>
        <w:widowControl w:val="0"/>
        <w:autoSpaceDE w:val="0"/>
        <w:autoSpaceDN w:val="0"/>
        <w:adjustRightInd w:val="0"/>
        <w:spacing w:after="140" w:line="288" w:lineRule="auto"/>
        <w:rPr>
          <w:rFonts w:ascii="Calibri" w:hAnsi="Calibri" w:cs="Times New Roman"/>
          <w:noProof/>
          <w:sz w:val="24"/>
          <w:szCs w:val="24"/>
        </w:rPr>
      </w:pPr>
    </w:p>
    <w:p w:rsidR="00D53225" w:rsidRPr="00D53225" w:rsidRDefault="00D53225">
      <w:pPr>
        <w:widowControl w:val="0"/>
        <w:autoSpaceDE w:val="0"/>
        <w:autoSpaceDN w:val="0"/>
        <w:adjustRightInd w:val="0"/>
        <w:spacing w:after="0" w:line="240" w:lineRule="auto"/>
        <w:ind w:left="640" w:hanging="640"/>
        <w:rPr>
          <w:rFonts w:ascii="Calibri" w:hAnsi="Calibri" w:cs="Times New Roman"/>
          <w:noProof/>
          <w:sz w:val="24"/>
          <w:szCs w:val="24"/>
        </w:rPr>
      </w:pPr>
      <w:r w:rsidRPr="00D53225">
        <w:rPr>
          <w:rFonts w:ascii="Calibri" w:hAnsi="Calibri" w:cs="Times New Roman"/>
          <w:noProof/>
          <w:sz w:val="24"/>
          <w:szCs w:val="24"/>
        </w:rPr>
        <w:t xml:space="preserve">6. </w:t>
      </w:r>
      <w:r w:rsidRPr="00D53225">
        <w:rPr>
          <w:rFonts w:ascii="Calibri" w:hAnsi="Calibri" w:cs="Times New Roman"/>
          <w:noProof/>
          <w:sz w:val="24"/>
          <w:szCs w:val="24"/>
        </w:rPr>
        <w:tab/>
        <w:t xml:space="preserve">Sawamura Y, Ikeda J, Ozawa M, Minoshima Y, Saito H, Abe H. Magnetic resonance images reveal a high incidence of asymptomatic pineal cysts in young women. </w:t>
      </w:r>
      <w:r w:rsidRPr="00D53225">
        <w:rPr>
          <w:rFonts w:ascii="Calibri" w:hAnsi="Calibri" w:cs="Times New Roman"/>
          <w:i/>
          <w:iCs/>
          <w:noProof/>
          <w:sz w:val="24"/>
          <w:szCs w:val="24"/>
        </w:rPr>
        <w:t>Neurosurgery</w:t>
      </w:r>
      <w:r w:rsidRPr="00D53225">
        <w:rPr>
          <w:rFonts w:ascii="Calibri" w:hAnsi="Calibri" w:cs="Times New Roman"/>
          <w:noProof/>
          <w:sz w:val="24"/>
          <w:szCs w:val="24"/>
        </w:rPr>
        <w:t xml:space="preserve">. 1995;37(1):11-16. </w:t>
      </w:r>
    </w:p>
    <w:p w:rsidR="00D53225" w:rsidRPr="00D53225" w:rsidRDefault="00D53225">
      <w:pPr>
        <w:widowControl w:val="0"/>
        <w:autoSpaceDE w:val="0"/>
        <w:autoSpaceDN w:val="0"/>
        <w:adjustRightInd w:val="0"/>
        <w:spacing w:after="140" w:line="288" w:lineRule="auto"/>
        <w:rPr>
          <w:rFonts w:ascii="Calibri" w:hAnsi="Calibri" w:cs="Times New Roman"/>
          <w:noProof/>
          <w:sz w:val="24"/>
          <w:szCs w:val="24"/>
        </w:rPr>
      </w:pPr>
    </w:p>
    <w:p w:rsidR="00D53225" w:rsidRPr="00D53225" w:rsidRDefault="00D53225">
      <w:pPr>
        <w:widowControl w:val="0"/>
        <w:autoSpaceDE w:val="0"/>
        <w:autoSpaceDN w:val="0"/>
        <w:adjustRightInd w:val="0"/>
        <w:spacing w:after="0" w:line="240" w:lineRule="auto"/>
        <w:ind w:left="640" w:hanging="640"/>
        <w:rPr>
          <w:rFonts w:ascii="Calibri" w:hAnsi="Calibri" w:cs="Times New Roman"/>
          <w:noProof/>
          <w:sz w:val="24"/>
          <w:szCs w:val="24"/>
        </w:rPr>
      </w:pPr>
      <w:r w:rsidRPr="00D53225">
        <w:rPr>
          <w:rFonts w:ascii="Calibri" w:hAnsi="Calibri" w:cs="Times New Roman"/>
          <w:noProof/>
          <w:sz w:val="24"/>
          <w:szCs w:val="24"/>
        </w:rPr>
        <w:t xml:space="preserve">7. </w:t>
      </w:r>
      <w:r w:rsidRPr="00D53225">
        <w:rPr>
          <w:rFonts w:ascii="Calibri" w:hAnsi="Calibri" w:cs="Times New Roman"/>
          <w:noProof/>
          <w:sz w:val="24"/>
          <w:szCs w:val="24"/>
        </w:rPr>
        <w:tab/>
        <w:t xml:space="preserve">Sener RN. The pineal gland: A comparative MR imaging study in children and adults with respect to normal anatomical variations and pineal cysts. </w:t>
      </w:r>
      <w:r w:rsidRPr="00D53225">
        <w:rPr>
          <w:rFonts w:ascii="Calibri" w:hAnsi="Calibri" w:cs="Times New Roman"/>
          <w:i/>
          <w:iCs/>
          <w:noProof/>
          <w:sz w:val="24"/>
          <w:szCs w:val="24"/>
        </w:rPr>
        <w:t>Pediatr Radiol</w:t>
      </w:r>
      <w:r w:rsidRPr="00D53225">
        <w:rPr>
          <w:rFonts w:ascii="Calibri" w:hAnsi="Calibri" w:cs="Times New Roman"/>
          <w:noProof/>
          <w:sz w:val="24"/>
          <w:szCs w:val="24"/>
        </w:rPr>
        <w:t xml:space="preserve">. 1995;25(4):245-248. </w:t>
      </w:r>
    </w:p>
    <w:p w:rsidR="00D53225" w:rsidRPr="00D53225" w:rsidRDefault="00D53225">
      <w:pPr>
        <w:widowControl w:val="0"/>
        <w:autoSpaceDE w:val="0"/>
        <w:autoSpaceDN w:val="0"/>
        <w:adjustRightInd w:val="0"/>
        <w:spacing w:after="140" w:line="288" w:lineRule="auto"/>
        <w:rPr>
          <w:rFonts w:ascii="Calibri" w:hAnsi="Calibri" w:cs="Times New Roman"/>
          <w:noProof/>
          <w:sz w:val="24"/>
          <w:szCs w:val="24"/>
        </w:rPr>
      </w:pPr>
    </w:p>
    <w:p w:rsidR="00D53225" w:rsidRPr="00D53225" w:rsidRDefault="00D53225">
      <w:pPr>
        <w:widowControl w:val="0"/>
        <w:autoSpaceDE w:val="0"/>
        <w:autoSpaceDN w:val="0"/>
        <w:adjustRightInd w:val="0"/>
        <w:spacing w:after="0" w:line="240" w:lineRule="auto"/>
        <w:ind w:left="640" w:hanging="640"/>
        <w:rPr>
          <w:rFonts w:ascii="Calibri" w:hAnsi="Calibri" w:cs="Times New Roman"/>
          <w:noProof/>
          <w:sz w:val="24"/>
          <w:szCs w:val="24"/>
        </w:rPr>
      </w:pPr>
      <w:r w:rsidRPr="00D53225">
        <w:rPr>
          <w:rFonts w:ascii="Calibri" w:hAnsi="Calibri" w:cs="Times New Roman"/>
          <w:noProof/>
          <w:sz w:val="24"/>
          <w:szCs w:val="24"/>
        </w:rPr>
        <w:t xml:space="preserve">8. </w:t>
      </w:r>
      <w:r w:rsidRPr="00D53225">
        <w:rPr>
          <w:rFonts w:ascii="Calibri" w:hAnsi="Calibri" w:cs="Times New Roman"/>
          <w:noProof/>
          <w:sz w:val="24"/>
          <w:szCs w:val="24"/>
        </w:rPr>
        <w:tab/>
        <w:t xml:space="preserve">Pu Y, Mahankali S, Hou J, et al. High prevalence of pineal cysts in healthy adults demonstrated by high-resolution, noncontrast brain MR imaging. </w:t>
      </w:r>
      <w:r w:rsidRPr="00D53225">
        <w:rPr>
          <w:rFonts w:ascii="Calibri" w:hAnsi="Calibri" w:cs="Times New Roman"/>
          <w:i/>
          <w:iCs/>
          <w:noProof/>
          <w:sz w:val="24"/>
          <w:szCs w:val="24"/>
        </w:rPr>
        <w:t>Am J Neuroradiol</w:t>
      </w:r>
      <w:r w:rsidRPr="00D53225">
        <w:rPr>
          <w:rFonts w:ascii="Calibri" w:hAnsi="Calibri" w:cs="Times New Roman"/>
          <w:noProof/>
          <w:sz w:val="24"/>
          <w:szCs w:val="24"/>
        </w:rPr>
        <w:t xml:space="preserve">. 2007;28(9):1706-1709. </w:t>
      </w:r>
    </w:p>
    <w:p w:rsidR="00D53225" w:rsidRPr="00D53225" w:rsidRDefault="00D53225">
      <w:pPr>
        <w:widowControl w:val="0"/>
        <w:autoSpaceDE w:val="0"/>
        <w:autoSpaceDN w:val="0"/>
        <w:adjustRightInd w:val="0"/>
        <w:spacing w:after="140" w:line="288" w:lineRule="auto"/>
        <w:rPr>
          <w:rFonts w:ascii="Calibri" w:hAnsi="Calibri" w:cs="Times New Roman"/>
          <w:noProof/>
          <w:sz w:val="24"/>
          <w:szCs w:val="24"/>
        </w:rPr>
      </w:pPr>
    </w:p>
    <w:p w:rsidR="00D53225" w:rsidRPr="00D53225" w:rsidRDefault="00D53225">
      <w:pPr>
        <w:widowControl w:val="0"/>
        <w:autoSpaceDE w:val="0"/>
        <w:autoSpaceDN w:val="0"/>
        <w:adjustRightInd w:val="0"/>
        <w:spacing w:after="0" w:line="240" w:lineRule="auto"/>
        <w:ind w:left="640" w:hanging="640"/>
        <w:rPr>
          <w:rFonts w:ascii="Calibri" w:hAnsi="Calibri" w:cs="Times New Roman"/>
          <w:noProof/>
          <w:sz w:val="24"/>
          <w:szCs w:val="24"/>
        </w:rPr>
      </w:pPr>
      <w:r w:rsidRPr="00D53225">
        <w:rPr>
          <w:rFonts w:ascii="Calibri" w:hAnsi="Calibri" w:cs="Times New Roman"/>
          <w:noProof/>
          <w:sz w:val="24"/>
          <w:szCs w:val="24"/>
        </w:rPr>
        <w:t xml:space="preserve">9. </w:t>
      </w:r>
      <w:r w:rsidRPr="00D53225">
        <w:rPr>
          <w:rFonts w:ascii="Calibri" w:hAnsi="Calibri" w:cs="Times New Roman"/>
          <w:noProof/>
          <w:sz w:val="24"/>
          <w:szCs w:val="24"/>
        </w:rPr>
        <w:tab/>
        <w:t xml:space="preserve">Hasegawa A, Ohtsubo K, Mori W. Pineal gland in old age; quantitative and qualitative morphological study of 168 human autopsy cases. </w:t>
      </w:r>
      <w:r w:rsidRPr="00D53225">
        <w:rPr>
          <w:rFonts w:ascii="Calibri" w:hAnsi="Calibri" w:cs="Times New Roman"/>
          <w:i/>
          <w:iCs/>
          <w:noProof/>
          <w:sz w:val="24"/>
          <w:szCs w:val="24"/>
        </w:rPr>
        <w:t>Brain Res</w:t>
      </w:r>
      <w:r w:rsidRPr="00D53225">
        <w:rPr>
          <w:rFonts w:ascii="Calibri" w:hAnsi="Calibri" w:cs="Times New Roman"/>
          <w:noProof/>
          <w:sz w:val="24"/>
          <w:szCs w:val="24"/>
        </w:rPr>
        <w:t xml:space="preserve">. 1987;409(2):343-349. </w:t>
      </w:r>
    </w:p>
    <w:p w:rsidR="00D53225" w:rsidRPr="00D53225" w:rsidRDefault="00D53225">
      <w:pPr>
        <w:widowControl w:val="0"/>
        <w:autoSpaceDE w:val="0"/>
        <w:autoSpaceDN w:val="0"/>
        <w:adjustRightInd w:val="0"/>
        <w:spacing w:after="140" w:line="288" w:lineRule="auto"/>
        <w:rPr>
          <w:rFonts w:ascii="Calibri" w:hAnsi="Calibri" w:cs="Times New Roman"/>
          <w:noProof/>
          <w:sz w:val="24"/>
          <w:szCs w:val="24"/>
        </w:rPr>
      </w:pPr>
    </w:p>
    <w:p w:rsidR="00D53225" w:rsidRPr="00D53225" w:rsidRDefault="00D53225">
      <w:pPr>
        <w:widowControl w:val="0"/>
        <w:autoSpaceDE w:val="0"/>
        <w:autoSpaceDN w:val="0"/>
        <w:adjustRightInd w:val="0"/>
        <w:spacing w:after="0" w:line="240" w:lineRule="auto"/>
        <w:ind w:left="640" w:hanging="640"/>
        <w:rPr>
          <w:rFonts w:ascii="Calibri" w:hAnsi="Calibri" w:cs="Times New Roman"/>
          <w:noProof/>
          <w:sz w:val="24"/>
          <w:szCs w:val="24"/>
        </w:rPr>
      </w:pPr>
      <w:r w:rsidRPr="00D53225">
        <w:rPr>
          <w:rFonts w:ascii="Calibri" w:hAnsi="Calibri" w:cs="Times New Roman"/>
          <w:noProof/>
          <w:sz w:val="24"/>
          <w:szCs w:val="24"/>
        </w:rPr>
        <w:t xml:space="preserve">10. </w:t>
      </w:r>
      <w:r w:rsidRPr="00D53225">
        <w:rPr>
          <w:rFonts w:ascii="Calibri" w:hAnsi="Calibri" w:cs="Times New Roman"/>
          <w:noProof/>
          <w:sz w:val="24"/>
          <w:szCs w:val="24"/>
        </w:rPr>
        <w:tab/>
        <w:t xml:space="preserve">Golzarian J, Balériaux D, Bank WO, Matos C, Flament-Durand J. Pineal cyst: normal or </w:t>
      </w:r>
      <w:r w:rsidRPr="00D53225">
        <w:rPr>
          <w:rFonts w:ascii="Calibri" w:hAnsi="Calibri" w:cs="Times New Roman"/>
          <w:noProof/>
          <w:sz w:val="24"/>
          <w:szCs w:val="24"/>
        </w:rPr>
        <w:lastRenderedPageBreak/>
        <w:t xml:space="preserve">pathological? </w:t>
      </w:r>
      <w:r w:rsidRPr="00D53225">
        <w:rPr>
          <w:rFonts w:ascii="Calibri" w:hAnsi="Calibri" w:cs="Times New Roman"/>
          <w:i/>
          <w:iCs/>
          <w:noProof/>
          <w:sz w:val="24"/>
          <w:szCs w:val="24"/>
        </w:rPr>
        <w:t>Neuroradiology</w:t>
      </w:r>
      <w:r w:rsidRPr="00D53225">
        <w:rPr>
          <w:rFonts w:ascii="Calibri" w:hAnsi="Calibri" w:cs="Times New Roman"/>
          <w:noProof/>
          <w:sz w:val="24"/>
          <w:szCs w:val="24"/>
        </w:rPr>
        <w:t xml:space="preserve">. 1993;35(4):251-253. </w:t>
      </w:r>
    </w:p>
    <w:p w:rsidR="00D53225" w:rsidRPr="00D53225" w:rsidRDefault="00D53225">
      <w:pPr>
        <w:widowControl w:val="0"/>
        <w:autoSpaceDE w:val="0"/>
        <w:autoSpaceDN w:val="0"/>
        <w:adjustRightInd w:val="0"/>
        <w:spacing w:after="140" w:line="288" w:lineRule="auto"/>
        <w:rPr>
          <w:rFonts w:ascii="Calibri" w:hAnsi="Calibri" w:cs="Times New Roman"/>
          <w:noProof/>
          <w:sz w:val="24"/>
          <w:szCs w:val="24"/>
        </w:rPr>
      </w:pPr>
    </w:p>
    <w:p w:rsidR="00D53225" w:rsidRPr="00D53225" w:rsidRDefault="00D53225">
      <w:pPr>
        <w:widowControl w:val="0"/>
        <w:autoSpaceDE w:val="0"/>
        <w:autoSpaceDN w:val="0"/>
        <w:adjustRightInd w:val="0"/>
        <w:spacing w:after="0" w:line="240" w:lineRule="auto"/>
        <w:ind w:left="640" w:hanging="640"/>
        <w:rPr>
          <w:rFonts w:ascii="Calibri" w:hAnsi="Calibri" w:cs="Times New Roman"/>
          <w:noProof/>
          <w:sz w:val="24"/>
          <w:szCs w:val="24"/>
        </w:rPr>
      </w:pPr>
      <w:r w:rsidRPr="00D53225">
        <w:rPr>
          <w:rFonts w:ascii="Calibri" w:hAnsi="Calibri" w:cs="Times New Roman"/>
          <w:noProof/>
          <w:sz w:val="24"/>
          <w:szCs w:val="24"/>
        </w:rPr>
        <w:t xml:space="preserve">11. </w:t>
      </w:r>
      <w:r w:rsidRPr="00D53225">
        <w:rPr>
          <w:rFonts w:ascii="Calibri" w:hAnsi="Calibri" w:cs="Times New Roman"/>
          <w:noProof/>
          <w:sz w:val="24"/>
          <w:szCs w:val="24"/>
        </w:rPr>
        <w:tab/>
        <w:t xml:space="preserve">Lum GB, Williams JP, Machen BC, Akkaraju V. Benign cystic pineal lesions by magnetic resonance imaging. </w:t>
      </w:r>
      <w:r w:rsidRPr="00D53225">
        <w:rPr>
          <w:rFonts w:ascii="Calibri" w:hAnsi="Calibri" w:cs="Times New Roman"/>
          <w:i/>
          <w:iCs/>
          <w:noProof/>
          <w:sz w:val="24"/>
          <w:szCs w:val="24"/>
        </w:rPr>
        <w:t>J Comput Tomogr</w:t>
      </w:r>
      <w:r w:rsidRPr="00D53225">
        <w:rPr>
          <w:rFonts w:ascii="Calibri" w:hAnsi="Calibri" w:cs="Times New Roman"/>
          <w:noProof/>
          <w:sz w:val="24"/>
          <w:szCs w:val="24"/>
        </w:rPr>
        <w:t xml:space="preserve">. 1987;11(3):228-235. </w:t>
      </w:r>
    </w:p>
    <w:p w:rsidR="00D53225" w:rsidRPr="00D53225" w:rsidRDefault="00D53225">
      <w:pPr>
        <w:widowControl w:val="0"/>
        <w:autoSpaceDE w:val="0"/>
        <w:autoSpaceDN w:val="0"/>
        <w:adjustRightInd w:val="0"/>
        <w:spacing w:after="140" w:line="288" w:lineRule="auto"/>
        <w:rPr>
          <w:rFonts w:ascii="Calibri" w:hAnsi="Calibri" w:cs="Times New Roman"/>
          <w:noProof/>
          <w:sz w:val="24"/>
          <w:szCs w:val="24"/>
        </w:rPr>
      </w:pPr>
    </w:p>
    <w:p w:rsidR="00D53225" w:rsidRPr="00D53225" w:rsidRDefault="00D53225">
      <w:pPr>
        <w:widowControl w:val="0"/>
        <w:autoSpaceDE w:val="0"/>
        <w:autoSpaceDN w:val="0"/>
        <w:adjustRightInd w:val="0"/>
        <w:spacing w:after="0" w:line="240" w:lineRule="auto"/>
        <w:ind w:left="640" w:hanging="640"/>
        <w:rPr>
          <w:rFonts w:ascii="Calibri" w:hAnsi="Calibri" w:cs="Times New Roman"/>
          <w:noProof/>
          <w:sz w:val="24"/>
          <w:szCs w:val="24"/>
        </w:rPr>
      </w:pPr>
      <w:r w:rsidRPr="00D53225">
        <w:rPr>
          <w:rFonts w:ascii="Calibri" w:hAnsi="Calibri" w:cs="Times New Roman"/>
          <w:noProof/>
          <w:sz w:val="24"/>
          <w:szCs w:val="24"/>
        </w:rPr>
        <w:t xml:space="preserve">12. </w:t>
      </w:r>
      <w:r w:rsidRPr="00D53225">
        <w:rPr>
          <w:rFonts w:ascii="Calibri" w:hAnsi="Calibri" w:cs="Times New Roman"/>
          <w:noProof/>
          <w:sz w:val="24"/>
          <w:szCs w:val="24"/>
        </w:rPr>
        <w:tab/>
        <w:t xml:space="preserve">Lee D, Norman D, Newton T. MR imaging of pineal cysts. </w:t>
      </w:r>
      <w:r w:rsidRPr="00D53225">
        <w:rPr>
          <w:rFonts w:ascii="Calibri" w:hAnsi="Calibri" w:cs="Times New Roman"/>
          <w:i/>
          <w:iCs/>
          <w:noProof/>
          <w:sz w:val="24"/>
          <w:szCs w:val="24"/>
        </w:rPr>
        <w:t>J Comput AM J Neuroradiol</w:t>
      </w:r>
      <w:r w:rsidRPr="00D53225">
        <w:rPr>
          <w:rFonts w:ascii="Calibri" w:hAnsi="Calibri" w:cs="Times New Roman"/>
          <w:noProof/>
          <w:sz w:val="24"/>
          <w:szCs w:val="24"/>
        </w:rPr>
        <w:t>. 1986;7:1081-1086.</w:t>
      </w:r>
    </w:p>
    <w:p w:rsidR="00D53225" w:rsidRPr="00D53225" w:rsidRDefault="00D53225">
      <w:pPr>
        <w:widowControl w:val="0"/>
        <w:autoSpaceDE w:val="0"/>
        <w:autoSpaceDN w:val="0"/>
        <w:adjustRightInd w:val="0"/>
        <w:spacing w:after="140" w:line="288" w:lineRule="auto"/>
        <w:rPr>
          <w:rFonts w:ascii="Calibri" w:hAnsi="Calibri" w:cs="Times New Roman"/>
          <w:noProof/>
          <w:sz w:val="24"/>
          <w:szCs w:val="24"/>
        </w:rPr>
      </w:pPr>
    </w:p>
    <w:p w:rsidR="00D53225" w:rsidRPr="00D53225" w:rsidRDefault="00D53225">
      <w:pPr>
        <w:widowControl w:val="0"/>
        <w:autoSpaceDE w:val="0"/>
        <w:autoSpaceDN w:val="0"/>
        <w:adjustRightInd w:val="0"/>
        <w:spacing w:after="0" w:line="240" w:lineRule="auto"/>
        <w:ind w:left="640" w:hanging="640"/>
        <w:rPr>
          <w:rFonts w:ascii="Calibri" w:hAnsi="Calibri" w:cs="Times New Roman"/>
          <w:noProof/>
          <w:sz w:val="24"/>
          <w:szCs w:val="24"/>
        </w:rPr>
      </w:pPr>
      <w:r w:rsidRPr="00D53225">
        <w:rPr>
          <w:rFonts w:ascii="Calibri" w:hAnsi="Calibri" w:cs="Times New Roman"/>
          <w:noProof/>
          <w:sz w:val="24"/>
          <w:szCs w:val="24"/>
        </w:rPr>
        <w:t xml:space="preserve">13. </w:t>
      </w:r>
      <w:r w:rsidRPr="00D53225">
        <w:rPr>
          <w:rFonts w:ascii="Calibri" w:hAnsi="Calibri" w:cs="Times New Roman"/>
          <w:noProof/>
          <w:sz w:val="24"/>
          <w:szCs w:val="24"/>
        </w:rPr>
        <w:tab/>
        <w:t xml:space="preserve">Petitcolin V, Garcier J, Mohammedi R, et al. [Prevalence and morphology of pineal cysts discovered at pituitary MRI: review of 1844 examinations]. </w:t>
      </w:r>
      <w:r w:rsidRPr="00D53225">
        <w:rPr>
          <w:rFonts w:ascii="Calibri" w:hAnsi="Calibri" w:cs="Times New Roman"/>
          <w:i/>
          <w:iCs/>
          <w:noProof/>
          <w:sz w:val="24"/>
          <w:szCs w:val="24"/>
        </w:rPr>
        <w:t>J Radiol</w:t>
      </w:r>
      <w:r w:rsidRPr="00D53225">
        <w:rPr>
          <w:rFonts w:ascii="Calibri" w:hAnsi="Calibri" w:cs="Times New Roman"/>
          <w:noProof/>
          <w:sz w:val="24"/>
          <w:szCs w:val="24"/>
        </w:rPr>
        <w:t>. 2002;83(2):141-145.</w:t>
      </w:r>
    </w:p>
    <w:p w:rsidR="00D53225" w:rsidRPr="00D53225" w:rsidRDefault="00D53225">
      <w:pPr>
        <w:widowControl w:val="0"/>
        <w:autoSpaceDE w:val="0"/>
        <w:autoSpaceDN w:val="0"/>
        <w:adjustRightInd w:val="0"/>
        <w:spacing w:after="140" w:line="288" w:lineRule="auto"/>
        <w:rPr>
          <w:rFonts w:ascii="Calibri" w:hAnsi="Calibri" w:cs="Times New Roman"/>
          <w:noProof/>
          <w:sz w:val="24"/>
          <w:szCs w:val="24"/>
        </w:rPr>
      </w:pPr>
    </w:p>
    <w:p w:rsidR="00D53225" w:rsidRPr="00D53225" w:rsidRDefault="00D53225">
      <w:pPr>
        <w:widowControl w:val="0"/>
        <w:autoSpaceDE w:val="0"/>
        <w:autoSpaceDN w:val="0"/>
        <w:adjustRightInd w:val="0"/>
        <w:spacing w:after="0" w:line="240" w:lineRule="auto"/>
        <w:ind w:left="640" w:hanging="640"/>
        <w:rPr>
          <w:rFonts w:ascii="Calibri" w:hAnsi="Calibri" w:cs="Times New Roman"/>
          <w:noProof/>
          <w:sz w:val="24"/>
          <w:szCs w:val="24"/>
        </w:rPr>
      </w:pPr>
      <w:r w:rsidRPr="00D53225">
        <w:rPr>
          <w:rFonts w:ascii="Calibri" w:hAnsi="Calibri" w:cs="Times New Roman"/>
          <w:noProof/>
          <w:sz w:val="24"/>
          <w:szCs w:val="24"/>
        </w:rPr>
        <w:t xml:space="preserve">14. </w:t>
      </w:r>
      <w:r w:rsidRPr="00D53225">
        <w:rPr>
          <w:rFonts w:ascii="Calibri" w:hAnsi="Calibri" w:cs="Times New Roman"/>
          <w:noProof/>
          <w:sz w:val="24"/>
          <w:szCs w:val="24"/>
        </w:rPr>
        <w:tab/>
        <w:t xml:space="preserve">Jinkins J, Xiong L, Reiter R. The midline pineal “eye”: MR and CT characteristics of the pineal gland with and without benign cyst formation. </w:t>
      </w:r>
      <w:r w:rsidRPr="00D53225">
        <w:rPr>
          <w:rFonts w:ascii="Calibri" w:hAnsi="Calibri" w:cs="Times New Roman"/>
          <w:i/>
          <w:iCs/>
          <w:noProof/>
          <w:sz w:val="24"/>
          <w:szCs w:val="24"/>
        </w:rPr>
        <w:t>J Pineal Res</w:t>
      </w:r>
      <w:r w:rsidRPr="00D53225">
        <w:rPr>
          <w:rFonts w:ascii="Calibri" w:hAnsi="Calibri" w:cs="Times New Roman"/>
          <w:noProof/>
          <w:sz w:val="24"/>
          <w:szCs w:val="24"/>
        </w:rPr>
        <w:t>. 1995;19:64-71.</w:t>
      </w:r>
    </w:p>
    <w:p w:rsidR="00D53225" w:rsidRPr="00D53225" w:rsidRDefault="00D53225">
      <w:pPr>
        <w:widowControl w:val="0"/>
        <w:autoSpaceDE w:val="0"/>
        <w:autoSpaceDN w:val="0"/>
        <w:adjustRightInd w:val="0"/>
        <w:spacing w:after="140" w:line="288" w:lineRule="auto"/>
        <w:rPr>
          <w:rFonts w:ascii="Calibri" w:hAnsi="Calibri" w:cs="Times New Roman"/>
          <w:noProof/>
          <w:sz w:val="24"/>
          <w:szCs w:val="24"/>
        </w:rPr>
      </w:pPr>
    </w:p>
    <w:p w:rsidR="00D53225" w:rsidRPr="00D53225" w:rsidRDefault="00D53225">
      <w:pPr>
        <w:widowControl w:val="0"/>
        <w:autoSpaceDE w:val="0"/>
        <w:autoSpaceDN w:val="0"/>
        <w:adjustRightInd w:val="0"/>
        <w:spacing w:after="0" w:line="240" w:lineRule="auto"/>
        <w:ind w:left="640" w:hanging="640"/>
        <w:rPr>
          <w:rFonts w:ascii="Calibri" w:hAnsi="Calibri" w:cs="Times New Roman"/>
          <w:noProof/>
          <w:sz w:val="24"/>
          <w:szCs w:val="24"/>
        </w:rPr>
      </w:pPr>
      <w:r w:rsidRPr="00D53225">
        <w:rPr>
          <w:rFonts w:ascii="Calibri" w:hAnsi="Calibri" w:cs="Times New Roman"/>
          <w:noProof/>
          <w:sz w:val="24"/>
          <w:szCs w:val="24"/>
        </w:rPr>
        <w:t xml:space="preserve">15. </w:t>
      </w:r>
      <w:r w:rsidRPr="00D53225">
        <w:rPr>
          <w:rFonts w:ascii="Calibri" w:hAnsi="Calibri" w:cs="Times New Roman"/>
          <w:noProof/>
          <w:sz w:val="24"/>
          <w:szCs w:val="24"/>
        </w:rPr>
        <w:tab/>
        <w:t xml:space="preserve">Milroy CM, Smith CL. Sudden death due to a glial cyst of the pineal gland. </w:t>
      </w:r>
      <w:r w:rsidRPr="00D53225">
        <w:rPr>
          <w:rFonts w:ascii="Calibri" w:hAnsi="Calibri" w:cs="Times New Roman"/>
          <w:i/>
          <w:iCs/>
          <w:noProof/>
          <w:sz w:val="24"/>
          <w:szCs w:val="24"/>
        </w:rPr>
        <w:t>J Clin Pathol</w:t>
      </w:r>
      <w:r w:rsidRPr="00D53225">
        <w:rPr>
          <w:rFonts w:ascii="Calibri" w:hAnsi="Calibri" w:cs="Times New Roman"/>
          <w:noProof/>
          <w:sz w:val="24"/>
          <w:szCs w:val="24"/>
        </w:rPr>
        <w:t>. 1996;49(3):267-269.</w:t>
      </w:r>
    </w:p>
    <w:p w:rsidR="00D53225" w:rsidRPr="00D53225" w:rsidRDefault="00D53225">
      <w:pPr>
        <w:widowControl w:val="0"/>
        <w:autoSpaceDE w:val="0"/>
        <w:autoSpaceDN w:val="0"/>
        <w:adjustRightInd w:val="0"/>
        <w:spacing w:after="140" w:line="288" w:lineRule="auto"/>
        <w:rPr>
          <w:rFonts w:ascii="Calibri" w:hAnsi="Calibri" w:cs="Times New Roman"/>
          <w:noProof/>
          <w:sz w:val="24"/>
          <w:szCs w:val="24"/>
        </w:rPr>
      </w:pPr>
    </w:p>
    <w:p w:rsidR="00D53225" w:rsidRPr="00D53225" w:rsidRDefault="00D53225">
      <w:pPr>
        <w:widowControl w:val="0"/>
        <w:autoSpaceDE w:val="0"/>
        <w:autoSpaceDN w:val="0"/>
        <w:adjustRightInd w:val="0"/>
        <w:spacing w:after="0" w:line="240" w:lineRule="auto"/>
        <w:ind w:left="640" w:hanging="640"/>
        <w:rPr>
          <w:rFonts w:ascii="Calibri" w:hAnsi="Calibri" w:cs="Times New Roman"/>
          <w:noProof/>
          <w:sz w:val="24"/>
          <w:szCs w:val="24"/>
        </w:rPr>
      </w:pPr>
      <w:r w:rsidRPr="00D53225">
        <w:rPr>
          <w:rFonts w:ascii="Calibri" w:hAnsi="Calibri" w:cs="Times New Roman"/>
          <w:noProof/>
          <w:sz w:val="24"/>
          <w:szCs w:val="24"/>
        </w:rPr>
        <w:t xml:space="preserve">16. </w:t>
      </w:r>
      <w:r w:rsidRPr="00D53225">
        <w:rPr>
          <w:rFonts w:ascii="Calibri" w:hAnsi="Calibri" w:cs="Times New Roman"/>
          <w:noProof/>
          <w:sz w:val="24"/>
          <w:szCs w:val="24"/>
        </w:rPr>
        <w:tab/>
        <w:t xml:space="preserve">Richardson JK, Hirsch CS. Sudden, unexpected death due to “pineal apoplexy.” </w:t>
      </w:r>
      <w:r w:rsidRPr="00D53225">
        <w:rPr>
          <w:rFonts w:ascii="Calibri" w:hAnsi="Calibri" w:cs="Times New Roman"/>
          <w:i/>
          <w:iCs/>
          <w:noProof/>
          <w:sz w:val="24"/>
          <w:szCs w:val="24"/>
        </w:rPr>
        <w:t>Am J Forensic Med Pathol</w:t>
      </w:r>
      <w:r w:rsidRPr="00D53225">
        <w:rPr>
          <w:rFonts w:ascii="Calibri" w:hAnsi="Calibri" w:cs="Times New Roman"/>
          <w:noProof/>
          <w:sz w:val="24"/>
          <w:szCs w:val="24"/>
        </w:rPr>
        <w:t>. 1986;7(1):64-68.</w:t>
      </w:r>
    </w:p>
    <w:p w:rsidR="00D53225" w:rsidRPr="00D53225" w:rsidRDefault="00D53225">
      <w:pPr>
        <w:widowControl w:val="0"/>
        <w:autoSpaceDE w:val="0"/>
        <w:autoSpaceDN w:val="0"/>
        <w:adjustRightInd w:val="0"/>
        <w:spacing w:after="140" w:line="288" w:lineRule="auto"/>
        <w:rPr>
          <w:rFonts w:ascii="Calibri" w:hAnsi="Calibri" w:cs="Times New Roman"/>
          <w:noProof/>
          <w:sz w:val="24"/>
          <w:szCs w:val="24"/>
        </w:rPr>
      </w:pPr>
    </w:p>
    <w:p w:rsidR="00D53225" w:rsidRPr="00D53225" w:rsidRDefault="00D53225">
      <w:pPr>
        <w:widowControl w:val="0"/>
        <w:autoSpaceDE w:val="0"/>
        <w:autoSpaceDN w:val="0"/>
        <w:adjustRightInd w:val="0"/>
        <w:spacing w:after="0" w:line="240" w:lineRule="auto"/>
        <w:ind w:left="640" w:hanging="640"/>
        <w:rPr>
          <w:rFonts w:ascii="Calibri" w:hAnsi="Calibri" w:cs="Times New Roman"/>
          <w:noProof/>
          <w:sz w:val="24"/>
          <w:szCs w:val="24"/>
        </w:rPr>
      </w:pPr>
      <w:r w:rsidRPr="00D53225">
        <w:rPr>
          <w:rFonts w:ascii="Calibri" w:hAnsi="Calibri" w:cs="Times New Roman"/>
          <w:noProof/>
          <w:sz w:val="24"/>
          <w:szCs w:val="24"/>
        </w:rPr>
        <w:t xml:space="preserve">17. </w:t>
      </w:r>
      <w:r w:rsidRPr="00D53225">
        <w:rPr>
          <w:rFonts w:ascii="Calibri" w:hAnsi="Calibri" w:cs="Times New Roman"/>
          <w:noProof/>
          <w:sz w:val="24"/>
          <w:szCs w:val="24"/>
        </w:rPr>
        <w:tab/>
        <w:t xml:space="preserve">Fetell MR, Bruce JN, Burke AM, et al. Non-neoplastic pineal cysts. </w:t>
      </w:r>
      <w:r w:rsidRPr="00D53225">
        <w:rPr>
          <w:rFonts w:ascii="Calibri" w:hAnsi="Calibri" w:cs="Times New Roman"/>
          <w:i/>
          <w:iCs/>
          <w:noProof/>
          <w:sz w:val="24"/>
          <w:szCs w:val="24"/>
        </w:rPr>
        <w:t>Neurology</w:t>
      </w:r>
      <w:r w:rsidRPr="00D53225">
        <w:rPr>
          <w:rFonts w:ascii="Calibri" w:hAnsi="Calibri" w:cs="Times New Roman"/>
          <w:noProof/>
          <w:sz w:val="24"/>
          <w:szCs w:val="24"/>
        </w:rPr>
        <w:t>. 1991;41(7):1034-1040.</w:t>
      </w:r>
    </w:p>
    <w:p w:rsidR="00D53225" w:rsidRPr="00D53225" w:rsidRDefault="00D53225">
      <w:pPr>
        <w:widowControl w:val="0"/>
        <w:autoSpaceDE w:val="0"/>
        <w:autoSpaceDN w:val="0"/>
        <w:adjustRightInd w:val="0"/>
        <w:spacing w:after="140" w:line="288" w:lineRule="auto"/>
        <w:rPr>
          <w:rFonts w:ascii="Calibri" w:hAnsi="Calibri" w:cs="Times New Roman"/>
          <w:noProof/>
          <w:sz w:val="24"/>
          <w:szCs w:val="24"/>
        </w:rPr>
      </w:pPr>
    </w:p>
    <w:p w:rsidR="00D53225" w:rsidRPr="00D53225" w:rsidRDefault="00D53225">
      <w:pPr>
        <w:widowControl w:val="0"/>
        <w:autoSpaceDE w:val="0"/>
        <w:autoSpaceDN w:val="0"/>
        <w:adjustRightInd w:val="0"/>
        <w:spacing w:after="0" w:line="240" w:lineRule="auto"/>
        <w:ind w:left="640" w:hanging="640"/>
        <w:rPr>
          <w:rFonts w:ascii="Calibri" w:hAnsi="Calibri" w:cs="Times New Roman"/>
          <w:noProof/>
          <w:sz w:val="24"/>
          <w:szCs w:val="24"/>
        </w:rPr>
      </w:pPr>
      <w:r w:rsidRPr="00D53225">
        <w:rPr>
          <w:rFonts w:ascii="Calibri" w:hAnsi="Calibri" w:cs="Times New Roman"/>
          <w:noProof/>
          <w:sz w:val="24"/>
          <w:szCs w:val="24"/>
        </w:rPr>
        <w:t xml:space="preserve">18. </w:t>
      </w:r>
      <w:r w:rsidRPr="00D53225">
        <w:rPr>
          <w:rFonts w:ascii="Calibri" w:hAnsi="Calibri" w:cs="Times New Roman"/>
          <w:noProof/>
          <w:sz w:val="24"/>
          <w:szCs w:val="24"/>
        </w:rPr>
        <w:tab/>
        <w:t xml:space="preserve">Fleege M a, Miller GM, Fletcher GP, Fain JS, Scheithauer BW. Benign glial cysts of the pineal gland: unusual imaging characteristics with histologic correlation. </w:t>
      </w:r>
      <w:r w:rsidRPr="00D53225">
        <w:rPr>
          <w:rFonts w:ascii="Calibri" w:hAnsi="Calibri" w:cs="Times New Roman"/>
          <w:i/>
          <w:iCs/>
          <w:noProof/>
          <w:sz w:val="24"/>
          <w:szCs w:val="24"/>
        </w:rPr>
        <w:t>AJNR Am J Neuroradiol</w:t>
      </w:r>
      <w:r w:rsidRPr="00D53225">
        <w:rPr>
          <w:rFonts w:ascii="Calibri" w:hAnsi="Calibri" w:cs="Times New Roman"/>
          <w:noProof/>
          <w:sz w:val="24"/>
          <w:szCs w:val="24"/>
        </w:rPr>
        <w:t xml:space="preserve">. 1994;15(1):161-166. </w:t>
      </w:r>
    </w:p>
    <w:p w:rsidR="00D53225" w:rsidRPr="00D53225" w:rsidRDefault="00D53225">
      <w:pPr>
        <w:widowControl w:val="0"/>
        <w:autoSpaceDE w:val="0"/>
        <w:autoSpaceDN w:val="0"/>
        <w:adjustRightInd w:val="0"/>
        <w:spacing w:after="140" w:line="288" w:lineRule="auto"/>
        <w:rPr>
          <w:rFonts w:ascii="Calibri" w:hAnsi="Calibri" w:cs="Times New Roman"/>
          <w:noProof/>
          <w:sz w:val="24"/>
          <w:szCs w:val="24"/>
        </w:rPr>
      </w:pPr>
    </w:p>
    <w:p w:rsidR="00D53225" w:rsidRPr="00D53225" w:rsidRDefault="00D53225">
      <w:pPr>
        <w:widowControl w:val="0"/>
        <w:autoSpaceDE w:val="0"/>
        <w:autoSpaceDN w:val="0"/>
        <w:adjustRightInd w:val="0"/>
        <w:spacing w:after="0" w:line="240" w:lineRule="auto"/>
        <w:ind w:left="640" w:hanging="640"/>
        <w:rPr>
          <w:rFonts w:ascii="Calibri" w:hAnsi="Calibri" w:cs="Times New Roman"/>
          <w:noProof/>
          <w:sz w:val="24"/>
          <w:szCs w:val="24"/>
        </w:rPr>
      </w:pPr>
      <w:r w:rsidRPr="00D53225">
        <w:rPr>
          <w:rFonts w:ascii="Calibri" w:hAnsi="Calibri" w:cs="Times New Roman"/>
          <w:noProof/>
          <w:sz w:val="24"/>
          <w:szCs w:val="24"/>
        </w:rPr>
        <w:t xml:space="preserve">19. </w:t>
      </w:r>
      <w:r w:rsidRPr="00D53225">
        <w:rPr>
          <w:rFonts w:ascii="Calibri" w:hAnsi="Calibri" w:cs="Times New Roman"/>
          <w:noProof/>
          <w:sz w:val="24"/>
          <w:szCs w:val="24"/>
        </w:rPr>
        <w:tab/>
        <w:t xml:space="preserve">Klein P, Rubinstein LJ. Benign symptomatic glial cysts of the pineal gland: a report of seven cases and review of the literature. </w:t>
      </w:r>
      <w:r w:rsidRPr="00D53225">
        <w:rPr>
          <w:rFonts w:ascii="Calibri" w:hAnsi="Calibri" w:cs="Times New Roman"/>
          <w:i/>
          <w:iCs/>
          <w:noProof/>
          <w:sz w:val="24"/>
          <w:szCs w:val="24"/>
        </w:rPr>
        <w:t>J Neurol Neurosurg Psychiatry</w:t>
      </w:r>
      <w:r w:rsidRPr="00D53225">
        <w:rPr>
          <w:rFonts w:ascii="Calibri" w:hAnsi="Calibri" w:cs="Times New Roman"/>
          <w:noProof/>
          <w:sz w:val="24"/>
          <w:szCs w:val="24"/>
        </w:rPr>
        <w:t xml:space="preserve">. 1989;52(8):991-995. </w:t>
      </w:r>
    </w:p>
    <w:p w:rsidR="00D53225" w:rsidRPr="00D53225" w:rsidRDefault="00D53225">
      <w:pPr>
        <w:widowControl w:val="0"/>
        <w:autoSpaceDE w:val="0"/>
        <w:autoSpaceDN w:val="0"/>
        <w:adjustRightInd w:val="0"/>
        <w:spacing w:after="140" w:line="288" w:lineRule="auto"/>
        <w:rPr>
          <w:rFonts w:ascii="Calibri" w:hAnsi="Calibri" w:cs="Times New Roman"/>
          <w:noProof/>
          <w:sz w:val="24"/>
          <w:szCs w:val="24"/>
        </w:rPr>
      </w:pPr>
    </w:p>
    <w:p w:rsidR="00D53225" w:rsidRPr="00D53225" w:rsidRDefault="00D53225">
      <w:pPr>
        <w:widowControl w:val="0"/>
        <w:autoSpaceDE w:val="0"/>
        <w:autoSpaceDN w:val="0"/>
        <w:adjustRightInd w:val="0"/>
        <w:spacing w:after="0" w:line="240" w:lineRule="auto"/>
        <w:ind w:left="640" w:hanging="640"/>
        <w:rPr>
          <w:rFonts w:ascii="Calibri" w:hAnsi="Calibri" w:cs="Times New Roman"/>
          <w:noProof/>
          <w:sz w:val="24"/>
          <w:szCs w:val="24"/>
        </w:rPr>
      </w:pPr>
      <w:r w:rsidRPr="00D53225">
        <w:rPr>
          <w:rFonts w:ascii="Calibri" w:hAnsi="Calibri" w:cs="Times New Roman"/>
          <w:noProof/>
          <w:sz w:val="24"/>
          <w:szCs w:val="24"/>
        </w:rPr>
        <w:t xml:space="preserve">20. </w:t>
      </w:r>
      <w:r w:rsidRPr="00D53225">
        <w:rPr>
          <w:rFonts w:ascii="Calibri" w:hAnsi="Calibri" w:cs="Times New Roman"/>
          <w:noProof/>
          <w:sz w:val="24"/>
          <w:szCs w:val="24"/>
        </w:rPr>
        <w:tab/>
        <w:t xml:space="preserve">Mandera M, Marcol W, Bierzyńska-Macyszyn G, Kluczewska E. Pineal cysts in childhood. </w:t>
      </w:r>
      <w:r w:rsidRPr="00D53225">
        <w:rPr>
          <w:rFonts w:ascii="Calibri" w:hAnsi="Calibri" w:cs="Times New Roman"/>
          <w:i/>
          <w:iCs/>
          <w:noProof/>
          <w:sz w:val="24"/>
          <w:szCs w:val="24"/>
        </w:rPr>
        <w:t>Childs Nerv Syst</w:t>
      </w:r>
      <w:r w:rsidRPr="00D53225">
        <w:rPr>
          <w:rFonts w:ascii="Calibri" w:hAnsi="Calibri" w:cs="Times New Roman"/>
          <w:noProof/>
          <w:sz w:val="24"/>
          <w:szCs w:val="24"/>
        </w:rPr>
        <w:t xml:space="preserve">. 2003;19(10-11):750-755. </w:t>
      </w:r>
    </w:p>
    <w:p w:rsidR="00D53225" w:rsidRPr="00D53225" w:rsidRDefault="00D53225">
      <w:pPr>
        <w:widowControl w:val="0"/>
        <w:autoSpaceDE w:val="0"/>
        <w:autoSpaceDN w:val="0"/>
        <w:adjustRightInd w:val="0"/>
        <w:spacing w:after="140" w:line="288" w:lineRule="auto"/>
        <w:rPr>
          <w:rFonts w:ascii="Calibri" w:hAnsi="Calibri" w:cs="Times New Roman"/>
          <w:noProof/>
          <w:sz w:val="24"/>
          <w:szCs w:val="24"/>
        </w:rPr>
      </w:pPr>
    </w:p>
    <w:p w:rsidR="00D53225" w:rsidRPr="00D53225" w:rsidRDefault="00D53225">
      <w:pPr>
        <w:widowControl w:val="0"/>
        <w:autoSpaceDE w:val="0"/>
        <w:autoSpaceDN w:val="0"/>
        <w:adjustRightInd w:val="0"/>
        <w:spacing w:after="0" w:line="240" w:lineRule="auto"/>
        <w:ind w:left="640" w:hanging="640"/>
        <w:rPr>
          <w:rFonts w:ascii="Calibri" w:hAnsi="Calibri" w:cs="Times New Roman"/>
          <w:noProof/>
          <w:sz w:val="24"/>
          <w:szCs w:val="24"/>
        </w:rPr>
      </w:pPr>
      <w:r w:rsidRPr="00D53225">
        <w:rPr>
          <w:rFonts w:ascii="Calibri" w:hAnsi="Calibri" w:cs="Times New Roman"/>
          <w:noProof/>
          <w:sz w:val="24"/>
          <w:szCs w:val="24"/>
        </w:rPr>
        <w:t xml:space="preserve">21. </w:t>
      </w:r>
      <w:r w:rsidRPr="00D53225">
        <w:rPr>
          <w:rFonts w:ascii="Calibri" w:hAnsi="Calibri" w:cs="Times New Roman"/>
          <w:noProof/>
          <w:sz w:val="24"/>
          <w:szCs w:val="24"/>
        </w:rPr>
        <w:tab/>
        <w:t xml:space="preserve">Maurer PK, Ecklund J, Parisi JE, Ondra S. Symptomatic pineal cyst: case report. </w:t>
      </w:r>
      <w:r w:rsidRPr="00D53225">
        <w:rPr>
          <w:rFonts w:ascii="Calibri" w:hAnsi="Calibri" w:cs="Times New Roman"/>
          <w:i/>
          <w:iCs/>
          <w:noProof/>
          <w:sz w:val="24"/>
          <w:szCs w:val="24"/>
        </w:rPr>
        <w:t>Neurosurgery</w:t>
      </w:r>
      <w:r w:rsidRPr="00D53225">
        <w:rPr>
          <w:rFonts w:ascii="Calibri" w:hAnsi="Calibri" w:cs="Times New Roman"/>
          <w:noProof/>
          <w:sz w:val="24"/>
          <w:szCs w:val="24"/>
        </w:rPr>
        <w:t>. 1990;27(3):451-454.</w:t>
      </w:r>
    </w:p>
    <w:p w:rsidR="00D53225" w:rsidRPr="00D53225" w:rsidRDefault="00D53225">
      <w:pPr>
        <w:widowControl w:val="0"/>
        <w:autoSpaceDE w:val="0"/>
        <w:autoSpaceDN w:val="0"/>
        <w:adjustRightInd w:val="0"/>
        <w:spacing w:after="140" w:line="288" w:lineRule="auto"/>
        <w:rPr>
          <w:rFonts w:ascii="Calibri" w:hAnsi="Calibri" w:cs="Times New Roman"/>
          <w:noProof/>
          <w:sz w:val="24"/>
          <w:szCs w:val="24"/>
        </w:rPr>
      </w:pPr>
    </w:p>
    <w:p w:rsidR="00D53225" w:rsidRPr="00D53225" w:rsidRDefault="00D53225">
      <w:pPr>
        <w:widowControl w:val="0"/>
        <w:autoSpaceDE w:val="0"/>
        <w:autoSpaceDN w:val="0"/>
        <w:adjustRightInd w:val="0"/>
        <w:spacing w:after="0" w:line="240" w:lineRule="auto"/>
        <w:ind w:left="640" w:hanging="640"/>
        <w:rPr>
          <w:rFonts w:ascii="Calibri" w:hAnsi="Calibri" w:cs="Times New Roman"/>
          <w:noProof/>
          <w:sz w:val="24"/>
          <w:szCs w:val="24"/>
        </w:rPr>
      </w:pPr>
      <w:r w:rsidRPr="00D53225">
        <w:rPr>
          <w:rFonts w:ascii="Calibri" w:hAnsi="Calibri" w:cs="Times New Roman"/>
          <w:noProof/>
          <w:sz w:val="24"/>
          <w:szCs w:val="24"/>
        </w:rPr>
        <w:t xml:space="preserve">22. </w:t>
      </w:r>
      <w:r w:rsidRPr="00D53225">
        <w:rPr>
          <w:rFonts w:ascii="Calibri" w:hAnsi="Calibri" w:cs="Times New Roman"/>
          <w:noProof/>
          <w:sz w:val="24"/>
          <w:szCs w:val="24"/>
        </w:rPr>
        <w:tab/>
        <w:t xml:space="preserve">Mena H, Armonda RA, Ribas JL, Ondra SL, Rushing EJ. Nonneoplastic pineal cysts: a </w:t>
      </w:r>
      <w:r w:rsidRPr="00D53225">
        <w:rPr>
          <w:rFonts w:ascii="Calibri" w:hAnsi="Calibri" w:cs="Times New Roman"/>
          <w:noProof/>
          <w:sz w:val="24"/>
          <w:szCs w:val="24"/>
        </w:rPr>
        <w:lastRenderedPageBreak/>
        <w:t xml:space="preserve">clinicopathologic study of twenty-one cases. </w:t>
      </w:r>
      <w:r w:rsidRPr="00D53225">
        <w:rPr>
          <w:rFonts w:ascii="Calibri" w:hAnsi="Calibri" w:cs="Times New Roman"/>
          <w:i/>
          <w:iCs/>
          <w:noProof/>
          <w:sz w:val="24"/>
          <w:szCs w:val="24"/>
        </w:rPr>
        <w:t>Ann Diagn Pathol</w:t>
      </w:r>
      <w:r w:rsidRPr="00D53225">
        <w:rPr>
          <w:rFonts w:ascii="Calibri" w:hAnsi="Calibri" w:cs="Times New Roman"/>
          <w:noProof/>
          <w:sz w:val="24"/>
          <w:szCs w:val="24"/>
        </w:rPr>
        <w:t>. 1997;1(1):11-18.</w:t>
      </w:r>
    </w:p>
    <w:p w:rsidR="00D53225" w:rsidRPr="00D53225" w:rsidRDefault="00D53225">
      <w:pPr>
        <w:widowControl w:val="0"/>
        <w:autoSpaceDE w:val="0"/>
        <w:autoSpaceDN w:val="0"/>
        <w:adjustRightInd w:val="0"/>
        <w:spacing w:after="140" w:line="288" w:lineRule="auto"/>
        <w:rPr>
          <w:rFonts w:ascii="Calibri" w:hAnsi="Calibri" w:cs="Times New Roman"/>
          <w:noProof/>
          <w:sz w:val="24"/>
          <w:szCs w:val="24"/>
        </w:rPr>
      </w:pPr>
    </w:p>
    <w:p w:rsidR="00D53225" w:rsidRPr="00D53225" w:rsidRDefault="00D53225">
      <w:pPr>
        <w:widowControl w:val="0"/>
        <w:autoSpaceDE w:val="0"/>
        <w:autoSpaceDN w:val="0"/>
        <w:adjustRightInd w:val="0"/>
        <w:spacing w:after="0" w:line="240" w:lineRule="auto"/>
        <w:ind w:left="640" w:hanging="640"/>
        <w:rPr>
          <w:rFonts w:ascii="Calibri" w:hAnsi="Calibri" w:cs="Times New Roman"/>
          <w:noProof/>
          <w:sz w:val="24"/>
          <w:szCs w:val="24"/>
        </w:rPr>
      </w:pPr>
      <w:r w:rsidRPr="00D53225">
        <w:rPr>
          <w:rFonts w:ascii="Calibri" w:hAnsi="Calibri" w:cs="Times New Roman"/>
          <w:noProof/>
          <w:sz w:val="24"/>
          <w:szCs w:val="24"/>
        </w:rPr>
        <w:t xml:space="preserve">23. </w:t>
      </w:r>
      <w:r w:rsidRPr="00D53225">
        <w:rPr>
          <w:rFonts w:ascii="Calibri" w:hAnsi="Calibri" w:cs="Times New Roman"/>
          <w:noProof/>
          <w:sz w:val="24"/>
          <w:szCs w:val="24"/>
        </w:rPr>
        <w:tab/>
        <w:t xml:space="preserve">Oeckler R, Feiden W. Benign symptomatic lesions of the pineal gland. Report of seven cases treated surgically. </w:t>
      </w:r>
      <w:r w:rsidRPr="00D53225">
        <w:rPr>
          <w:rFonts w:ascii="Calibri" w:hAnsi="Calibri" w:cs="Times New Roman"/>
          <w:i/>
          <w:iCs/>
          <w:noProof/>
          <w:sz w:val="24"/>
          <w:szCs w:val="24"/>
        </w:rPr>
        <w:t>Acta Neurochir (Wien)</w:t>
      </w:r>
      <w:r w:rsidRPr="00D53225">
        <w:rPr>
          <w:rFonts w:ascii="Calibri" w:hAnsi="Calibri" w:cs="Times New Roman"/>
          <w:noProof/>
          <w:sz w:val="24"/>
          <w:szCs w:val="24"/>
        </w:rPr>
        <w:t xml:space="preserve">. 1991;108(1-2):40-44. </w:t>
      </w:r>
    </w:p>
    <w:p w:rsidR="00D53225" w:rsidRPr="00D53225" w:rsidRDefault="00D53225">
      <w:pPr>
        <w:widowControl w:val="0"/>
        <w:autoSpaceDE w:val="0"/>
        <w:autoSpaceDN w:val="0"/>
        <w:adjustRightInd w:val="0"/>
        <w:spacing w:after="140" w:line="288" w:lineRule="auto"/>
        <w:rPr>
          <w:rFonts w:ascii="Calibri" w:hAnsi="Calibri" w:cs="Times New Roman"/>
          <w:noProof/>
          <w:sz w:val="24"/>
          <w:szCs w:val="24"/>
        </w:rPr>
      </w:pPr>
    </w:p>
    <w:p w:rsidR="00D53225" w:rsidRPr="00D53225" w:rsidRDefault="00D53225">
      <w:pPr>
        <w:widowControl w:val="0"/>
        <w:autoSpaceDE w:val="0"/>
        <w:autoSpaceDN w:val="0"/>
        <w:adjustRightInd w:val="0"/>
        <w:spacing w:after="0" w:line="240" w:lineRule="auto"/>
        <w:ind w:left="640" w:hanging="640"/>
        <w:rPr>
          <w:rFonts w:ascii="Calibri" w:hAnsi="Calibri" w:cs="Times New Roman"/>
          <w:noProof/>
          <w:sz w:val="24"/>
          <w:szCs w:val="24"/>
        </w:rPr>
      </w:pPr>
      <w:r w:rsidRPr="00D53225">
        <w:rPr>
          <w:rFonts w:ascii="Calibri" w:hAnsi="Calibri" w:cs="Times New Roman"/>
          <w:noProof/>
          <w:sz w:val="24"/>
          <w:szCs w:val="24"/>
        </w:rPr>
        <w:t xml:space="preserve">24. </w:t>
      </w:r>
      <w:r w:rsidRPr="00D53225">
        <w:rPr>
          <w:rFonts w:ascii="Calibri" w:hAnsi="Calibri" w:cs="Times New Roman"/>
          <w:noProof/>
          <w:sz w:val="24"/>
          <w:szCs w:val="24"/>
        </w:rPr>
        <w:tab/>
        <w:t xml:space="preserve">Wisoff JH, Epstein F. Surgical management of symptomatic pineal cysts. </w:t>
      </w:r>
      <w:r w:rsidRPr="00D53225">
        <w:rPr>
          <w:rFonts w:ascii="Calibri" w:hAnsi="Calibri" w:cs="Times New Roman"/>
          <w:i/>
          <w:iCs/>
          <w:noProof/>
          <w:sz w:val="24"/>
          <w:szCs w:val="24"/>
        </w:rPr>
        <w:t>J Neurosurg</w:t>
      </w:r>
      <w:r w:rsidRPr="00D53225">
        <w:rPr>
          <w:rFonts w:ascii="Calibri" w:hAnsi="Calibri" w:cs="Times New Roman"/>
          <w:noProof/>
          <w:sz w:val="24"/>
          <w:szCs w:val="24"/>
        </w:rPr>
        <w:t xml:space="preserve">. 1992;77(6):896-900. </w:t>
      </w:r>
    </w:p>
    <w:p w:rsidR="00D53225" w:rsidRPr="00D53225" w:rsidRDefault="00D53225">
      <w:pPr>
        <w:widowControl w:val="0"/>
        <w:autoSpaceDE w:val="0"/>
        <w:autoSpaceDN w:val="0"/>
        <w:adjustRightInd w:val="0"/>
        <w:spacing w:after="140" w:line="288" w:lineRule="auto"/>
        <w:rPr>
          <w:rFonts w:ascii="Calibri" w:hAnsi="Calibri" w:cs="Times New Roman"/>
          <w:noProof/>
          <w:sz w:val="24"/>
          <w:szCs w:val="24"/>
        </w:rPr>
      </w:pPr>
    </w:p>
    <w:p w:rsidR="00D53225" w:rsidRPr="00D53225" w:rsidRDefault="00D53225">
      <w:pPr>
        <w:widowControl w:val="0"/>
        <w:autoSpaceDE w:val="0"/>
        <w:autoSpaceDN w:val="0"/>
        <w:adjustRightInd w:val="0"/>
        <w:spacing w:after="0" w:line="240" w:lineRule="auto"/>
        <w:ind w:left="640" w:hanging="640"/>
        <w:rPr>
          <w:rFonts w:ascii="Calibri" w:hAnsi="Calibri" w:cs="Times New Roman"/>
          <w:noProof/>
          <w:sz w:val="24"/>
          <w:szCs w:val="24"/>
        </w:rPr>
      </w:pPr>
      <w:r w:rsidRPr="00D53225">
        <w:rPr>
          <w:rFonts w:ascii="Calibri" w:hAnsi="Calibri" w:cs="Times New Roman"/>
          <w:noProof/>
          <w:sz w:val="24"/>
          <w:szCs w:val="24"/>
        </w:rPr>
        <w:t xml:space="preserve">25. </w:t>
      </w:r>
      <w:r w:rsidRPr="00D53225">
        <w:rPr>
          <w:rFonts w:ascii="Calibri" w:hAnsi="Calibri" w:cs="Times New Roman"/>
          <w:noProof/>
          <w:sz w:val="24"/>
          <w:szCs w:val="24"/>
        </w:rPr>
        <w:tab/>
        <w:t xml:space="preserve">Patel AJ, Fuller GN, Wildrick DM, Sawaya R. Pineal cyst apoplexy: Case report and review of the literature. </w:t>
      </w:r>
      <w:r w:rsidRPr="00D53225">
        <w:rPr>
          <w:rFonts w:ascii="Calibri" w:hAnsi="Calibri" w:cs="Times New Roman"/>
          <w:i/>
          <w:iCs/>
          <w:noProof/>
          <w:sz w:val="24"/>
          <w:szCs w:val="24"/>
        </w:rPr>
        <w:t>Neurosurgery</w:t>
      </w:r>
      <w:r w:rsidRPr="00D53225">
        <w:rPr>
          <w:rFonts w:ascii="Calibri" w:hAnsi="Calibri" w:cs="Times New Roman"/>
          <w:noProof/>
          <w:sz w:val="24"/>
          <w:szCs w:val="24"/>
        </w:rPr>
        <w:t xml:space="preserve">. 2005;57(5):1066. </w:t>
      </w:r>
    </w:p>
    <w:p w:rsidR="00D53225" w:rsidRPr="00D53225" w:rsidRDefault="00D53225">
      <w:pPr>
        <w:widowControl w:val="0"/>
        <w:autoSpaceDE w:val="0"/>
        <w:autoSpaceDN w:val="0"/>
        <w:adjustRightInd w:val="0"/>
        <w:spacing w:after="140" w:line="288" w:lineRule="auto"/>
        <w:rPr>
          <w:rFonts w:ascii="Calibri" w:hAnsi="Calibri" w:cs="Times New Roman"/>
          <w:noProof/>
          <w:sz w:val="24"/>
          <w:szCs w:val="24"/>
        </w:rPr>
      </w:pPr>
    </w:p>
    <w:p w:rsidR="00D53225" w:rsidRPr="00D53225" w:rsidRDefault="00D53225">
      <w:pPr>
        <w:widowControl w:val="0"/>
        <w:autoSpaceDE w:val="0"/>
        <w:autoSpaceDN w:val="0"/>
        <w:adjustRightInd w:val="0"/>
        <w:spacing w:after="0" w:line="240" w:lineRule="auto"/>
        <w:ind w:left="640" w:hanging="640"/>
        <w:rPr>
          <w:rFonts w:ascii="Calibri" w:hAnsi="Calibri" w:cs="Times New Roman"/>
          <w:noProof/>
          <w:sz w:val="24"/>
          <w:szCs w:val="24"/>
        </w:rPr>
      </w:pPr>
      <w:r w:rsidRPr="00D53225">
        <w:rPr>
          <w:rFonts w:ascii="Calibri" w:hAnsi="Calibri" w:cs="Times New Roman"/>
          <w:noProof/>
          <w:sz w:val="24"/>
          <w:szCs w:val="24"/>
        </w:rPr>
        <w:t xml:space="preserve">26. </w:t>
      </w:r>
      <w:r w:rsidRPr="00D53225">
        <w:rPr>
          <w:rFonts w:ascii="Calibri" w:hAnsi="Calibri" w:cs="Times New Roman"/>
          <w:noProof/>
          <w:sz w:val="24"/>
          <w:szCs w:val="24"/>
        </w:rPr>
        <w:tab/>
        <w:t xml:space="preserve">Hayward R. VOMIT (victims of modern imaging technology)--an acronym for our times. </w:t>
      </w:r>
      <w:r w:rsidRPr="00D53225">
        <w:rPr>
          <w:rFonts w:ascii="Calibri" w:hAnsi="Calibri" w:cs="Times New Roman"/>
          <w:i/>
          <w:iCs/>
          <w:noProof/>
          <w:sz w:val="24"/>
          <w:szCs w:val="24"/>
        </w:rPr>
        <w:t>Bmj</w:t>
      </w:r>
      <w:r w:rsidRPr="00D53225">
        <w:rPr>
          <w:rFonts w:ascii="Calibri" w:hAnsi="Calibri" w:cs="Times New Roman"/>
          <w:noProof/>
          <w:sz w:val="24"/>
          <w:szCs w:val="24"/>
        </w:rPr>
        <w:t xml:space="preserve">. 2003;326(7401):1273-1273. </w:t>
      </w:r>
    </w:p>
    <w:p w:rsidR="00D53225" w:rsidRPr="00D53225" w:rsidRDefault="00D53225">
      <w:pPr>
        <w:widowControl w:val="0"/>
        <w:autoSpaceDE w:val="0"/>
        <w:autoSpaceDN w:val="0"/>
        <w:adjustRightInd w:val="0"/>
        <w:spacing w:after="140" w:line="288" w:lineRule="auto"/>
        <w:rPr>
          <w:rFonts w:ascii="Calibri" w:hAnsi="Calibri" w:cs="Times New Roman"/>
          <w:noProof/>
          <w:sz w:val="24"/>
          <w:szCs w:val="24"/>
        </w:rPr>
      </w:pPr>
    </w:p>
    <w:p w:rsidR="00D53225" w:rsidRPr="00D53225" w:rsidRDefault="00D53225">
      <w:pPr>
        <w:widowControl w:val="0"/>
        <w:autoSpaceDE w:val="0"/>
        <w:autoSpaceDN w:val="0"/>
        <w:adjustRightInd w:val="0"/>
        <w:spacing w:after="0" w:line="240" w:lineRule="auto"/>
        <w:ind w:left="640" w:hanging="640"/>
        <w:rPr>
          <w:rFonts w:ascii="Calibri" w:hAnsi="Calibri" w:cs="Times New Roman"/>
          <w:noProof/>
          <w:sz w:val="24"/>
          <w:szCs w:val="24"/>
        </w:rPr>
      </w:pPr>
      <w:r w:rsidRPr="00D53225">
        <w:rPr>
          <w:rFonts w:ascii="Calibri" w:hAnsi="Calibri" w:cs="Times New Roman"/>
          <w:noProof/>
          <w:sz w:val="24"/>
          <w:szCs w:val="24"/>
        </w:rPr>
        <w:t xml:space="preserve">27. </w:t>
      </w:r>
      <w:r w:rsidRPr="00D53225">
        <w:rPr>
          <w:rFonts w:ascii="Calibri" w:hAnsi="Calibri" w:cs="Times New Roman"/>
          <w:noProof/>
          <w:sz w:val="24"/>
          <w:szCs w:val="24"/>
        </w:rPr>
        <w:tab/>
        <w:t xml:space="preserve">Piatt JH. Unexpected findings on brain and spine imaging in children. </w:t>
      </w:r>
      <w:r w:rsidRPr="00D53225">
        <w:rPr>
          <w:rFonts w:ascii="Calibri" w:hAnsi="Calibri" w:cs="Times New Roman"/>
          <w:i/>
          <w:iCs/>
          <w:noProof/>
          <w:sz w:val="24"/>
          <w:szCs w:val="24"/>
        </w:rPr>
        <w:t>Pediatr Clin North Am</w:t>
      </w:r>
      <w:r w:rsidRPr="00D53225">
        <w:rPr>
          <w:rFonts w:ascii="Calibri" w:hAnsi="Calibri" w:cs="Times New Roman"/>
          <w:noProof/>
          <w:sz w:val="24"/>
          <w:szCs w:val="24"/>
        </w:rPr>
        <w:t xml:space="preserve">. 2004;51(2):507-527. </w:t>
      </w:r>
    </w:p>
    <w:p w:rsidR="00D53225" w:rsidRPr="00D53225" w:rsidRDefault="00D53225">
      <w:pPr>
        <w:widowControl w:val="0"/>
        <w:autoSpaceDE w:val="0"/>
        <w:autoSpaceDN w:val="0"/>
        <w:adjustRightInd w:val="0"/>
        <w:spacing w:after="140" w:line="288" w:lineRule="auto"/>
        <w:rPr>
          <w:rFonts w:ascii="Calibri" w:hAnsi="Calibri" w:cs="Times New Roman"/>
          <w:noProof/>
          <w:sz w:val="24"/>
          <w:szCs w:val="24"/>
        </w:rPr>
      </w:pPr>
    </w:p>
    <w:p w:rsidR="00D53225" w:rsidRPr="00D53225" w:rsidRDefault="00D53225">
      <w:pPr>
        <w:widowControl w:val="0"/>
        <w:autoSpaceDE w:val="0"/>
        <w:autoSpaceDN w:val="0"/>
        <w:adjustRightInd w:val="0"/>
        <w:spacing w:after="0" w:line="240" w:lineRule="auto"/>
        <w:ind w:left="640" w:hanging="640"/>
        <w:rPr>
          <w:rFonts w:ascii="Calibri" w:hAnsi="Calibri" w:cs="Times New Roman"/>
          <w:noProof/>
          <w:sz w:val="24"/>
          <w:szCs w:val="24"/>
        </w:rPr>
      </w:pPr>
      <w:r w:rsidRPr="00D53225">
        <w:rPr>
          <w:rFonts w:ascii="Calibri" w:hAnsi="Calibri" w:cs="Times New Roman"/>
          <w:noProof/>
          <w:sz w:val="24"/>
          <w:szCs w:val="24"/>
        </w:rPr>
        <w:t xml:space="preserve">28. </w:t>
      </w:r>
      <w:r w:rsidRPr="00D53225">
        <w:rPr>
          <w:rFonts w:ascii="Calibri" w:hAnsi="Calibri" w:cs="Times New Roman"/>
          <w:noProof/>
          <w:sz w:val="24"/>
          <w:szCs w:val="24"/>
        </w:rPr>
        <w:tab/>
        <w:t xml:space="preserve">Barboriak DP, Lee L, Provenzale JM. Serial MR imaging of pineal cysts: Implications for natural history and follow-up. </w:t>
      </w:r>
      <w:r w:rsidRPr="00D53225">
        <w:rPr>
          <w:rFonts w:ascii="Calibri" w:hAnsi="Calibri" w:cs="Times New Roman"/>
          <w:i/>
          <w:iCs/>
          <w:noProof/>
          <w:sz w:val="24"/>
          <w:szCs w:val="24"/>
        </w:rPr>
        <w:t>Am J Roentgenol</w:t>
      </w:r>
      <w:r w:rsidRPr="00D53225">
        <w:rPr>
          <w:rFonts w:ascii="Calibri" w:hAnsi="Calibri" w:cs="Times New Roman"/>
          <w:noProof/>
          <w:sz w:val="24"/>
          <w:szCs w:val="24"/>
        </w:rPr>
        <w:t xml:space="preserve">. 2001;176(3):737-743. </w:t>
      </w:r>
    </w:p>
    <w:p w:rsidR="00D53225" w:rsidRPr="00D53225" w:rsidRDefault="00D53225">
      <w:pPr>
        <w:widowControl w:val="0"/>
        <w:autoSpaceDE w:val="0"/>
        <w:autoSpaceDN w:val="0"/>
        <w:adjustRightInd w:val="0"/>
        <w:spacing w:after="140" w:line="288" w:lineRule="auto"/>
        <w:rPr>
          <w:rFonts w:ascii="Calibri" w:hAnsi="Calibri" w:cs="Times New Roman"/>
          <w:noProof/>
          <w:sz w:val="24"/>
          <w:szCs w:val="24"/>
        </w:rPr>
      </w:pPr>
    </w:p>
    <w:p w:rsidR="00D53225" w:rsidRPr="00D53225" w:rsidRDefault="00D53225">
      <w:pPr>
        <w:widowControl w:val="0"/>
        <w:autoSpaceDE w:val="0"/>
        <w:autoSpaceDN w:val="0"/>
        <w:adjustRightInd w:val="0"/>
        <w:spacing w:after="0" w:line="240" w:lineRule="auto"/>
        <w:ind w:left="640" w:hanging="640"/>
        <w:rPr>
          <w:rFonts w:ascii="Calibri" w:hAnsi="Calibri" w:cs="Times New Roman"/>
          <w:noProof/>
          <w:sz w:val="24"/>
          <w:szCs w:val="24"/>
        </w:rPr>
      </w:pPr>
      <w:r w:rsidRPr="00D53225">
        <w:rPr>
          <w:rFonts w:ascii="Calibri" w:hAnsi="Calibri" w:cs="Times New Roman"/>
          <w:noProof/>
          <w:sz w:val="24"/>
          <w:szCs w:val="24"/>
        </w:rPr>
        <w:t xml:space="preserve">29. </w:t>
      </w:r>
      <w:r w:rsidRPr="00D53225">
        <w:rPr>
          <w:rFonts w:ascii="Calibri" w:hAnsi="Calibri" w:cs="Times New Roman"/>
          <w:noProof/>
          <w:sz w:val="24"/>
          <w:szCs w:val="24"/>
        </w:rPr>
        <w:tab/>
        <w:t xml:space="preserve">Choy W, Kim W, Spasic M, Voth B, Yew A, Yang I. Pineal Cyst: A Review of Clinical and Radiological Features. </w:t>
      </w:r>
      <w:r w:rsidRPr="00D53225">
        <w:rPr>
          <w:rFonts w:ascii="Calibri" w:hAnsi="Calibri" w:cs="Times New Roman"/>
          <w:i/>
          <w:iCs/>
          <w:noProof/>
          <w:sz w:val="24"/>
          <w:szCs w:val="24"/>
        </w:rPr>
        <w:t>Neurosurg Clin N Am</w:t>
      </w:r>
      <w:r w:rsidRPr="00D53225">
        <w:rPr>
          <w:rFonts w:ascii="Calibri" w:hAnsi="Calibri" w:cs="Times New Roman"/>
          <w:noProof/>
          <w:sz w:val="24"/>
          <w:szCs w:val="24"/>
        </w:rPr>
        <w:t xml:space="preserve">. 2011;22(3):341-351. </w:t>
      </w:r>
    </w:p>
    <w:p w:rsidR="00D53225" w:rsidRPr="00D53225" w:rsidRDefault="00D53225">
      <w:pPr>
        <w:widowControl w:val="0"/>
        <w:autoSpaceDE w:val="0"/>
        <w:autoSpaceDN w:val="0"/>
        <w:adjustRightInd w:val="0"/>
        <w:spacing w:after="140" w:line="288" w:lineRule="auto"/>
        <w:rPr>
          <w:rFonts w:ascii="Calibri" w:hAnsi="Calibri" w:cs="Times New Roman"/>
          <w:noProof/>
          <w:sz w:val="24"/>
          <w:szCs w:val="24"/>
        </w:rPr>
      </w:pPr>
    </w:p>
    <w:p w:rsidR="00D53225" w:rsidRPr="00D53225" w:rsidRDefault="00D53225">
      <w:pPr>
        <w:widowControl w:val="0"/>
        <w:autoSpaceDE w:val="0"/>
        <w:autoSpaceDN w:val="0"/>
        <w:adjustRightInd w:val="0"/>
        <w:spacing w:after="0" w:line="240" w:lineRule="auto"/>
        <w:ind w:left="640" w:hanging="640"/>
        <w:rPr>
          <w:rFonts w:ascii="Calibri" w:hAnsi="Calibri" w:cs="Times New Roman"/>
          <w:noProof/>
          <w:sz w:val="24"/>
          <w:szCs w:val="24"/>
        </w:rPr>
      </w:pPr>
      <w:r w:rsidRPr="00D53225">
        <w:rPr>
          <w:rFonts w:ascii="Calibri" w:hAnsi="Calibri" w:cs="Times New Roman"/>
          <w:noProof/>
          <w:sz w:val="24"/>
          <w:szCs w:val="24"/>
        </w:rPr>
        <w:t xml:space="preserve">30. </w:t>
      </w:r>
      <w:r w:rsidRPr="00D53225">
        <w:rPr>
          <w:rFonts w:ascii="Calibri" w:hAnsi="Calibri" w:cs="Times New Roman"/>
          <w:noProof/>
          <w:sz w:val="24"/>
          <w:szCs w:val="24"/>
        </w:rPr>
        <w:tab/>
        <w:t xml:space="preserve">Tamaki N, Shirataki K, Lin T, Masumura M, Katayama S, Matsumoto S. Cysts of the pineal gland. A new clinical entity to be distinguished from tumors of the pineal region. </w:t>
      </w:r>
      <w:r w:rsidRPr="00D53225">
        <w:rPr>
          <w:rFonts w:ascii="Calibri" w:hAnsi="Calibri" w:cs="Times New Roman"/>
          <w:i/>
          <w:iCs/>
          <w:noProof/>
          <w:sz w:val="24"/>
          <w:szCs w:val="24"/>
        </w:rPr>
        <w:t>Child’s Nerv Syst</w:t>
      </w:r>
      <w:r w:rsidRPr="00D53225">
        <w:rPr>
          <w:rFonts w:ascii="Calibri" w:hAnsi="Calibri" w:cs="Times New Roman"/>
          <w:noProof/>
          <w:sz w:val="24"/>
          <w:szCs w:val="24"/>
        </w:rPr>
        <w:t xml:space="preserve">. 1989;5(3):172-176. </w:t>
      </w:r>
    </w:p>
    <w:p w:rsidR="00D53225" w:rsidRPr="00D53225" w:rsidRDefault="00D53225">
      <w:pPr>
        <w:widowControl w:val="0"/>
        <w:autoSpaceDE w:val="0"/>
        <w:autoSpaceDN w:val="0"/>
        <w:adjustRightInd w:val="0"/>
        <w:spacing w:after="140" w:line="288" w:lineRule="auto"/>
        <w:rPr>
          <w:rFonts w:ascii="Calibri" w:hAnsi="Calibri" w:cs="Times New Roman"/>
          <w:noProof/>
          <w:sz w:val="24"/>
          <w:szCs w:val="24"/>
        </w:rPr>
      </w:pPr>
    </w:p>
    <w:p w:rsidR="00D53225" w:rsidRPr="00D53225" w:rsidRDefault="00D53225">
      <w:pPr>
        <w:widowControl w:val="0"/>
        <w:autoSpaceDE w:val="0"/>
        <w:autoSpaceDN w:val="0"/>
        <w:adjustRightInd w:val="0"/>
        <w:spacing w:after="0" w:line="240" w:lineRule="auto"/>
        <w:ind w:left="640" w:hanging="640"/>
        <w:rPr>
          <w:rFonts w:ascii="Calibri" w:hAnsi="Calibri" w:cs="Times New Roman"/>
          <w:noProof/>
          <w:sz w:val="24"/>
          <w:szCs w:val="24"/>
        </w:rPr>
      </w:pPr>
      <w:r w:rsidRPr="00D53225">
        <w:rPr>
          <w:rFonts w:ascii="Calibri" w:hAnsi="Calibri" w:cs="Times New Roman"/>
          <w:noProof/>
          <w:sz w:val="24"/>
          <w:szCs w:val="24"/>
        </w:rPr>
        <w:t xml:space="preserve">31. </w:t>
      </w:r>
      <w:r w:rsidRPr="00D53225">
        <w:rPr>
          <w:rFonts w:ascii="Calibri" w:hAnsi="Calibri" w:cs="Times New Roman"/>
          <w:noProof/>
          <w:sz w:val="24"/>
          <w:szCs w:val="24"/>
        </w:rPr>
        <w:tab/>
        <w:t xml:space="preserve">Kjos B, Brant-Zawadzki M, Kucharczyk W, Kelly W, Norman D, Newton T. Cystic intracranial lesions: magnetic resonance imaging. </w:t>
      </w:r>
      <w:r w:rsidRPr="00D53225">
        <w:rPr>
          <w:rFonts w:ascii="Calibri" w:hAnsi="Calibri" w:cs="Times New Roman"/>
          <w:i/>
          <w:iCs/>
          <w:noProof/>
          <w:sz w:val="24"/>
          <w:szCs w:val="24"/>
        </w:rPr>
        <w:t>Radiology</w:t>
      </w:r>
      <w:r w:rsidRPr="00D53225">
        <w:rPr>
          <w:rFonts w:ascii="Calibri" w:hAnsi="Calibri" w:cs="Times New Roman"/>
          <w:noProof/>
          <w:sz w:val="24"/>
          <w:szCs w:val="24"/>
        </w:rPr>
        <w:t>. 1985;155(2):363-369.</w:t>
      </w:r>
    </w:p>
    <w:p w:rsidR="00D53225" w:rsidRPr="00D53225" w:rsidRDefault="00D53225">
      <w:pPr>
        <w:widowControl w:val="0"/>
        <w:autoSpaceDE w:val="0"/>
        <w:autoSpaceDN w:val="0"/>
        <w:adjustRightInd w:val="0"/>
        <w:spacing w:after="140" w:line="288" w:lineRule="auto"/>
        <w:rPr>
          <w:rFonts w:ascii="Calibri" w:hAnsi="Calibri" w:cs="Times New Roman"/>
          <w:noProof/>
          <w:sz w:val="24"/>
          <w:szCs w:val="24"/>
        </w:rPr>
      </w:pPr>
    </w:p>
    <w:p w:rsidR="00D53225" w:rsidRPr="00D53225" w:rsidRDefault="00D53225">
      <w:pPr>
        <w:widowControl w:val="0"/>
        <w:autoSpaceDE w:val="0"/>
        <w:autoSpaceDN w:val="0"/>
        <w:adjustRightInd w:val="0"/>
        <w:spacing w:after="0" w:line="240" w:lineRule="auto"/>
        <w:ind w:left="640" w:hanging="640"/>
        <w:rPr>
          <w:rFonts w:ascii="Calibri" w:hAnsi="Calibri" w:cs="Times New Roman"/>
          <w:noProof/>
          <w:sz w:val="24"/>
          <w:szCs w:val="24"/>
        </w:rPr>
      </w:pPr>
      <w:r w:rsidRPr="00D53225">
        <w:rPr>
          <w:rFonts w:ascii="Calibri" w:hAnsi="Calibri" w:cs="Times New Roman"/>
          <w:noProof/>
          <w:sz w:val="24"/>
          <w:szCs w:val="24"/>
        </w:rPr>
        <w:t xml:space="preserve">32. </w:t>
      </w:r>
      <w:r w:rsidRPr="00D53225">
        <w:rPr>
          <w:rFonts w:ascii="Calibri" w:hAnsi="Calibri" w:cs="Times New Roman"/>
          <w:noProof/>
          <w:sz w:val="24"/>
          <w:szCs w:val="24"/>
        </w:rPr>
        <w:tab/>
        <w:t xml:space="preserve">Welton P, Reicher M, Kellerhouse L, Ott K. MR of Benign Pineal Cyst. </w:t>
      </w:r>
      <w:r w:rsidRPr="00D53225">
        <w:rPr>
          <w:rFonts w:ascii="Calibri" w:hAnsi="Calibri" w:cs="Times New Roman"/>
          <w:i/>
          <w:iCs/>
          <w:noProof/>
          <w:sz w:val="24"/>
          <w:szCs w:val="24"/>
        </w:rPr>
        <w:t>AJNR Am J Neuroradiol</w:t>
      </w:r>
      <w:r w:rsidRPr="00D53225">
        <w:rPr>
          <w:rFonts w:ascii="Calibri" w:hAnsi="Calibri" w:cs="Times New Roman"/>
          <w:noProof/>
          <w:sz w:val="24"/>
          <w:szCs w:val="24"/>
        </w:rPr>
        <w:t>. 1988;9(3):612.</w:t>
      </w:r>
    </w:p>
    <w:p w:rsidR="00D53225" w:rsidRPr="00D53225" w:rsidRDefault="00D53225">
      <w:pPr>
        <w:widowControl w:val="0"/>
        <w:autoSpaceDE w:val="0"/>
        <w:autoSpaceDN w:val="0"/>
        <w:adjustRightInd w:val="0"/>
        <w:spacing w:after="140" w:line="288" w:lineRule="auto"/>
        <w:rPr>
          <w:rFonts w:ascii="Calibri" w:hAnsi="Calibri" w:cs="Times New Roman"/>
          <w:noProof/>
          <w:sz w:val="24"/>
          <w:szCs w:val="24"/>
        </w:rPr>
      </w:pPr>
    </w:p>
    <w:p w:rsidR="00D53225" w:rsidRPr="00D53225" w:rsidRDefault="00D53225">
      <w:pPr>
        <w:widowControl w:val="0"/>
        <w:autoSpaceDE w:val="0"/>
        <w:autoSpaceDN w:val="0"/>
        <w:adjustRightInd w:val="0"/>
        <w:spacing w:after="0" w:line="240" w:lineRule="auto"/>
        <w:ind w:left="640" w:hanging="640"/>
        <w:rPr>
          <w:rFonts w:ascii="Calibri" w:hAnsi="Calibri" w:cs="Times New Roman"/>
          <w:noProof/>
          <w:sz w:val="24"/>
          <w:szCs w:val="24"/>
        </w:rPr>
      </w:pPr>
      <w:r w:rsidRPr="00D53225">
        <w:rPr>
          <w:rFonts w:ascii="Calibri" w:hAnsi="Calibri" w:cs="Times New Roman"/>
          <w:noProof/>
          <w:sz w:val="24"/>
          <w:szCs w:val="24"/>
        </w:rPr>
        <w:t xml:space="preserve">33. </w:t>
      </w:r>
      <w:r w:rsidRPr="00D53225">
        <w:rPr>
          <w:rFonts w:ascii="Calibri" w:hAnsi="Calibri" w:cs="Times New Roman"/>
          <w:noProof/>
          <w:sz w:val="24"/>
          <w:szCs w:val="24"/>
        </w:rPr>
        <w:tab/>
        <w:t xml:space="preserve">Tapp E, Huxley M. The histological appearance of the human pineal gland from puberty to old age. </w:t>
      </w:r>
      <w:r w:rsidRPr="00D53225">
        <w:rPr>
          <w:rFonts w:ascii="Calibri" w:hAnsi="Calibri" w:cs="Times New Roman"/>
          <w:i/>
          <w:iCs/>
          <w:noProof/>
          <w:sz w:val="24"/>
          <w:szCs w:val="24"/>
        </w:rPr>
        <w:t>J Pathol</w:t>
      </w:r>
      <w:r w:rsidRPr="00D53225">
        <w:rPr>
          <w:rFonts w:ascii="Calibri" w:hAnsi="Calibri" w:cs="Times New Roman"/>
          <w:noProof/>
          <w:sz w:val="24"/>
          <w:szCs w:val="24"/>
        </w:rPr>
        <w:t xml:space="preserve">. 1972;108:137-144. </w:t>
      </w:r>
    </w:p>
    <w:p w:rsidR="00D53225" w:rsidRPr="00D53225" w:rsidRDefault="00D53225">
      <w:pPr>
        <w:widowControl w:val="0"/>
        <w:autoSpaceDE w:val="0"/>
        <w:autoSpaceDN w:val="0"/>
        <w:adjustRightInd w:val="0"/>
        <w:spacing w:after="140" w:line="288" w:lineRule="auto"/>
        <w:rPr>
          <w:rFonts w:ascii="Calibri" w:hAnsi="Calibri" w:cs="Times New Roman"/>
          <w:noProof/>
          <w:sz w:val="24"/>
          <w:szCs w:val="24"/>
        </w:rPr>
      </w:pPr>
    </w:p>
    <w:p w:rsidR="00D53225" w:rsidRPr="00D53225" w:rsidRDefault="00D53225">
      <w:pPr>
        <w:widowControl w:val="0"/>
        <w:autoSpaceDE w:val="0"/>
        <w:autoSpaceDN w:val="0"/>
        <w:adjustRightInd w:val="0"/>
        <w:spacing w:after="0" w:line="240" w:lineRule="auto"/>
        <w:ind w:left="640" w:hanging="640"/>
        <w:rPr>
          <w:rFonts w:ascii="Calibri" w:hAnsi="Calibri" w:cs="Times New Roman"/>
          <w:noProof/>
          <w:sz w:val="24"/>
          <w:szCs w:val="24"/>
        </w:rPr>
      </w:pPr>
      <w:r w:rsidRPr="00D53225">
        <w:rPr>
          <w:rFonts w:ascii="Calibri" w:hAnsi="Calibri" w:cs="Times New Roman"/>
          <w:noProof/>
          <w:sz w:val="24"/>
          <w:szCs w:val="24"/>
        </w:rPr>
        <w:t xml:space="preserve">34. </w:t>
      </w:r>
      <w:r w:rsidRPr="00D53225">
        <w:rPr>
          <w:rFonts w:ascii="Calibri" w:hAnsi="Calibri" w:cs="Times New Roman"/>
          <w:noProof/>
          <w:sz w:val="24"/>
          <w:szCs w:val="24"/>
        </w:rPr>
        <w:tab/>
        <w:t xml:space="preserve">Nolte I, Brockmann M a, Gerigk L, Groden C, Scharf J. TrueFISP imaging of the pineal gland: more cysts and more abnormalities. </w:t>
      </w:r>
      <w:r w:rsidRPr="00D53225">
        <w:rPr>
          <w:rFonts w:ascii="Calibri" w:hAnsi="Calibri" w:cs="Times New Roman"/>
          <w:i/>
          <w:iCs/>
          <w:noProof/>
          <w:sz w:val="24"/>
          <w:szCs w:val="24"/>
        </w:rPr>
        <w:t>Clin Neurol Neurosurg</w:t>
      </w:r>
      <w:r w:rsidRPr="00D53225">
        <w:rPr>
          <w:rFonts w:ascii="Calibri" w:hAnsi="Calibri" w:cs="Times New Roman"/>
          <w:noProof/>
          <w:sz w:val="24"/>
          <w:szCs w:val="24"/>
        </w:rPr>
        <w:t xml:space="preserve">. 2010;112(3):204-208. </w:t>
      </w:r>
    </w:p>
    <w:p w:rsidR="00D53225" w:rsidRPr="00D53225" w:rsidRDefault="00D53225">
      <w:pPr>
        <w:widowControl w:val="0"/>
        <w:autoSpaceDE w:val="0"/>
        <w:autoSpaceDN w:val="0"/>
        <w:adjustRightInd w:val="0"/>
        <w:spacing w:after="140" w:line="288" w:lineRule="auto"/>
        <w:rPr>
          <w:rFonts w:ascii="Calibri" w:hAnsi="Calibri" w:cs="Times New Roman"/>
          <w:noProof/>
          <w:sz w:val="24"/>
          <w:szCs w:val="24"/>
        </w:rPr>
      </w:pPr>
    </w:p>
    <w:p w:rsidR="00D53225" w:rsidRPr="00D53225" w:rsidRDefault="00D53225">
      <w:pPr>
        <w:widowControl w:val="0"/>
        <w:autoSpaceDE w:val="0"/>
        <w:autoSpaceDN w:val="0"/>
        <w:adjustRightInd w:val="0"/>
        <w:spacing w:after="0" w:line="240" w:lineRule="auto"/>
        <w:ind w:left="640" w:hanging="640"/>
        <w:rPr>
          <w:rFonts w:ascii="Calibri" w:hAnsi="Calibri" w:cs="Times New Roman"/>
          <w:noProof/>
          <w:sz w:val="24"/>
          <w:szCs w:val="24"/>
        </w:rPr>
      </w:pPr>
      <w:r w:rsidRPr="00D53225">
        <w:rPr>
          <w:rFonts w:ascii="Calibri" w:hAnsi="Calibri" w:cs="Times New Roman"/>
          <w:noProof/>
          <w:sz w:val="24"/>
          <w:szCs w:val="24"/>
        </w:rPr>
        <w:t xml:space="preserve">35. </w:t>
      </w:r>
      <w:r w:rsidRPr="00D53225">
        <w:rPr>
          <w:rFonts w:ascii="Calibri" w:hAnsi="Calibri" w:cs="Times New Roman"/>
          <w:noProof/>
          <w:sz w:val="24"/>
          <w:szCs w:val="24"/>
        </w:rPr>
        <w:tab/>
        <w:t xml:space="preserve">Vaquero J, Martinez R, Escandon J, Bravo G. Symptomatic glial cysts of the pineal gland. </w:t>
      </w:r>
      <w:r w:rsidRPr="00D53225">
        <w:rPr>
          <w:rFonts w:ascii="Calibri" w:hAnsi="Calibri" w:cs="Times New Roman"/>
          <w:i/>
          <w:iCs/>
          <w:noProof/>
          <w:sz w:val="24"/>
          <w:szCs w:val="24"/>
        </w:rPr>
        <w:t>Surg Neurol</w:t>
      </w:r>
      <w:r w:rsidRPr="00D53225">
        <w:rPr>
          <w:rFonts w:ascii="Calibri" w:hAnsi="Calibri" w:cs="Times New Roman"/>
          <w:noProof/>
          <w:sz w:val="24"/>
          <w:szCs w:val="24"/>
        </w:rPr>
        <w:t>. 1988;30:468-470.</w:t>
      </w:r>
    </w:p>
    <w:p w:rsidR="00D53225" w:rsidRPr="00D53225" w:rsidRDefault="00D53225">
      <w:pPr>
        <w:widowControl w:val="0"/>
        <w:autoSpaceDE w:val="0"/>
        <w:autoSpaceDN w:val="0"/>
        <w:adjustRightInd w:val="0"/>
        <w:spacing w:after="140" w:line="288" w:lineRule="auto"/>
        <w:rPr>
          <w:rFonts w:ascii="Calibri" w:hAnsi="Calibri" w:cs="Times New Roman"/>
          <w:noProof/>
          <w:sz w:val="24"/>
          <w:szCs w:val="24"/>
        </w:rPr>
      </w:pPr>
    </w:p>
    <w:p w:rsidR="00D53225" w:rsidRPr="00D53225" w:rsidRDefault="00D53225">
      <w:pPr>
        <w:widowControl w:val="0"/>
        <w:autoSpaceDE w:val="0"/>
        <w:autoSpaceDN w:val="0"/>
        <w:adjustRightInd w:val="0"/>
        <w:spacing w:after="0" w:line="240" w:lineRule="auto"/>
        <w:ind w:left="640" w:hanging="640"/>
        <w:rPr>
          <w:rFonts w:ascii="Calibri" w:hAnsi="Calibri" w:cs="Times New Roman"/>
          <w:noProof/>
          <w:sz w:val="24"/>
          <w:szCs w:val="24"/>
        </w:rPr>
      </w:pPr>
      <w:r w:rsidRPr="00D53225">
        <w:rPr>
          <w:rFonts w:ascii="Calibri" w:hAnsi="Calibri" w:cs="Times New Roman"/>
          <w:noProof/>
          <w:sz w:val="24"/>
          <w:szCs w:val="24"/>
        </w:rPr>
        <w:t xml:space="preserve">36. </w:t>
      </w:r>
      <w:r w:rsidRPr="00D53225">
        <w:rPr>
          <w:rFonts w:ascii="Calibri" w:hAnsi="Calibri" w:cs="Times New Roman"/>
          <w:noProof/>
          <w:sz w:val="24"/>
          <w:szCs w:val="24"/>
        </w:rPr>
        <w:tab/>
        <w:t xml:space="preserve">Korogi Y, Takahashi M, Ushio Y. MRI of pineal region tumors. </w:t>
      </w:r>
      <w:r w:rsidRPr="00D53225">
        <w:rPr>
          <w:rFonts w:ascii="Calibri" w:hAnsi="Calibri" w:cs="Times New Roman"/>
          <w:i/>
          <w:iCs/>
          <w:noProof/>
          <w:sz w:val="24"/>
          <w:szCs w:val="24"/>
        </w:rPr>
        <w:t>J Neurooncol</w:t>
      </w:r>
      <w:r w:rsidRPr="00D53225">
        <w:rPr>
          <w:rFonts w:ascii="Calibri" w:hAnsi="Calibri" w:cs="Times New Roman"/>
          <w:noProof/>
          <w:sz w:val="24"/>
          <w:szCs w:val="24"/>
        </w:rPr>
        <w:t xml:space="preserve">. 2001;54(3):251-261. </w:t>
      </w:r>
    </w:p>
    <w:p w:rsidR="00D53225" w:rsidRPr="00D53225" w:rsidRDefault="00D53225">
      <w:pPr>
        <w:widowControl w:val="0"/>
        <w:autoSpaceDE w:val="0"/>
        <w:autoSpaceDN w:val="0"/>
        <w:adjustRightInd w:val="0"/>
        <w:spacing w:after="140" w:line="288" w:lineRule="auto"/>
        <w:rPr>
          <w:rFonts w:ascii="Calibri" w:hAnsi="Calibri" w:cs="Times New Roman"/>
          <w:noProof/>
          <w:sz w:val="24"/>
          <w:szCs w:val="24"/>
        </w:rPr>
      </w:pPr>
    </w:p>
    <w:p w:rsidR="00D53225" w:rsidRPr="00D53225" w:rsidRDefault="00D53225">
      <w:pPr>
        <w:widowControl w:val="0"/>
        <w:autoSpaceDE w:val="0"/>
        <w:autoSpaceDN w:val="0"/>
        <w:adjustRightInd w:val="0"/>
        <w:spacing w:after="0" w:line="240" w:lineRule="auto"/>
        <w:ind w:left="640" w:hanging="640"/>
        <w:rPr>
          <w:rFonts w:ascii="Calibri" w:hAnsi="Calibri" w:cs="Times New Roman"/>
          <w:noProof/>
          <w:sz w:val="24"/>
          <w:szCs w:val="24"/>
        </w:rPr>
      </w:pPr>
      <w:r w:rsidRPr="00D53225">
        <w:rPr>
          <w:rFonts w:ascii="Calibri" w:hAnsi="Calibri" w:cs="Times New Roman"/>
          <w:noProof/>
          <w:sz w:val="24"/>
          <w:szCs w:val="24"/>
        </w:rPr>
        <w:t xml:space="preserve">37. </w:t>
      </w:r>
      <w:r w:rsidRPr="00D53225">
        <w:rPr>
          <w:rFonts w:ascii="Calibri" w:hAnsi="Calibri" w:cs="Times New Roman"/>
          <w:noProof/>
          <w:sz w:val="24"/>
          <w:szCs w:val="24"/>
        </w:rPr>
        <w:tab/>
        <w:t xml:space="preserve">Mamourian AC, Yarnell T. Enhancement of pineal cysts on MR images. </w:t>
      </w:r>
      <w:r w:rsidRPr="00D53225">
        <w:rPr>
          <w:rFonts w:ascii="Calibri" w:hAnsi="Calibri" w:cs="Times New Roman"/>
          <w:i/>
          <w:iCs/>
          <w:noProof/>
          <w:sz w:val="24"/>
          <w:szCs w:val="24"/>
        </w:rPr>
        <w:t>AJNR Am J Neuroradiol</w:t>
      </w:r>
      <w:r w:rsidRPr="00D53225">
        <w:rPr>
          <w:rFonts w:ascii="Calibri" w:hAnsi="Calibri" w:cs="Times New Roman"/>
          <w:noProof/>
          <w:sz w:val="24"/>
          <w:szCs w:val="24"/>
        </w:rPr>
        <w:t>. 1991;12:773-774.</w:t>
      </w:r>
    </w:p>
    <w:p w:rsidR="00D53225" w:rsidRPr="00D53225" w:rsidRDefault="00D53225">
      <w:pPr>
        <w:widowControl w:val="0"/>
        <w:autoSpaceDE w:val="0"/>
        <w:autoSpaceDN w:val="0"/>
        <w:adjustRightInd w:val="0"/>
        <w:spacing w:after="140" w:line="288" w:lineRule="auto"/>
        <w:rPr>
          <w:rFonts w:ascii="Calibri" w:hAnsi="Calibri" w:cs="Times New Roman"/>
          <w:noProof/>
          <w:sz w:val="24"/>
          <w:szCs w:val="24"/>
        </w:rPr>
      </w:pPr>
    </w:p>
    <w:p w:rsidR="00D53225" w:rsidRPr="00D53225" w:rsidRDefault="00D53225">
      <w:pPr>
        <w:widowControl w:val="0"/>
        <w:autoSpaceDE w:val="0"/>
        <w:autoSpaceDN w:val="0"/>
        <w:adjustRightInd w:val="0"/>
        <w:spacing w:after="0" w:line="240" w:lineRule="auto"/>
        <w:ind w:left="640" w:hanging="640"/>
        <w:rPr>
          <w:rFonts w:ascii="Calibri" w:hAnsi="Calibri" w:cs="Times New Roman"/>
          <w:noProof/>
          <w:sz w:val="24"/>
          <w:szCs w:val="24"/>
        </w:rPr>
      </w:pPr>
      <w:r w:rsidRPr="00D53225">
        <w:rPr>
          <w:rFonts w:ascii="Calibri" w:hAnsi="Calibri" w:cs="Times New Roman"/>
          <w:noProof/>
          <w:sz w:val="24"/>
          <w:szCs w:val="24"/>
        </w:rPr>
        <w:t xml:space="preserve">38. </w:t>
      </w:r>
      <w:r w:rsidRPr="00D53225">
        <w:rPr>
          <w:rFonts w:ascii="Calibri" w:hAnsi="Calibri" w:cs="Times New Roman"/>
          <w:noProof/>
          <w:sz w:val="24"/>
          <w:szCs w:val="24"/>
        </w:rPr>
        <w:tab/>
        <w:t xml:space="preserve">Fain JS, Tomlinson F, Scheithauer BW, et al. Symptomatic glial cysts of the pineal gland. </w:t>
      </w:r>
      <w:r w:rsidRPr="00D53225">
        <w:rPr>
          <w:rFonts w:ascii="Calibri" w:hAnsi="Calibri" w:cs="Times New Roman"/>
          <w:i/>
          <w:iCs/>
          <w:noProof/>
          <w:sz w:val="24"/>
          <w:szCs w:val="24"/>
        </w:rPr>
        <w:t>J Neurosurg</w:t>
      </w:r>
      <w:r w:rsidRPr="00D53225">
        <w:rPr>
          <w:rFonts w:ascii="Calibri" w:hAnsi="Calibri" w:cs="Times New Roman"/>
          <w:noProof/>
          <w:sz w:val="24"/>
          <w:szCs w:val="24"/>
        </w:rPr>
        <w:t>. 1994;80:454-460.</w:t>
      </w:r>
    </w:p>
    <w:p w:rsidR="00D53225" w:rsidRPr="00D53225" w:rsidRDefault="00D53225">
      <w:pPr>
        <w:widowControl w:val="0"/>
        <w:autoSpaceDE w:val="0"/>
        <w:autoSpaceDN w:val="0"/>
        <w:adjustRightInd w:val="0"/>
        <w:spacing w:after="140" w:line="288" w:lineRule="auto"/>
        <w:rPr>
          <w:rFonts w:ascii="Calibri" w:hAnsi="Calibri" w:cs="Times New Roman"/>
          <w:noProof/>
          <w:sz w:val="24"/>
          <w:szCs w:val="24"/>
        </w:rPr>
      </w:pPr>
    </w:p>
    <w:p w:rsidR="00D53225" w:rsidRPr="00D53225" w:rsidRDefault="00D53225">
      <w:pPr>
        <w:widowControl w:val="0"/>
        <w:autoSpaceDE w:val="0"/>
        <w:autoSpaceDN w:val="0"/>
        <w:adjustRightInd w:val="0"/>
        <w:spacing w:after="0" w:line="240" w:lineRule="auto"/>
        <w:ind w:left="640" w:hanging="640"/>
        <w:rPr>
          <w:rFonts w:ascii="Calibri" w:hAnsi="Calibri" w:cs="Times New Roman"/>
          <w:noProof/>
          <w:sz w:val="24"/>
          <w:szCs w:val="24"/>
        </w:rPr>
      </w:pPr>
      <w:r w:rsidRPr="00D53225">
        <w:rPr>
          <w:rFonts w:ascii="Calibri" w:hAnsi="Calibri" w:cs="Times New Roman"/>
          <w:noProof/>
          <w:sz w:val="24"/>
          <w:szCs w:val="24"/>
        </w:rPr>
        <w:t xml:space="preserve">39. </w:t>
      </w:r>
      <w:r w:rsidRPr="00D53225">
        <w:rPr>
          <w:rFonts w:ascii="Calibri" w:hAnsi="Calibri" w:cs="Times New Roman"/>
          <w:noProof/>
          <w:sz w:val="24"/>
          <w:szCs w:val="24"/>
        </w:rPr>
        <w:tab/>
        <w:t xml:space="preserve">Pastel D a, Mamourian AC, Duhaime A-C. Internal structure in pineal cysts on high-resolution magnetic resonance imaging: not a sign of malignancy. </w:t>
      </w:r>
      <w:r w:rsidRPr="00D53225">
        <w:rPr>
          <w:rFonts w:ascii="Calibri" w:hAnsi="Calibri" w:cs="Times New Roman"/>
          <w:i/>
          <w:iCs/>
          <w:noProof/>
          <w:sz w:val="24"/>
          <w:szCs w:val="24"/>
        </w:rPr>
        <w:t>J Neurosurg Pediatr</w:t>
      </w:r>
      <w:r w:rsidRPr="00D53225">
        <w:rPr>
          <w:rFonts w:ascii="Calibri" w:hAnsi="Calibri" w:cs="Times New Roman"/>
          <w:noProof/>
          <w:sz w:val="24"/>
          <w:szCs w:val="24"/>
        </w:rPr>
        <w:t xml:space="preserve">. 2009;4(1):81-84. </w:t>
      </w:r>
    </w:p>
    <w:p w:rsidR="00D53225" w:rsidRPr="00D53225" w:rsidRDefault="00D53225">
      <w:pPr>
        <w:widowControl w:val="0"/>
        <w:autoSpaceDE w:val="0"/>
        <w:autoSpaceDN w:val="0"/>
        <w:adjustRightInd w:val="0"/>
        <w:spacing w:after="140" w:line="288" w:lineRule="auto"/>
        <w:rPr>
          <w:rFonts w:ascii="Calibri" w:hAnsi="Calibri" w:cs="Times New Roman"/>
          <w:noProof/>
          <w:sz w:val="24"/>
          <w:szCs w:val="24"/>
        </w:rPr>
      </w:pPr>
    </w:p>
    <w:p w:rsidR="00D53225" w:rsidRPr="00D53225" w:rsidRDefault="00D53225">
      <w:pPr>
        <w:widowControl w:val="0"/>
        <w:autoSpaceDE w:val="0"/>
        <w:autoSpaceDN w:val="0"/>
        <w:adjustRightInd w:val="0"/>
        <w:spacing w:after="0" w:line="240" w:lineRule="auto"/>
        <w:ind w:left="640" w:hanging="640"/>
        <w:rPr>
          <w:rFonts w:ascii="Calibri" w:hAnsi="Calibri" w:cs="Times New Roman"/>
          <w:noProof/>
          <w:sz w:val="24"/>
          <w:szCs w:val="24"/>
        </w:rPr>
      </w:pPr>
      <w:r w:rsidRPr="00D53225">
        <w:rPr>
          <w:rFonts w:ascii="Calibri" w:hAnsi="Calibri" w:cs="Times New Roman"/>
          <w:noProof/>
          <w:sz w:val="24"/>
          <w:szCs w:val="24"/>
        </w:rPr>
        <w:t xml:space="preserve">40. </w:t>
      </w:r>
      <w:r w:rsidRPr="00D53225">
        <w:rPr>
          <w:rFonts w:ascii="Calibri" w:hAnsi="Calibri" w:cs="Times New Roman"/>
          <w:noProof/>
          <w:sz w:val="24"/>
          <w:szCs w:val="24"/>
        </w:rPr>
        <w:tab/>
        <w:t xml:space="preserve">Evans R, Peres M. Headaches and pineal cysts. </w:t>
      </w:r>
      <w:r w:rsidRPr="00D53225">
        <w:rPr>
          <w:rFonts w:ascii="Calibri" w:hAnsi="Calibri" w:cs="Times New Roman"/>
          <w:i/>
          <w:iCs/>
          <w:noProof/>
          <w:sz w:val="24"/>
          <w:szCs w:val="24"/>
        </w:rPr>
        <w:t>Headache</w:t>
      </w:r>
      <w:r w:rsidRPr="00D53225">
        <w:rPr>
          <w:rFonts w:ascii="Calibri" w:hAnsi="Calibri" w:cs="Times New Roman"/>
          <w:noProof/>
          <w:sz w:val="24"/>
          <w:szCs w:val="24"/>
        </w:rPr>
        <w:t>. 2010;50(4):666-668.</w:t>
      </w:r>
    </w:p>
    <w:p w:rsidR="00D53225" w:rsidRPr="00D53225" w:rsidRDefault="00D53225">
      <w:pPr>
        <w:widowControl w:val="0"/>
        <w:autoSpaceDE w:val="0"/>
        <w:autoSpaceDN w:val="0"/>
        <w:adjustRightInd w:val="0"/>
        <w:spacing w:after="140" w:line="288" w:lineRule="auto"/>
        <w:rPr>
          <w:rFonts w:ascii="Calibri" w:hAnsi="Calibri" w:cs="Times New Roman"/>
          <w:noProof/>
          <w:sz w:val="24"/>
          <w:szCs w:val="24"/>
        </w:rPr>
      </w:pPr>
    </w:p>
    <w:p w:rsidR="00D53225" w:rsidRPr="00D53225" w:rsidRDefault="00D53225">
      <w:pPr>
        <w:widowControl w:val="0"/>
        <w:autoSpaceDE w:val="0"/>
        <w:autoSpaceDN w:val="0"/>
        <w:adjustRightInd w:val="0"/>
        <w:spacing w:after="0" w:line="240" w:lineRule="auto"/>
        <w:ind w:left="640" w:hanging="640"/>
        <w:rPr>
          <w:rFonts w:ascii="Calibri" w:hAnsi="Calibri" w:cs="Times New Roman"/>
          <w:noProof/>
          <w:sz w:val="24"/>
          <w:szCs w:val="24"/>
        </w:rPr>
      </w:pPr>
      <w:r w:rsidRPr="00D53225">
        <w:rPr>
          <w:rFonts w:ascii="Calibri" w:hAnsi="Calibri" w:cs="Times New Roman"/>
          <w:noProof/>
          <w:sz w:val="24"/>
          <w:szCs w:val="24"/>
        </w:rPr>
        <w:t xml:space="preserve">41. </w:t>
      </w:r>
      <w:r w:rsidRPr="00D53225">
        <w:rPr>
          <w:rFonts w:ascii="Calibri" w:hAnsi="Calibri" w:cs="Times New Roman"/>
          <w:noProof/>
          <w:sz w:val="24"/>
          <w:szCs w:val="24"/>
        </w:rPr>
        <w:tab/>
        <w:t xml:space="preserve">Costa F, Fornari M, Valla P, Servello D. Symptomatic pineal cyst: case report and review of the literature. </w:t>
      </w:r>
      <w:r w:rsidRPr="00D53225">
        <w:rPr>
          <w:rFonts w:ascii="Calibri" w:hAnsi="Calibri" w:cs="Times New Roman"/>
          <w:i/>
          <w:iCs/>
          <w:noProof/>
          <w:sz w:val="24"/>
          <w:szCs w:val="24"/>
        </w:rPr>
        <w:t>Minim Invasive Neurosurg</w:t>
      </w:r>
      <w:r w:rsidRPr="00D53225">
        <w:rPr>
          <w:rFonts w:ascii="Calibri" w:hAnsi="Calibri" w:cs="Times New Roman"/>
          <w:noProof/>
          <w:sz w:val="24"/>
          <w:szCs w:val="24"/>
        </w:rPr>
        <w:t xml:space="preserve">. 2008;51(4):231-233. </w:t>
      </w:r>
    </w:p>
    <w:p w:rsidR="00D53225" w:rsidRPr="00D53225" w:rsidRDefault="00D53225">
      <w:pPr>
        <w:widowControl w:val="0"/>
        <w:autoSpaceDE w:val="0"/>
        <w:autoSpaceDN w:val="0"/>
        <w:adjustRightInd w:val="0"/>
        <w:spacing w:after="140" w:line="288" w:lineRule="auto"/>
        <w:rPr>
          <w:rFonts w:ascii="Calibri" w:hAnsi="Calibri" w:cs="Times New Roman"/>
          <w:noProof/>
          <w:sz w:val="24"/>
          <w:szCs w:val="24"/>
        </w:rPr>
      </w:pPr>
    </w:p>
    <w:p w:rsidR="00D53225" w:rsidRPr="00D53225" w:rsidRDefault="00D53225">
      <w:pPr>
        <w:widowControl w:val="0"/>
        <w:autoSpaceDE w:val="0"/>
        <w:autoSpaceDN w:val="0"/>
        <w:adjustRightInd w:val="0"/>
        <w:spacing w:after="0" w:line="240" w:lineRule="auto"/>
        <w:ind w:left="640" w:hanging="640"/>
        <w:rPr>
          <w:rFonts w:ascii="Calibri" w:hAnsi="Calibri" w:cs="Times New Roman"/>
          <w:noProof/>
          <w:sz w:val="24"/>
          <w:szCs w:val="24"/>
        </w:rPr>
      </w:pPr>
      <w:r w:rsidRPr="00D53225">
        <w:rPr>
          <w:rFonts w:ascii="Calibri" w:hAnsi="Calibri" w:cs="Times New Roman"/>
          <w:noProof/>
          <w:sz w:val="24"/>
          <w:szCs w:val="24"/>
        </w:rPr>
        <w:t xml:space="preserve">42. </w:t>
      </w:r>
      <w:r w:rsidRPr="00D53225">
        <w:rPr>
          <w:rFonts w:ascii="Calibri" w:hAnsi="Calibri" w:cs="Times New Roman"/>
          <w:noProof/>
          <w:sz w:val="24"/>
          <w:szCs w:val="24"/>
        </w:rPr>
        <w:tab/>
        <w:t xml:space="preserve">Tajima Y, Minami N, Sudo K, Moriwaka F, Tashiro K. Hot water epilepsy with pineal cyst and cavum septi pellucidi. </w:t>
      </w:r>
      <w:r w:rsidRPr="00D53225">
        <w:rPr>
          <w:rFonts w:ascii="Calibri" w:hAnsi="Calibri" w:cs="Times New Roman"/>
          <w:i/>
          <w:iCs/>
          <w:noProof/>
          <w:sz w:val="24"/>
          <w:szCs w:val="24"/>
        </w:rPr>
        <w:t>Jpn J Psychiatry Neurol</w:t>
      </w:r>
      <w:r w:rsidRPr="00D53225">
        <w:rPr>
          <w:rFonts w:ascii="Calibri" w:hAnsi="Calibri" w:cs="Times New Roman"/>
          <w:noProof/>
          <w:sz w:val="24"/>
          <w:szCs w:val="24"/>
        </w:rPr>
        <w:t xml:space="preserve">. 1993;47(1):111-114. </w:t>
      </w:r>
    </w:p>
    <w:p w:rsidR="00D53225" w:rsidRPr="00D53225" w:rsidRDefault="00D53225">
      <w:pPr>
        <w:widowControl w:val="0"/>
        <w:autoSpaceDE w:val="0"/>
        <w:autoSpaceDN w:val="0"/>
        <w:adjustRightInd w:val="0"/>
        <w:spacing w:after="140" w:line="288" w:lineRule="auto"/>
        <w:rPr>
          <w:rFonts w:ascii="Calibri" w:hAnsi="Calibri" w:cs="Times New Roman"/>
          <w:noProof/>
          <w:sz w:val="24"/>
          <w:szCs w:val="24"/>
        </w:rPr>
      </w:pPr>
    </w:p>
    <w:p w:rsidR="00D53225" w:rsidRPr="00D53225" w:rsidRDefault="00D53225">
      <w:pPr>
        <w:widowControl w:val="0"/>
        <w:autoSpaceDE w:val="0"/>
        <w:autoSpaceDN w:val="0"/>
        <w:adjustRightInd w:val="0"/>
        <w:spacing w:after="0" w:line="240" w:lineRule="auto"/>
        <w:ind w:left="640" w:hanging="640"/>
        <w:rPr>
          <w:rFonts w:ascii="Calibri" w:hAnsi="Calibri" w:cs="Times New Roman"/>
          <w:noProof/>
          <w:sz w:val="24"/>
          <w:szCs w:val="24"/>
        </w:rPr>
      </w:pPr>
      <w:r w:rsidRPr="00D53225">
        <w:rPr>
          <w:rFonts w:ascii="Calibri" w:hAnsi="Calibri" w:cs="Times New Roman"/>
          <w:noProof/>
          <w:sz w:val="24"/>
          <w:szCs w:val="24"/>
        </w:rPr>
        <w:t xml:space="preserve">43. </w:t>
      </w:r>
      <w:r w:rsidRPr="00D53225">
        <w:rPr>
          <w:rFonts w:ascii="Calibri" w:hAnsi="Calibri" w:cs="Times New Roman"/>
          <w:noProof/>
          <w:sz w:val="24"/>
          <w:szCs w:val="24"/>
        </w:rPr>
        <w:tab/>
        <w:t xml:space="preserve">Morgan JT, Scumpia AJ, Webster TM, Mittler M a, Edelman M, Schneider SJ. Resting tremor secondary to a pineal cyst: case report and review of the literature. </w:t>
      </w:r>
      <w:r w:rsidRPr="00D53225">
        <w:rPr>
          <w:rFonts w:ascii="Calibri" w:hAnsi="Calibri" w:cs="Times New Roman"/>
          <w:i/>
          <w:iCs/>
          <w:noProof/>
          <w:sz w:val="24"/>
          <w:szCs w:val="24"/>
        </w:rPr>
        <w:t>Pediatr Neurosurg</w:t>
      </w:r>
      <w:r w:rsidRPr="00D53225">
        <w:rPr>
          <w:rFonts w:ascii="Calibri" w:hAnsi="Calibri" w:cs="Times New Roman"/>
          <w:noProof/>
          <w:sz w:val="24"/>
          <w:szCs w:val="24"/>
        </w:rPr>
        <w:t xml:space="preserve">. 2008;44(3):234-238. </w:t>
      </w:r>
    </w:p>
    <w:p w:rsidR="00D53225" w:rsidRPr="00D53225" w:rsidRDefault="00D53225">
      <w:pPr>
        <w:widowControl w:val="0"/>
        <w:autoSpaceDE w:val="0"/>
        <w:autoSpaceDN w:val="0"/>
        <w:adjustRightInd w:val="0"/>
        <w:spacing w:after="140" w:line="288" w:lineRule="auto"/>
        <w:rPr>
          <w:rFonts w:ascii="Calibri" w:hAnsi="Calibri" w:cs="Times New Roman"/>
          <w:noProof/>
          <w:sz w:val="24"/>
          <w:szCs w:val="24"/>
        </w:rPr>
      </w:pPr>
    </w:p>
    <w:p w:rsidR="00D53225" w:rsidRPr="00D53225" w:rsidRDefault="00D53225">
      <w:pPr>
        <w:widowControl w:val="0"/>
        <w:autoSpaceDE w:val="0"/>
        <w:autoSpaceDN w:val="0"/>
        <w:adjustRightInd w:val="0"/>
        <w:spacing w:after="0" w:line="240" w:lineRule="auto"/>
        <w:ind w:left="640" w:hanging="640"/>
        <w:rPr>
          <w:rFonts w:ascii="Calibri" w:hAnsi="Calibri" w:cs="Times New Roman"/>
          <w:noProof/>
          <w:sz w:val="24"/>
          <w:szCs w:val="24"/>
        </w:rPr>
      </w:pPr>
      <w:r w:rsidRPr="00D53225">
        <w:rPr>
          <w:rFonts w:ascii="Calibri" w:hAnsi="Calibri" w:cs="Times New Roman"/>
          <w:noProof/>
          <w:sz w:val="24"/>
          <w:szCs w:val="24"/>
        </w:rPr>
        <w:t xml:space="preserve">44. </w:t>
      </w:r>
      <w:r w:rsidRPr="00D53225">
        <w:rPr>
          <w:rFonts w:ascii="Calibri" w:hAnsi="Calibri" w:cs="Times New Roman"/>
          <w:noProof/>
          <w:sz w:val="24"/>
          <w:szCs w:val="24"/>
        </w:rPr>
        <w:tab/>
        <w:t xml:space="preserve">Sarikaya-Seiwert S, Turowski B, Hänggi D, Janssen G, Steiger H-J, Stummer W. Symptomatic intracystic hemorrhage in pineal cysts. Report of 3 cases. </w:t>
      </w:r>
      <w:r w:rsidRPr="00D53225">
        <w:rPr>
          <w:rFonts w:ascii="Calibri" w:hAnsi="Calibri" w:cs="Times New Roman"/>
          <w:i/>
          <w:iCs/>
          <w:noProof/>
          <w:sz w:val="24"/>
          <w:szCs w:val="24"/>
        </w:rPr>
        <w:t>J Neurosurg Pediatr</w:t>
      </w:r>
      <w:r w:rsidRPr="00D53225">
        <w:rPr>
          <w:rFonts w:ascii="Calibri" w:hAnsi="Calibri" w:cs="Times New Roman"/>
          <w:noProof/>
          <w:sz w:val="24"/>
          <w:szCs w:val="24"/>
        </w:rPr>
        <w:t xml:space="preserve">. 2009;4(2):130-136. </w:t>
      </w:r>
    </w:p>
    <w:p w:rsidR="00D53225" w:rsidRPr="00D53225" w:rsidRDefault="00D53225">
      <w:pPr>
        <w:widowControl w:val="0"/>
        <w:autoSpaceDE w:val="0"/>
        <w:autoSpaceDN w:val="0"/>
        <w:adjustRightInd w:val="0"/>
        <w:spacing w:after="140" w:line="288" w:lineRule="auto"/>
        <w:rPr>
          <w:rFonts w:ascii="Calibri" w:hAnsi="Calibri" w:cs="Times New Roman"/>
          <w:noProof/>
          <w:sz w:val="24"/>
          <w:szCs w:val="24"/>
        </w:rPr>
      </w:pPr>
    </w:p>
    <w:p w:rsidR="00D53225" w:rsidRPr="00D53225" w:rsidRDefault="00D53225">
      <w:pPr>
        <w:widowControl w:val="0"/>
        <w:autoSpaceDE w:val="0"/>
        <w:autoSpaceDN w:val="0"/>
        <w:adjustRightInd w:val="0"/>
        <w:spacing w:after="0" w:line="240" w:lineRule="auto"/>
        <w:ind w:left="640" w:hanging="640"/>
        <w:rPr>
          <w:rFonts w:ascii="Calibri" w:hAnsi="Calibri" w:cs="Times New Roman"/>
          <w:noProof/>
          <w:sz w:val="24"/>
          <w:szCs w:val="24"/>
        </w:rPr>
      </w:pPr>
      <w:r w:rsidRPr="00D53225">
        <w:rPr>
          <w:rFonts w:ascii="Calibri" w:hAnsi="Calibri" w:cs="Times New Roman"/>
          <w:noProof/>
          <w:sz w:val="24"/>
          <w:szCs w:val="24"/>
        </w:rPr>
        <w:t xml:space="preserve">45. </w:t>
      </w:r>
      <w:r w:rsidRPr="00D53225">
        <w:rPr>
          <w:rFonts w:ascii="Calibri" w:hAnsi="Calibri" w:cs="Times New Roman"/>
          <w:noProof/>
          <w:sz w:val="24"/>
          <w:szCs w:val="24"/>
        </w:rPr>
        <w:tab/>
        <w:t xml:space="preserve">Swaroop GR, Whittle IR. Pineal apoplexy: an occurrence with no diagnostic clinicopathological features. </w:t>
      </w:r>
      <w:r w:rsidRPr="00D53225">
        <w:rPr>
          <w:rFonts w:ascii="Calibri" w:hAnsi="Calibri" w:cs="Times New Roman"/>
          <w:i/>
          <w:iCs/>
          <w:noProof/>
          <w:sz w:val="24"/>
          <w:szCs w:val="24"/>
        </w:rPr>
        <w:t>Br J Neurosurg</w:t>
      </w:r>
      <w:r w:rsidRPr="00D53225">
        <w:rPr>
          <w:rFonts w:ascii="Calibri" w:hAnsi="Calibri" w:cs="Times New Roman"/>
          <w:noProof/>
          <w:sz w:val="24"/>
          <w:szCs w:val="24"/>
        </w:rPr>
        <w:t>. 1998;12(3):274-276.</w:t>
      </w:r>
    </w:p>
    <w:p w:rsidR="00D53225" w:rsidRPr="00D53225" w:rsidRDefault="00D53225">
      <w:pPr>
        <w:widowControl w:val="0"/>
        <w:autoSpaceDE w:val="0"/>
        <w:autoSpaceDN w:val="0"/>
        <w:adjustRightInd w:val="0"/>
        <w:spacing w:after="140" w:line="288" w:lineRule="auto"/>
        <w:rPr>
          <w:rFonts w:ascii="Calibri" w:hAnsi="Calibri" w:cs="Times New Roman"/>
          <w:noProof/>
          <w:sz w:val="24"/>
          <w:szCs w:val="24"/>
        </w:rPr>
      </w:pPr>
    </w:p>
    <w:p w:rsidR="00D53225" w:rsidRPr="00D53225" w:rsidRDefault="00D53225">
      <w:pPr>
        <w:widowControl w:val="0"/>
        <w:autoSpaceDE w:val="0"/>
        <w:autoSpaceDN w:val="0"/>
        <w:adjustRightInd w:val="0"/>
        <w:spacing w:after="0" w:line="240" w:lineRule="auto"/>
        <w:ind w:left="640" w:hanging="640"/>
        <w:rPr>
          <w:rFonts w:ascii="Calibri" w:hAnsi="Calibri" w:cs="Times New Roman"/>
          <w:noProof/>
          <w:sz w:val="24"/>
          <w:szCs w:val="24"/>
        </w:rPr>
      </w:pPr>
      <w:r w:rsidRPr="00D53225">
        <w:rPr>
          <w:rFonts w:ascii="Calibri" w:hAnsi="Calibri" w:cs="Times New Roman"/>
          <w:noProof/>
          <w:sz w:val="24"/>
          <w:szCs w:val="24"/>
        </w:rPr>
        <w:t xml:space="preserve">46. </w:t>
      </w:r>
      <w:r w:rsidRPr="00D53225">
        <w:rPr>
          <w:rFonts w:ascii="Calibri" w:hAnsi="Calibri" w:cs="Times New Roman"/>
          <w:noProof/>
          <w:sz w:val="24"/>
          <w:szCs w:val="24"/>
        </w:rPr>
        <w:tab/>
        <w:t xml:space="preserve">Seifert CL, Woeller A, Valet M, et al. Headaches and pineal cyst: a case-control study. </w:t>
      </w:r>
      <w:r w:rsidRPr="00D53225">
        <w:rPr>
          <w:rFonts w:ascii="Calibri" w:hAnsi="Calibri" w:cs="Times New Roman"/>
          <w:i/>
          <w:iCs/>
          <w:noProof/>
          <w:sz w:val="24"/>
          <w:szCs w:val="24"/>
        </w:rPr>
        <w:t>Headache</w:t>
      </w:r>
      <w:r w:rsidRPr="00D53225">
        <w:rPr>
          <w:rFonts w:ascii="Calibri" w:hAnsi="Calibri" w:cs="Times New Roman"/>
          <w:noProof/>
          <w:sz w:val="24"/>
          <w:szCs w:val="24"/>
        </w:rPr>
        <w:t xml:space="preserve">. 2008;48(3):448-452. </w:t>
      </w:r>
    </w:p>
    <w:p w:rsidR="00D53225" w:rsidRPr="00D53225" w:rsidRDefault="00D53225">
      <w:pPr>
        <w:widowControl w:val="0"/>
        <w:autoSpaceDE w:val="0"/>
        <w:autoSpaceDN w:val="0"/>
        <w:adjustRightInd w:val="0"/>
        <w:spacing w:after="140" w:line="288" w:lineRule="auto"/>
        <w:rPr>
          <w:rFonts w:ascii="Calibri" w:hAnsi="Calibri" w:cs="Times New Roman"/>
          <w:noProof/>
          <w:sz w:val="24"/>
          <w:szCs w:val="24"/>
        </w:rPr>
      </w:pPr>
    </w:p>
    <w:p w:rsidR="00D53225" w:rsidRPr="00D53225" w:rsidRDefault="00D53225">
      <w:pPr>
        <w:widowControl w:val="0"/>
        <w:autoSpaceDE w:val="0"/>
        <w:autoSpaceDN w:val="0"/>
        <w:adjustRightInd w:val="0"/>
        <w:spacing w:after="0" w:line="240" w:lineRule="auto"/>
        <w:ind w:left="640" w:hanging="640"/>
        <w:rPr>
          <w:rFonts w:ascii="Calibri" w:hAnsi="Calibri" w:cs="Times New Roman"/>
          <w:noProof/>
          <w:sz w:val="24"/>
          <w:szCs w:val="24"/>
        </w:rPr>
      </w:pPr>
      <w:r w:rsidRPr="00D53225">
        <w:rPr>
          <w:rFonts w:ascii="Calibri" w:hAnsi="Calibri" w:cs="Times New Roman"/>
          <w:noProof/>
          <w:sz w:val="24"/>
          <w:szCs w:val="24"/>
        </w:rPr>
        <w:lastRenderedPageBreak/>
        <w:t xml:space="preserve">47. </w:t>
      </w:r>
      <w:r w:rsidRPr="00D53225">
        <w:rPr>
          <w:rFonts w:ascii="Calibri" w:hAnsi="Calibri" w:cs="Times New Roman"/>
          <w:noProof/>
          <w:sz w:val="24"/>
          <w:szCs w:val="24"/>
        </w:rPr>
        <w:tab/>
        <w:t xml:space="preserve">Berhouma M, Ni H, Vallee B. The endoscopic intraventricular management of pineal cysts: A minimally invasive modus operandi. </w:t>
      </w:r>
      <w:r w:rsidRPr="00D53225">
        <w:rPr>
          <w:rFonts w:ascii="Calibri" w:hAnsi="Calibri" w:cs="Times New Roman"/>
          <w:i/>
          <w:iCs/>
          <w:noProof/>
          <w:sz w:val="24"/>
          <w:szCs w:val="24"/>
        </w:rPr>
        <w:t>Acta Neurochir (Wien)</w:t>
      </w:r>
      <w:r w:rsidRPr="00D53225">
        <w:rPr>
          <w:rFonts w:ascii="Calibri" w:hAnsi="Calibri" w:cs="Times New Roman"/>
          <w:noProof/>
          <w:sz w:val="24"/>
          <w:szCs w:val="24"/>
        </w:rPr>
        <w:t xml:space="preserve">. 2013;155(10):1901-1905. </w:t>
      </w:r>
    </w:p>
    <w:p w:rsidR="00D53225" w:rsidRPr="00D53225" w:rsidRDefault="00D53225">
      <w:pPr>
        <w:widowControl w:val="0"/>
        <w:autoSpaceDE w:val="0"/>
        <w:autoSpaceDN w:val="0"/>
        <w:adjustRightInd w:val="0"/>
        <w:spacing w:after="140" w:line="288" w:lineRule="auto"/>
        <w:rPr>
          <w:rFonts w:ascii="Calibri" w:hAnsi="Calibri" w:cs="Times New Roman"/>
          <w:noProof/>
          <w:sz w:val="24"/>
          <w:szCs w:val="24"/>
        </w:rPr>
      </w:pPr>
    </w:p>
    <w:p w:rsidR="00D53225" w:rsidRPr="00D53225" w:rsidRDefault="00D53225">
      <w:pPr>
        <w:widowControl w:val="0"/>
        <w:autoSpaceDE w:val="0"/>
        <w:autoSpaceDN w:val="0"/>
        <w:adjustRightInd w:val="0"/>
        <w:spacing w:after="0" w:line="240" w:lineRule="auto"/>
        <w:ind w:left="640" w:hanging="640"/>
        <w:rPr>
          <w:rFonts w:ascii="Calibri" w:hAnsi="Calibri" w:cs="Times New Roman"/>
          <w:noProof/>
          <w:sz w:val="24"/>
          <w:szCs w:val="24"/>
        </w:rPr>
      </w:pPr>
      <w:r w:rsidRPr="00D53225">
        <w:rPr>
          <w:rFonts w:ascii="Calibri" w:hAnsi="Calibri" w:cs="Times New Roman"/>
          <w:noProof/>
          <w:sz w:val="24"/>
          <w:szCs w:val="24"/>
        </w:rPr>
        <w:t xml:space="preserve">48. </w:t>
      </w:r>
      <w:r w:rsidRPr="00D53225">
        <w:rPr>
          <w:rFonts w:ascii="Calibri" w:hAnsi="Calibri" w:cs="Times New Roman"/>
          <w:noProof/>
          <w:sz w:val="24"/>
          <w:szCs w:val="24"/>
        </w:rPr>
        <w:tab/>
        <w:t xml:space="preserve">Cardia A, Caroli M, Pluderi M, et al. Endoscope-assisted infratentorial-supracerebellar approach to the third ventricle: an anatomical study. </w:t>
      </w:r>
      <w:r w:rsidRPr="00D53225">
        <w:rPr>
          <w:rFonts w:ascii="Calibri" w:hAnsi="Calibri" w:cs="Times New Roman"/>
          <w:i/>
          <w:iCs/>
          <w:noProof/>
          <w:sz w:val="24"/>
          <w:szCs w:val="24"/>
        </w:rPr>
        <w:t>J Neurosurg</w:t>
      </w:r>
      <w:r w:rsidRPr="00D53225">
        <w:rPr>
          <w:rFonts w:ascii="Calibri" w:hAnsi="Calibri" w:cs="Times New Roman"/>
          <w:noProof/>
          <w:sz w:val="24"/>
          <w:szCs w:val="24"/>
        </w:rPr>
        <w:t xml:space="preserve">. 2006;104(6 Suppl):409-414. </w:t>
      </w:r>
    </w:p>
    <w:p w:rsidR="00D53225" w:rsidRPr="00D53225" w:rsidRDefault="00D53225">
      <w:pPr>
        <w:widowControl w:val="0"/>
        <w:autoSpaceDE w:val="0"/>
        <w:autoSpaceDN w:val="0"/>
        <w:adjustRightInd w:val="0"/>
        <w:spacing w:after="140" w:line="288" w:lineRule="auto"/>
        <w:rPr>
          <w:rFonts w:ascii="Calibri" w:hAnsi="Calibri" w:cs="Times New Roman"/>
          <w:noProof/>
          <w:sz w:val="24"/>
          <w:szCs w:val="24"/>
        </w:rPr>
      </w:pPr>
    </w:p>
    <w:p w:rsidR="00D53225" w:rsidRPr="00D53225" w:rsidRDefault="00D53225">
      <w:pPr>
        <w:widowControl w:val="0"/>
        <w:autoSpaceDE w:val="0"/>
        <w:autoSpaceDN w:val="0"/>
        <w:adjustRightInd w:val="0"/>
        <w:spacing w:after="0" w:line="240" w:lineRule="auto"/>
        <w:ind w:left="640" w:hanging="640"/>
        <w:rPr>
          <w:rFonts w:ascii="Calibri" w:hAnsi="Calibri" w:cs="Times New Roman"/>
          <w:noProof/>
          <w:sz w:val="24"/>
          <w:szCs w:val="24"/>
        </w:rPr>
      </w:pPr>
      <w:r w:rsidRPr="00D53225">
        <w:rPr>
          <w:rFonts w:ascii="Calibri" w:hAnsi="Calibri" w:cs="Times New Roman"/>
          <w:noProof/>
          <w:sz w:val="24"/>
          <w:szCs w:val="24"/>
        </w:rPr>
        <w:t xml:space="preserve">49. </w:t>
      </w:r>
      <w:r w:rsidRPr="00D53225">
        <w:rPr>
          <w:rFonts w:ascii="Calibri" w:hAnsi="Calibri" w:cs="Times New Roman"/>
          <w:noProof/>
          <w:sz w:val="24"/>
          <w:szCs w:val="24"/>
        </w:rPr>
        <w:tab/>
        <w:t xml:space="preserve">Gaab MR, Schroeder HW. Neuroendoscopic approach to intraventricular lesions. </w:t>
      </w:r>
      <w:r w:rsidRPr="00D53225">
        <w:rPr>
          <w:rFonts w:ascii="Calibri" w:hAnsi="Calibri" w:cs="Times New Roman"/>
          <w:i/>
          <w:iCs/>
          <w:noProof/>
          <w:sz w:val="24"/>
          <w:szCs w:val="24"/>
        </w:rPr>
        <w:t>J Neurosurg</w:t>
      </w:r>
      <w:r w:rsidRPr="00D53225">
        <w:rPr>
          <w:rFonts w:ascii="Calibri" w:hAnsi="Calibri" w:cs="Times New Roman"/>
          <w:noProof/>
          <w:sz w:val="24"/>
          <w:szCs w:val="24"/>
        </w:rPr>
        <w:t xml:space="preserve">. 1998;88(3):496-505. </w:t>
      </w:r>
    </w:p>
    <w:p w:rsidR="00D53225" w:rsidRPr="00D53225" w:rsidRDefault="00D53225">
      <w:pPr>
        <w:widowControl w:val="0"/>
        <w:autoSpaceDE w:val="0"/>
        <w:autoSpaceDN w:val="0"/>
        <w:adjustRightInd w:val="0"/>
        <w:spacing w:after="140" w:line="288" w:lineRule="auto"/>
        <w:rPr>
          <w:rFonts w:ascii="Calibri" w:hAnsi="Calibri" w:cs="Times New Roman"/>
          <w:noProof/>
          <w:sz w:val="24"/>
          <w:szCs w:val="24"/>
        </w:rPr>
      </w:pPr>
    </w:p>
    <w:p w:rsidR="00D53225" w:rsidRPr="00D53225" w:rsidRDefault="00D53225">
      <w:pPr>
        <w:widowControl w:val="0"/>
        <w:autoSpaceDE w:val="0"/>
        <w:autoSpaceDN w:val="0"/>
        <w:adjustRightInd w:val="0"/>
        <w:spacing w:after="0" w:line="240" w:lineRule="auto"/>
        <w:ind w:left="640" w:hanging="640"/>
        <w:rPr>
          <w:rFonts w:ascii="Calibri" w:hAnsi="Calibri" w:cs="Times New Roman"/>
          <w:noProof/>
          <w:sz w:val="24"/>
          <w:szCs w:val="24"/>
        </w:rPr>
      </w:pPr>
      <w:r w:rsidRPr="00D53225">
        <w:rPr>
          <w:rFonts w:ascii="Calibri" w:hAnsi="Calibri" w:cs="Times New Roman"/>
          <w:noProof/>
          <w:sz w:val="24"/>
          <w:szCs w:val="24"/>
        </w:rPr>
        <w:t xml:space="preserve">50. </w:t>
      </w:r>
      <w:r w:rsidRPr="00D53225">
        <w:rPr>
          <w:rFonts w:ascii="Calibri" w:hAnsi="Calibri" w:cs="Times New Roman"/>
          <w:noProof/>
          <w:sz w:val="24"/>
          <w:szCs w:val="24"/>
        </w:rPr>
        <w:tab/>
        <w:t xml:space="preserve">Kalani M, Wilson D, Koechlin N, et al. Pineal cyst resection in the absence of ventriculomegaly or Parinaud’s syndrome: clincial outcomes and implications for patient selection. </w:t>
      </w:r>
      <w:r w:rsidRPr="00D53225">
        <w:rPr>
          <w:rFonts w:ascii="Calibri" w:hAnsi="Calibri" w:cs="Times New Roman"/>
          <w:i/>
          <w:iCs/>
          <w:noProof/>
          <w:sz w:val="24"/>
          <w:szCs w:val="24"/>
        </w:rPr>
        <w:t>J Neurosurg</w:t>
      </w:r>
      <w:r w:rsidRPr="00D53225">
        <w:rPr>
          <w:rFonts w:ascii="Calibri" w:hAnsi="Calibri" w:cs="Times New Roman"/>
          <w:noProof/>
          <w:sz w:val="24"/>
          <w:szCs w:val="24"/>
        </w:rPr>
        <w:t>. 2015;123(2):352-356.</w:t>
      </w:r>
    </w:p>
    <w:p w:rsidR="00D53225" w:rsidRPr="00D53225" w:rsidRDefault="00D53225">
      <w:pPr>
        <w:widowControl w:val="0"/>
        <w:autoSpaceDE w:val="0"/>
        <w:autoSpaceDN w:val="0"/>
        <w:adjustRightInd w:val="0"/>
        <w:spacing w:after="140" w:line="288" w:lineRule="auto"/>
        <w:rPr>
          <w:rFonts w:ascii="Calibri" w:hAnsi="Calibri" w:cs="Times New Roman"/>
          <w:noProof/>
          <w:sz w:val="24"/>
          <w:szCs w:val="24"/>
        </w:rPr>
      </w:pPr>
    </w:p>
    <w:p w:rsidR="00D53225" w:rsidRPr="00D53225" w:rsidRDefault="00D53225">
      <w:pPr>
        <w:widowControl w:val="0"/>
        <w:autoSpaceDE w:val="0"/>
        <w:autoSpaceDN w:val="0"/>
        <w:adjustRightInd w:val="0"/>
        <w:spacing w:after="0" w:line="240" w:lineRule="auto"/>
        <w:ind w:left="640" w:hanging="640"/>
        <w:rPr>
          <w:rFonts w:ascii="Calibri" w:hAnsi="Calibri" w:cs="Times New Roman"/>
          <w:noProof/>
          <w:sz w:val="24"/>
          <w:szCs w:val="24"/>
        </w:rPr>
      </w:pPr>
      <w:r w:rsidRPr="00D53225">
        <w:rPr>
          <w:rFonts w:ascii="Calibri" w:hAnsi="Calibri" w:cs="Times New Roman"/>
          <w:noProof/>
          <w:sz w:val="24"/>
          <w:szCs w:val="24"/>
        </w:rPr>
        <w:t xml:space="preserve">51. </w:t>
      </w:r>
      <w:r w:rsidRPr="00D53225">
        <w:rPr>
          <w:rFonts w:ascii="Calibri" w:hAnsi="Calibri" w:cs="Times New Roman"/>
          <w:noProof/>
          <w:sz w:val="24"/>
          <w:szCs w:val="24"/>
        </w:rPr>
        <w:tab/>
        <w:t xml:space="preserve">Kumar KVSH, Verma  a, Modi KD, Rayudu BR. Precocious puberty and pineal cyst--an uncommon association. </w:t>
      </w:r>
      <w:r w:rsidRPr="00D53225">
        <w:rPr>
          <w:rFonts w:ascii="Calibri" w:hAnsi="Calibri" w:cs="Times New Roman"/>
          <w:i/>
          <w:iCs/>
          <w:noProof/>
          <w:sz w:val="24"/>
          <w:szCs w:val="24"/>
        </w:rPr>
        <w:t>Indian Pediatr</w:t>
      </w:r>
      <w:r w:rsidRPr="00D53225">
        <w:rPr>
          <w:rFonts w:ascii="Calibri" w:hAnsi="Calibri" w:cs="Times New Roman"/>
          <w:noProof/>
          <w:sz w:val="24"/>
          <w:szCs w:val="24"/>
        </w:rPr>
        <w:t>. 2010;47(2):193-194.</w:t>
      </w:r>
    </w:p>
    <w:p w:rsidR="00D53225" w:rsidRPr="00D53225" w:rsidRDefault="00D53225">
      <w:pPr>
        <w:widowControl w:val="0"/>
        <w:autoSpaceDE w:val="0"/>
        <w:autoSpaceDN w:val="0"/>
        <w:adjustRightInd w:val="0"/>
        <w:spacing w:after="140" w:line="288" w:lineRule="auto"/>
        <w:rPr>
          <w:rFonts w:ascii="Calibri" w:hAnsi="Calibri" w:cs="Times New Roman"/>
          <w:noProof/>
          <w:sz w:val="24"/>
          <w:szCs w:val="24"/>
        </w:rPr>
      </w:pPr>
    </w:p>
    <w:p w:rsidR="00D53225" w:rsidRPr="00D53225" w:rsidRDefault="00D53225">
      <w:pPr>
        <w:widowControl w:val="0"/>
        <w:autoSpaceDE w:val="0"/>
        <w:autoSpaceDN w:val="0"/>
        <w:adjustRightInd w:val="0"/>
        <w:spacing w:after="0" w:line="240" w:lineRule="auto"/>
        <w:ind w:left="640" w:hanging="640"/>
        <w:rPr>
          <w:rFonts w:ascii="Calibri" w:hAnsi="Calibri" w:cs="Times New Roman"/>
          <w:noProof/>
          <w:sz w:val="24"/>
          <w:szCs w:val="24"/>
        </w:rPr>
      </w:pPr>
      <w:r w:rsidRPr="00D53225">
        <w:rPr>
          <w:rFonts w:ascii="Calibri" w:hAnsi="Calibri" w:cs="Times New Roman"/>
          <w:noProof/>
          <w:sz w:val="24"/>
          <w:szCs w:val="24"/>
        </w:rPr>
        <w:t xml:space="preserve">52. </w:t>
      </w:r>
      <w:r w:rsidRPr="00D53225">
        <w:rPr>
          <w:rFonts w:ascii="Calibri" w:hAnsi="Calibri" w:cs="Times New Roman"/>
          <w:noProof/>
          <w:sz w:val="24"/>
          <w:szCs w:val="24"/>
        </w:rPr>
        <w:tab/>
        <w:t xml:space="preserve">Smirniotopoulos JG, Rushing EJ, Mena H. Pineal region masses: differential diagnosis. </w:t>
      </w:r>
      <w:r w:rsidRPr="00D53225">
        <w:rPr>
          <w:rFonts w:ascii="Calibri" w:hAnsi="Calibri" w:cs="Times New Roman"/>
          <w:i/>
          <w:iCs/>
          <w:noProof/>
          <w:sz w:val="24"/>
          <w:szCs w:val="24"/>
        </w:rPr>
        <w:t>Radiographics</w:t>
      </w:r>
      <w:r w:rsidRPr="00D53225">
        <w:rPr>
          <w:rFonts w:ascii="Calibri" w:hAnsi="Calibri" w:cs="Times New Roman"/>
          <w:noProof/>
          <w:sz w:val="24"/>
          <w:szCs w:val="24"/>
        </w:rPr>
        <w:t xml:space="preserve">. 1992;12(3):577-596. </w:t>
      </w:r>
    </w:p>
    <w:p w:rsidR="00D53225" w:rsidRPr="00D53225" w:rsidRDefault="00D53225">
      <w:pPr>
        <w:widowControl w:val="0"/>
        <w:autoSpaceDE w:val="0"/>
        <w:autoSpaceDN w:val="0"/>
        <w:adjustRightInd w:val="0"/>
        <w:spacing w:after="140" w:line="288" w:lineRule="auto"/>
        <w:rPr>
          <w:rFonts w:ascii="Calibri" w:hAnsi="Calibri" w:cs="Times New Roman"/>
          <w:noProof/>
          <w:sz w:val="24"/>
          <w:szCs w:val="24"/>
        </w:rPr>
      </w:pPr>
    </w:p>
    <w:p w:rsidR="00D53225" w:rsidRPr="00D53225" w:rsidRDefault="00D53225">
      <w:pPr>
        <w:widowControl w:val="0"/>
        <w:autoSpaceDE w:val="0"/>
        <w:autoSpaceDN w:val="0"/>
        <w:adjustRightInd w:val="0"/>
        <w:spacing w:after="0" w:line="240" w:lineRule="auto"/>
        <w:ind w:left="640" w:hanging="640"/>
        <w:rPr>
          <w:rFonts w:ascii="Calibri" w:hAnsi="Calibri" w:cs="Times New Roman"/>
          <w:noProof/>
          <w:sz w:val="24"/>
          <w:szCs w:val="24"/>
        </w:rPr>
      </w:pPr>
      <w:r w:rsidRPr="00D53225">
        <w:rPr>
          <w:rFonts w:ascii="Calibri" w:hAnsi="Calibri" w:cs="Times New Roman"/>
          <w:noProof/>
          <w:sz w:val="24"/>
          <w:szCs w:val="24"/>
        </w:rPr>
        <w:t xml:space="preserve">53. </w:t>
      </w:r>
      <w:r w:rsidRPr="00D53225">
        <w:rPr>
          <w:rFonts w:ascii="Calibri" w:hAnsi="Calibri" w:cs="Times New Roman"/>
          <w:noProof/>
          <w:sz w:val="24"/>
          <w:szCs w:val="24"/>
        </w:rPr>
        <w:tab/>
        <w:t xml:space="preserve">Marquez J, Rivero M. Pineal cysts. </w:t>
      </w:r>
      <w:r w:rsidRPr="00D53225">
        <w:rPr>
          <w:rFonts w:ascii="Calibri" w:hAnsi="Calibri" w:cs="Times New Roman"/>
          <w:i/>
          <w:iCs/>
          <w:noProof/>
          <w:sz w:val="24"/>
          <w:szCs w:val="24"/>
        </w:rPr>
        <w:t>J Neurosurg Pediatr</w:t>
      </w:r>
      <w:r w:rsidRPr="00D53225">
        <w:rPr>
          <w:rFonts w:ascii="Calibri" w:hAnsi="Calibri" w:cs="Times New Roman"/>
          <w:noProof/>
          <w:sz w:val="24"/>
          <w:szCs w:val="24"/>
        </w:rPr>
        <w:t>. 2011;8:422.</w:t>
      </w:r>
    </w:p>
    <w:p w:rsidR="00D53225" w:rsidRPr="00D53225" w:rsidRDefault="00D53225">
      <w:pPr>
        <w:widowControl w:val="0"/>
        <w:autoSpaceDE w:val="0"/>
        <w:autoSpaceDN w:val="0"/>
        <w:adjustRightInd w:val="0"/>
        <w:spacing w:after="140" w:line="288" w:lineRule="auto"/>
        <w:rPr>
          <w:rFonts w:ascii="Calibri" w:hAnsi="Calibri" w:cs="Times New Roman"/>
          <w:noProof/>
          <w:sz w:val="24"/>
          <w:szCs w:val="24"/>
        </w:rPr>
      </w:pPr>
    </w:p>
    <w:p w:rsidR="00D53225" w:rsidRPr="00D53225" w:rsidRDefault="00D53225">
      <w:pPr>
        <w:widowControl w:val="0"/>
        <w:autoSpaceDE w:val="0"/>
        <w:autoSpaceDN w:val="0"/>
        <w:adjustRightInd w:val="0"/>
        <w:spacing w:after="0" w:line="240" w:lineRule="auto"/>
        <w:ind w:left="640" w:hanging="640"/>
        <w:rPr>
          <w:rFonts w:ascii="Calibri" w:hAnsi="Calibri" w:cs="Times New Roman"/>
          <w:noProof/>
          <w:sz w:val="24"/>
          <w:szCs w:val="24"/>
        </w:rPr>
      </w:pPr>
      <w:r w:rsidRPr="00D53225">
        <w:rPr>
          <w:rFonts w:ascii="Calibri" w:hAnsi="Calibri" w:cs="Times New Roman"/>
          <w:noProof/>
          <w:sz w:val="24"/>
          <w:szCs w:val="24"/>
        </w:rPr>
        <w:t xml:space="preserve">54. </w:t>
      </w:r>
      <w:r w:rsidRPr="00D53225">
        <w:rPr>
          <w:rFonts w:ascii="Calibri" w:hAnsi="Calibri" w:cs="Times New Roman"/>
          <w:noProof/>
          <w:sz w:val="24"/>
          <w:szCs w:val="24"/>
        </w:rPr>
        <w:tab/>
        <w:t xml:space="preserve">Fakhran S, Escott EJ. Pineocytoma mimicking a pineal cyst on imaging: True diagnostic dilemma or a case of incomplete imaging? </w:t>
      </w:r>
      <w:r w:rsidRPr="00D53225">
        <w:rPr>
          <w:rFonts w:ascii="Calibri" w:hAnsi="Calibri" w:cs="Times New Roman"/>
          <w:i/>
          <w:iCs/>
          <w:noProof/>
          <w:sz w:val="24"/>
          <w:szCs w:val="24"/>
        </w:rPr>
        <w:t>Am J Neuroradiol</w:t>
      </w:r>
      <w:r w:rsidRPr="00D53225">
        <w:rPr>
          <w:rFonts w:ascii="Calibri" w:hAnsi="Calibri" w:cs="Times New Roman"/>
          <w:noProof/>
          <w:sz w:val="24"/>
          <w:szCs w:val="24"/>
        </w:rPr>
        <w:t xml:space="preserve">. 2008;29(1):159-163. </w:t>
      </w:r>
    </w:p>
    <w:p w:rsidR="00D53225" w:rsidRPr="00D53225" w:rsidRDefault="00D53225">
      <w:pPr>
        <w:widowControl w:val="0"/>
        <w:autoSpaceDE w:val="0"/>
        <w:autoSpaceDN w:val="0"/>
        <w:adjustRightInd w:val="0"/>
        <w:spacing w:after="140" w:line="288" w:lineRule="auto"/>
        <w:rPr>
          <w:rFonts w:ascii="Calibri" w:hAnsi="Calibri" w:cs="Times New Roman"/>
          <w:noProof/>
          <w:sz w:val="24"/>
          <w:szCs w:val="24"/>
        </w:rPr>
      </w:pPr>
    </w:p>
    <w:p w:rsidR="00D53225" w:rsidRPr="00D53225" w:rsidRDefault="00D53225">
      <w:pPr>
        <w:widowControl w:val="0"/>
        <w:autoSpaceDE w:val="0"/>
        <w:autoSpaceDN w:val="0"/>
        <w:adjustRightInd w:val="0"/>
        <w:spacing w:after="0" w:line="240" w:lineRule="auto"/>
        <w:ind w:left="640" w:hanging="640"/>
        <w:rPr>
          <w:rFonts w:ascii="Calibri" w:hAnsi="Calibri" w:cs="Times New Roman"/>
          <w:noProof/>
          <w:sz w:val="24"/>
          <w:szCs w:val="24"/>
        </w:rPr>
      </w:pPr>
      <w:r w:rsidRPr="00D53225">
        <w:rPr>
          <w:rFonts w:ascii="Calibri" w:hAnsi="Calibri" w:cs="Times New Roman"/>
          <w:noProof/>
          <w:sz w:val="24"/>
          <w:szCs w:val="24"/>
        </w:rPr>
        <w:t xml:space="preserve">55. </w:t>
      </w:r>
      <w:r w:rsidRPr="00D53225">
        <w:rPr>
          <w:rFonts w:ascii="Calibri" w:hAnsi="Calibri" w:cs="Times New Roman"/>
          <w:noProof/>
          <w:sz w:val="24"/>
          <w:szCs w:val="24"/>
        </w:rPr>
        <w:tab/>
        <w:t xml:space="preserve">Hayashida Y, Hirai T, Korogi Y, et al. Pineal cystic germinoma with syncytiotrophoblastic giant cells mimicking {MR} imaging findings of a pineal cyst. </w:t>
      </w:r>
      <w:r w:rsidRPr="00D53225">
        <w:rPr>
          <w:rFonts w:ascii="Calibri" w:hAnsi="Calibri" w:cs="Times New Roman"/>
          <w:i/>
          <w:iCs/>
          <w:noProof/>
          <w:sz w:val="24"/>
          <w:szCs w:val="24"/>
        </w:rPr>
        <w:t>{AJNR} Am J Neuroradiol</w:t>
      </w:r>
      <w:r w:rsidRPr="00D53225">
        <w:rPr>
          <w:rFonts w:ascii="Calibri" w:hAnsi="Calibri" w:cs="Times New Roman"/>
          <w:noProof/>
          <w:sz w:val="24"/>
          <w:szCs w:val="24"/>
        </w:rPr>
        <w:t xml:space="preserve">. 2004;25(9):1538-1540. </w:t>
      </w:r>
    </w:p>
    <w:p w:rsidR="00D53225" w:rsidRPr="00D53225" w:rsidRDefault="00D53225">
      <w:pPr>
        <w:widowControl w:val="0"/>
        <w:autoSpaceDE w:val="0"/>
        <w:autoSpaceDN w:val="0"/>
        <w:adjustRightInd w:val="0"/>
        <w:spacing w:after="140" w:line="288" w:lineRule="auto"/>
        <w:rPr>
          <w:rFonts w:ascii="Calibri" w:hAnsi="Calibri" w:cs="Times New Roman"/>
          <w:noProof/>
          <w:sz w:val="24"/>
          <w:szCs w:val="24"/>
        </w:rPr>
      </w:pPr>
    </w:p>
    <w:p w:rsidR="00D53225" w:rsidRPr="00D53225" w:rsidRDefault="00D53225">
      <w:pPr>
        <w:widowControl w:val="0"/>
        <w:autoSpaceDE w:val="0"/>
        <w:autoSpaceDN w:val="0"/>
        <w:adjustRightInd w:val="0"/>
        <w:spacing w:after="0" w:line="240" w:lineRule="auto"/>
        <w:ind w:left="640" w:hanging="640"/>
        <w:rPr>
          <w:rFonts w:ascii="Calibri" w:hAnsi="Calibri" w:cs="Times New Roman"/>
          <w:noProof/>
          <w:sz w:val="24"/>
          <w:szCs w:val="24"/>
        </w:rPr>
      </w:pPr>
      <w:r w:rsidRPr="00D53225">
        <w:rPr>
          <w:rFonts w:ascii="Calibri" w:hAnsi="Calibri" w:cs="Times New Roman"/>
          <w:noProof/>
          <w:sz w:val="24"/>
          <w:szCs w:val="24"/>
        </w:rPr>
        <w:t xml:space="preserve">56. </w:t>
      </w:r>
      <w:r w:rsidRPr="00D53225">
        <w:rPr>
          <w:rFonts w:ascii="Calibri" w:hAnsi="Calibri" w:cs="Times New Roman"/>
          <w:noProof/>
          <w:sz w:val="24"/>
          <w:szCs w:val="24"/>
        </w:rPr>
        <w:tab/>
        <w:t xml:space="preserve">Al-Holou WN, Maher CO, Muraszko KM, Garton HJL. The natural history of pineal cysts in children and young adults. </w:t>
      </w:r>
      <w:r w:rsidRPr="00D53225">
        <w:rPr>
          <w:rFonts w:ascii="Calibri" w:hAnsi="Calibri" w:cs="Times New Roman"/>
          <w:i/>
          <w:iCs/>
          <w:noProof/>
          <w:sz w:val="24"/>
          <w:szCs w:val="24"/>
        </w:rPr>
        <w:t>J Neurosurg Pediatr</w:t>
      </w:r>
      <w:r w:rsidRPr="00D53225">
        <w:rPr>
          <w:rFonts w:ascii="Calibri" w:hAnsi="Calibri" w:cs="Times New Roman"/>
          <w:noProof/>
          <w:sz w:val="24"/>
          <w:szCs w:val="24"/>
        </w:rPr>
        <w:t xml:space="preserve">. 2010;5(2):162-166. </w:t>
      </w:r>
    </w:p>
    <w:p w:rsidR="00D53225" w:rsidRPr="00D53225" w:rsidRDefault="00D53225">
      <w:pPr>
        <w:widowControl w:val="0"/>
        <w:autoSpaceDE w:val="0"/>
        <w:autoSpaceDN w:val="0"/>
        <w:adjustRightInd w:val="0"/>
        <w:spacing w:after="140" w:line="288" w:lineRule="auto"/>
        <w:rPr>
          <w:rFonts w:ascii="Calibri" w:hAnsi="Calibri" w:cs="Times New Roman"/>
          <w:noProof/>
          <w:sz w:val="24"/>
          <w:szCs w:val="24"/>
        </w:rPr>
      </w:pPr>
    </w:p>
    <w:p w:rsidR="00D53225" w:rsidRPr="00D53225" w:rsidRDefault="00D53225">
      <w:pPr>
        <w:widowControl w:val="0"/>
        <w:autoSpaceDE w:val="0"/>
        <w:autoSpaceDN w:val="0"/>
        <w:adjustRightInd w:val="0"/>
        <w:spacing w:after="0" w:line="240" w:lineRule="auto"/>
        <w:ind w:left="640" w:hanging="640"/>
        <w:rPr>
          <w:rFonts w:ascii="Calibri" w:hAnsi="Calibri"/>
          <w:noProof/>
          <w:sz w:val="24"/>
        </w:rPr>
      </w:pPr>
      <w:r w:rsidRPr="00D53225">
        <w:rPr>
          <w:rFonts w:ascii="Calibri" w:hAnsi="Calibri" w:cs="Times New Roman"/>
          <w:noProof/>
          <w:sz w:val="24"/>
          <w:szCs w:val="24"/>
        </w:rPr>
        <w:t xml:space="preserve">57. </w:t>
      </w:r>
      <w:r w:rsidRPr="00D53225">
        <w:rPr>
          <w:rFonts w:ascii="Calibri" w:hAnsi="Calibri" w:cs="Times New Roman"/>
          <w:noProof/>
          <w:sz w:val="24"/>
          <w:szCs w:val="24"/>
        </w:rPr>
        <w:tab/>
        <w:t xml:space="preserve">Cauley KA, Linnell GJ, Braff SP, Filippi CG. Serial follow-up MRI of indeterminate cystic lesions of the pineal region: experience at a rural tertiary care referral centre. </w:t>
      </w:r>
      <w:r w:rsidRPr="00D53225">
        <w:rPr>
          <w:rFonts w:ascii="Calibri" w:hAnsi="Calibri" w:cs="Times New Roman"/>
          <w:i/>
          <w:iCs/>
          <w:noProof/>
          <w:sz w:val="24"/>
          <w:szCs w:val="24"/>
        </w:rPr>
        <w:t>AJR Am J Roentgenol</w:t>
      </w:r>
      <w:r w:rsidRPr="00D53225">
        <w:rPr>
          <w:rFonts w:ascii="Calibri" w:hAnsi="Calibri" w:cs="Times New Roman"/>
          <w:noProof/>
          <w:sz w:val="24"/>
          <w:szCs w:val="24"/>
        </w:rPr>
        <w:t>. 2009;193(2):533-537.</w:t>
      </w:r>
    </w:p>
    <w:p w:rsidR="00B129FA" w:rsidRPr="003A290C" w:rsidRDefault="00806FB4" w:rsidP="00D53225">
      <w:pPr>
        <w:widowControl w:val="0"/>
        <w:autoSpaceDE w:val="0"/>
        <w:autoSpaceDN w:val="0"/>
        <w:adjustRightInd w:val="0"/>
        <w:spacing w:after="140" w:line="288" w:lineRule="auto"/>
        <w:rPr>
          <w:color w:val="FF0000"/>
        </w:rPr>
      </w:pPr>
      <w:r>
        <w:fldChar w:fldCharType="end"/>
      </w:r>
    </w:p>
    <w:sectPr w:rsidR="00B129FA" w:rsidRPr="003A290C" w:rsidSect="007F04B6">
      <w:headerReference w:type="default" r:id="rId11"/>
      <w:footerReference w:type="default" r:id="rId12"/>
      <w:pgSz w:w="11906" w:h="16838"/>
      <w:pgMar w:top="1440" w:right="1440" w:bottom="1440" w:left="1440"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07DC7" w:rsidRDefault="00107DC7" w:rsidP="007F04B6">
      <w:pPr>
        <w:spacing w:after="0" w:line="240" w:lineRule="auto"/>
      </w:pPr>
      <w:r>
        <w:separator/>
      </w:r>
    </w:p>
  </w:endnote>
  <w:endnote w:type="continuationSeparator" w:id="0">
    <w:p w:rsidR="00107DC7" w:rsidRDefault="00107DC7" w:rsidP="007F04B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342086"/>
      <w:docPartObj>
        <w:docPartGallery w:val="Page Numbers (Bottom of Page)"/>
        <w:docPartUnique/>
      </w:docPartObj>
    </w:sdtPr>
    <w:sdtEndPr>
      <w:rPr>
        <w:color w:val="7F7F7F" w:themeColor="background1" w:themeShade="7F"/>
        <w:spacing w:val="60"/>
      </w:rPr>
    </w:sdtEndPr>
    <w:sdtContent>
      <w:p w:rsidR="00AF441C" w:rsidRDefault="00806FB4">
        <w:pPr>
          <w:pStyle w:val="Footer"/>
          <w:pBdr>
            <w:top w:val="single" w:sz="4" w:space="1" w:color="D9D9D9" w:themeColor="background1" w:themeShade="D9"/>
          </w:pBdr>
          <w:jc w:val="right"/>
        </w:pPr>
        <w:fldSimple w:instr=" PAGE   \* MERGEFORMAT ">
          <w:r w:rsidR="00A0324E">
            <w:rPr>
              <w:noProof/>
            </w:rPr>
            <w:t>12</w:t>
          </w:r>
        </w:fldSimple>
        <w:r w:rsidR="00AF441C">
          <w:t xml:space="preserve"> | </w:t>
        </w:r>
        <w:r w:rsidR="00AF441C">
          <w:rPr>
            <w:color w:val="7F7F7F" w:themeColor="background1" w:themeShade="7F"/>
            <w:spacing w:val="60"/>
          </w:rPr>
          <w:t>Page</w:t>
        </w:r>
      </w:p>
    </w:sdtContent>
  </w:sdt>
  <w:p w:rsidR="00AF441C" w:rsidRDefault="00AF441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07DC7" w:rsidRDefault="00107DC7" w:rsidP="007F04B6">
      <w:pPr>
        <w:spacing w:after="0" w:line="240" w:lineRule="auto"/>
      </w:pPr>
      <w:r>
        <w:separator/>
      </w:r>
    </w:p>
  </w:footnote>
  <w:footnote w:type="continuationSeparator" w:id="0">
    <w:p w:rsidR="00107DC7" w:rsidRDefault="00107DC7" w:rsidP="007F04B6">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F441C" w:rsidRDefault="00AF441C" w:rsidP="007F04B6">
    <w:pPr>
      <w:pStyle w:val="Header"/>
      <w:tabs>
        <w:tab w:val="clear" w:pos="4513"/>
        <w:tab w:val="clear" w:pos="9026"/>
        <w:tab w:val="left" w:pos="8214"/>
      </w:tabs>
    </w:pPr>
    <w:r>
      <w:tab/>
      <w:t>Nevin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F69466A"/>
    <w:multiLevelType w:val="hybridMultilevel"/>
    <w:tmpl w:val="14FEC628"/>
    <w:lvl w:ilvl="0" w:tplc="C88C5F58">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6DE25095"/>
    <w:multiLevelType w:val="hybridMultilevel"/>
    <w:tmpl w:val="8E2A7C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7AD053A3"/>
    <w:multiLevelType w:val="hybridMultilevel"/>
    <w:tmpl w:val="8E2A7C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trackRevisions/>
  <w:defaultTabStop w:val="720"/>
  <w:characterSpacingControl w:val="doNotCompress"/>
  <w:footnotePr>
    <w:footnote w:id="-1"/>
    <w:footnote w:id="0"/>
  </w:footnotePr>
  <w:endnotePr>
    <w:endnote w:id="-1"/>
    <w:endnote w:id="0"/>
  </w:endnotePr>
  <w:compat/>
  <w:rsids>
    <w:rsidRoot w:val="00305342"/>
    <w:rsid w:val="00010D9F"/>
    <w:rsid w:val="00016CBD"/>
    <w:rsid w:val="00021EA6"/>
    <w:rsid w:val="0004154B"/>
    <w:rsid w:val="00046A91"/>
    <w:rsid w:val="0009728B"/>
    <w:rsid w:val="000B4581"/>
    <w:rsid w:val="000C231B"/>
    <w:rsid w:val="000C4AB4"/>
    <w:rsid w:val="000F1188"/>
    <w:rsid w:val="000F67B0"/>
    <w:rsid w:val="001008E3"/>
    <w:rsid w:val="0010607E"/>
    <w:rsid w:val="00107DC7"/>
    <w:rsid w:val="00111565"/>
    <w:rsid w:val="001130E6"/>
    <w:rsid w:val="00120729"/>
    <w:rsid w:val="00140A9C"/>
    <w:rsid w:val="001467D9"/>
    <w:rsid w:val="00151C38"/>
    <w:rsid w:val="001546B4"/>
    <w:rsid w:val="00160AA0"/>
    <w:rsid w:val="00167549"/>
    <w:rsid w:val="001751C3"/>
    <w:rsid w:val="00192B90"/>
    <w:rsid w:val="00194FB7"/>
    <w:rsid w:val="001B385D"/>
    <w:rsid w:val="001C0114"/>
    <w:rsid w:val="001D6434"/>
    <w:rsid w:val="001D7C4D"/>
    <w:rsid w:val="001F3D04"/>
    <w:rsid w:val="00206A38"/>
    <w:rsid w:val="00216176"/>
    <w:rsid w:val="00216A50"/>
    <w:rsid w:val="00223D92"/>
    <w:rsid w:val="00226C1E"/>
    <w:rsid w:val="002334E5"/>
    <w:rsid w:val="00247DEC"/>
    <w:rsid w:val="00265D08"/>
    <w:rsid w:val="00271DDA"/>
    <w:rsid w:val="00283F51"/>
    <w:rsid w:val="002906F8"/>
    <w:rsid w:val="00297EAA"/>
    <w:rsid w:val="002A2A71"/>
    <w:rsid w:val="002B0B79"/>
    <w:rsid w:val="002D369C"/>
    <w:rsid w:val="002D7A34"/>
    <w:rsid w:val="002F1A8D"/>
    <w:rsid w:val="00305342"/>
    <w:rsid w:val="00312472"/>
    <w:rsid w:val="003266FA"/>
    <w:rsid w:val="0033379B"/>
    <w:rsid w:val="00344E56"/>
    <w:rsid w:val="003857F0"/>
    <w:rsid w:val="00390160"/>
    <w:rsid w:val="003A1AB5"/>
    <w:rsid w:val="003A2BEC"/>
    <w:rsid w:val="003B268C"/>
    <w:rsid w:val="003B2920"/>
    <w:rsid w:val="003C312A"/>
    <w:rsid w:val="003C57E2"/>
    <w:rsid w:val="003C72B7"/>
    <w:rsid w:val="003D7330"/>
    <w:rsid w:val="003E5231"/>
    <w:rsid w:val="003F33F4"/>
    <w:rsid w:val="00405C94"/>
    <w:rsid w:val="00410424"/>
    <w:rsid w:val="00413D06"/>
    <w:rsid w:val="00420639"/>
    <w:rsid w:val="004239A3"/>
    <w:rsid w:val="00465E5B"/>
    <w:rsid w:val="004769A9"/>
    <w:rsid w:val="0047706F"/>
    <w:rsid w:val="004809F0"/>
    <w:rsid w:val="004810AA"/>
    <w:rsid w:val="004B05E2"/>
    <w:rsid w:val="004B09DE"/>
    <w:rsid w:val="004B772E"/>
    <w:rsid w:val="004C4050"/>
    <w:rsid w:val="004D1E0F"/>
    <w:rsid w:val="004D6907"/>
    <w:rsid w:val="004E3553"/>
    <w:rsid w:val="004F1700"/>
    <w:rsid w:val="0050614E"/>
    <w:rsid w:val="00506CBB"/>
    <w:rsid w:val="005151E0"/>
    <w:rsid w:val="005250A6"/>
    <w:rsid w:val="00531980"/>
    <w:rsid w:val="00537B56"/>
    <w:rsid w:val="005406C1"/>
    <w:rsid w:val="005503B8"/>
    <w:rsid w:val="00573C30"/>
    <w:rsid w:val="005A1127"/>
    <w:rsid w:val="005B3759"/>
    <w:rsid w:val="005B72A2"/>
    <w:rsid w:val="005C472B"/>
    <w:rsid w:val="005D0E33"/>
    <w:rsid w:val="005D23E9"/>
    <w:rsid w:val="005E010C"/>
    <w:rsid w:val="005F5884"/>
    <w:rsid w:val="00601F59"/>
    <w:rsid w:val="006031E8"/>
    <w:rsid w:val="006125DD"/>
    <w:rsid w:val="00613EC6"/>
    <w:rsid w:val="00620684"/>
    <w:rsid w:val="00621796"/>
    <w:rsid w:val="00621E33"/>
    <w:rsid w:val="00630642"/>
    <w:rsid w:val="0063450B"/>
    <w:rsid w:val="0064159C"/>
    <w:rsid w:val="006435BB"/>
    <w:rsid w:val="0065437D"/>
    <w:rsid w:val="0066206E"/>
    <w:rsid w:val="006748FE"/>
    <w:rsid w:val="00693625"/>
    <w:rsid w:val="006E176D"/>
    <w:rsid w:val="006F0DB0"/>
    <w:rsid w:val="00700642"/>
    <w:rsid w:val="00724810"/>
    <w:rsid w:val="007324BE"/>
    <w:rsid w:val="0075081F"/>
    <w:rsid w:val="00750AAE"/>
    <w:rsid w:val="007636E9"/>
    <w:rsid w:val="007657AE"/>
    <w:rsid w:val="00777645"/>
    <w:rsid w:val="007963E8"/>
    <w:rsid w:val="007A7722"/>
    <w:rsid w:val="007B6AB1"/>
    <w:rsid w:val="007C13EC"/>
    <w:rsid w:val="007C368C"/>
    <w:rsid w:val="007D372D"/>
    <w:rsid w:val="007E4F3A"/>
    <w:rsid w:val="007F04B6"/>
    <w:rsid w:val="007F41B5"/>
    <w:rsid w:val="008002CC"/>
    <w:rsid w:val="00806FB4"/>
    <w:rsid w:val="008152DB"/>
    <w:rsid w:val="00821F9A"/>
    <w:rsid w:val="00831F66"/>
    <w:rsid w:val="00843D20"/>
    <w:rsid w:val="00862070"/>
    <w:rsid w:val="00874F5D"/>
    <w:rsid w:val="0088112A"/>
    <w:rsid w:val="00885145"/>
    <w:rsid w:val="008C32FC"/>
    <w:rsid w:val="008C37CB"/>
    <w:rsid w:val="008C7432"/>
    <w:rsid w:val="008C755A"/>
    <w:rsid w:val="008D4FA6"/>
    <w:rsid w:val="008E7C0D"/>
    <w:rsid w:val="00901CB3"/>
    <w:rsid w:val="00903FB4"/>
    <w:rsid w:val="00921DB1"/>
    <w:rsid w:val="00924581"/>
    <w:rsid w:val="00937184"/>
    <w:rsid w:val="00951A97"/>
    <w:rsid w:val="00953A5A"/>
    <w:rsid w:val="00957729"/>
    <w:rsid w:val="00972308"/>
    <w:rsid w:val="00972B40"/>
    <w:rsid w:val="009A0BF8"/>
    <w:rsid w:val="009B3730"/>
    <w:rsid w:val="009C1C18"/>
    <w:rsid w:val="009D7E5C"/>
    <w:rsid w:val="009E782A"/>
    <w:rsid w:val="009F531C"/>
    <w:rsid w:val="009F7FA1"/>
    <w:rsid w:val="00A0324E"/>
    <w:rsid w:val="00A10DF3"/>
    <w:rsid w:val="00A24418"/>
    <w:rsid w:val="00A25762"/>
    <w:rsid w:val="00A37ED3"/>
    <w:rsid w:val="00A37F0B"/>
    <w:rsid w:val="00A409DB"/>
    <w:rsid w:val="00A54624"/>
    <w:rsid w:val="00A621FF"/>
    <w:rsid w:val="00A63225"/>
    <w:rsid w:val="00A677EC"/>
    <w:rsid w:val="00A842E6"/>
    <w:rsid w:val="00AA55A8"/>
    <w:rsid w:val="00AB6EE8"/>
    <w:rsid w:val="00AC780D"/>
    <w:rsid w:val="00AE63BA"/>
    <w:rsid w:val="00AF3146"/>
    <w:rsid w:val="00AF441C"/>
    <w:rsid w:val="00B031F3"/>
    <w:rsid w:val="00B129FA"/>
    <w:rsid w:val="00B14E77"/>
    <w:rsid w:val="00B4184C"/>
    <w:rsid w:val="00B53CB1"/>
    <w:rsid w:val="00B81CF8"/>
    <w:rsid w:val="00B82C70"/>
    <w:rsid w:val="00B861B4"/>
    <w:rsid w:val="00BA7E9C"/>
    <w:rsid w:val="00BB33B5"/>
    <w:rsid w:val="00BB79C2"/>
    <w:rsid w:val="00BC58C0"/>
    <w:rsid w:val="00BC68D3"/>
    <w:rsid w:val="00BD180E"/>
    <w:rsid w:val="00BE6B30"/>
    <w:rsid w:val="00C01337"/>
    <w:rsid w:val="00C066FD"/>
    <w:rsid w:val="00C27B2F"/>
    <w:rsid w:val="00C34079"/>
    <w:rsid w:val="00C55605"/>
    <w:rsid w:val="00C60372"/>
    <w:rsid w:val="00C60FBF"/>
    <w:rsid w:val="00C615F7"/>
    <w:rsid w:val="00C75DF9"/>
    <w:rsid w:val="00C75E77"/>
    <w:rsid w:val="00C87CB1"/>
    <w:rsid w:val="00C92181"/>
    <w:rsid w:val="00C92D1C"/>
    <w:rsid w:val="00C976F1"/>
    <w:rsid w:val="00CC0139"/>
    <w:rsid w:val="00CD42F7"/>
    <w:rsid w:val="00CF036C"/>
    <w:rsid w:val="00D142D7"/>
    <w:rsid w:val="00D379EC"/>
    <w:rsid w:val="00D53225"/>
    <w:rsid w:val="00D912B3"/>
    <w:rsid w:val="00DE334D"/>
    <w:rsid w:val="00DE49B8"/>
    <w:rsid w:val="00DF4BA7"/>
    <w:rsid w:val="00E11402"/>
    <w:rsid w:val="00E20A78"/>
    <w:rsid w:val="00E24A0C"/>
    <w:rsid w:val="00E32AE7"/>
    <w:rsid w:val="00E33D2A"/>
    <w:rsid w:val="00E54821"/>
    <w:rsid w:val="00E55542"/>
    <w:rsid w:val="00E55A58"/>
    <w:rsid w:val="00E730BA"/>
    <w:rsid w:val="00E748CC"/>
    <w:rsid w:val="00E775F1"/>
    <w:rsid w:val="00E92397"/>
    <w:rsid w:val="00EA4582"/>
    <w:rsid w:val="00EC44C8"/>
    <w:rsid w:val="00EC6D38"/>
    <w:rsid w:val="00ED1828"/>
    <w:rsid w:val="00EE6911"/>
    <w:rsid w:val="00EE796D"/>
    <w:rsid w:val="00EF195A"/>
    <w:rsid w:val="00EF4847"/>
    <w:rsid w:val="00EF4D72"/>
    <w:rsid w:val="00EF7E70"/>
    <w:rsid w:val="00F07988"/>
    <w:rsid w:val="00F24EA4"/>
    <w:rsid w:val="00F30233"/>
    <w:rsid w:val="00F35677"/>
    <w:rsid w:val="00F56D37"/>
    <w:rsid w:val="00F809D6"/>
    <w:rsid w:val="00F81F5F"/>
    <w:rsid w:val="00F84A8B"/>
    <w:rsid w:val="00F850C8"/>
    <w:rsid w:val="00FA1907"/>
    <w:rsid w:val="00FA5230"/>
    <w:rsid w:val="00FB2870"/>
    <w:rsid w:val="00FB5B37"/>
    <w:rsid w:val="00FC2D33"/>
    <w:rsid w:val="00FC46C5"/>
    <w:rsid w:val="00FF6219"/>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43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5342"/>
    <w:rPr>
      <w:rFonts w:eastAsiaTheme="minorEastAsia"/>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01F5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01F59"/>
    <w:rPr>
      <w:rFonts w:ascii="Tahoma" w:eastAsiaTheme="minorEastAsia" w:hAnsi="Tahoma" w:cs="Tahoma"/>
      <w:sz w:val="16"/>
      <w:szCs w:val="16"/>
      <w:lang w:eastAsia="en-GB"/>
    </w:rPr>
  </w:style>
  <w:style w:type="character" w:styleId="CommentReference">
    <w:name w:val="annotation reference"/>
    <w:basedOn w:val="DefaultParagraphFont"/>
    <w:uiPriority w:val="99"/>
    <w:semiHidden/>
    <w:unhideWhenUsed/>
    <w:rsid w:val="00B81CF8"/>
    <w:rPr>
      <w:sz w:val="18"/>
      <w:szCs w:val="18"/>
    </w:rPr>
  </w:style>
  <w:style w:type="paragraph" w:styleId="CommentText">
    <w:name w:val="annotation text"/>
    <w:basedOn w:val="Normal"/>
    <w:link w:val="CommentTextChar"/>
    <w:uiPriority w:val="99"/>
    <w:semiHidden/>
    <w:unhideWhenUsed/>
    <w:rsid w:val="00B81CF8"/>
    <w:pPr>
      <w:spacing w:line="240" w:lineRule="auto"/>
    </w:pPr>
    <w:rPr>
      <w:sz w:val="24"/>
      <w:szCs w:val="24"/>
    </w:rPr>
  </w:style>
  <w:style w:type="character" w:customStyle="1" w:styleId="CommentTextChar">
    <w:name w:val="Comment Text Char"/>
    <w:basedOn w:val="DefaultParagraphFont"/>
    <w:link w:val="CommentText"/>
    <w:uiPriority w:val="99"/>
    <w:semiHidden/>
    <w:rsid w:val="00B81CF8"/>
    <w:rPr>
      <w:rFonts w:eastAsiaTheme="minorEastAsia"/>
      <w:sz w:val="24"/>
      <w:szCs w:val="24"/>
      <w:lang w:eastAsia="en-GB"/>
    </w:rPr>
  </w:style>
  <w:style w:type="paragraph" w:styleId="CommentSubject">
    <w:name w:val="annotation subject"/>
    <w:basedOn w:val="CommentText"/>
    <w:next w:val="CommentText"/>
    <w:link w:val="CommentSubjectChar"/>
    <w:uiPriority w:val="99"/>
    <w:semiHidden/>
    <w:unhideWhenUsed/>
    <w:rsid w:val="00B81CF8"/>
    <w:rPr>
      <w:b/>
      <w:bCs/>
      <w:sz w:val="20"/>
      <w:szCs w:val="20"/>
    </w:rPr>
  </w:style>
  <w:style w:type="character" w:customStyle="1" w:styleId="CommentSubjectChar">
    <w:name w:val="Comment Subject Char"/>
    <w:basedOn w:val="CommentTextChar"/>
    <w:link w:val="CommentSubject"/>
    <w:uiPriority w:val="99"/>
    <w:semiHidden/>
    <w:rsid w:val="00B81CF8"/>
    <w:rPr>
      <w:rFonts w:eastAsiaTheme="minorEastAsia"/>
      <w:b/>
      <w:bCs/>
      <w:sz w:val="20"/>
      <w:szCs w:val="20"/>
      <w:lang w:eastAsia="en-GB"/>
    </w:rPr>
  </w:style>
  <w:style w:type="paragraph" w:styleId="Revision">
    <w:name w:val="Revision"/>
    <w:hidden/>
    <w:uiPriority w:val="99"/>
    <w:semiHidden/>
    <w:rsid w:val="00B81CF8"/>
    <w:pPr>
      <w:spacing w:after="0" w:line="240" w:lineRule="auto"/>
    </w:pPr>
    <w:rPr>
      <w:rFonts w:eastAsiaTheme="minorEastAsia"/>
      <w:lang w:eastAsia="en-GB"/>
    </w:rPr>
  </w:style>
  <w:style w:type="table" w:styleId="TableGrid">
    <w:name w:val="Table Grid"/>
    <w:basedOn w:val="TableNormal"/>
    <w:uiPriority w:val="59"/>
    <w:rsid w:val="0072481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206A38"/>
    <w:pPr>
      <w:ind w:left="720"/>
      <w:contextualSpacing/>
    </w:pPr>
  </w:style>
  <w:style w:type="paragraph" w:styleId="Header">
    <w:name w:val="header"/>
    <w:basedOn w:val="Normal"/>
    <w:link w:val="HeaderChar"/>
    <w:uiPriority w:val="99"/>
    <w:semiHidden/>
    <w:unhideWhenUsed/>
    <w:rsid w:val="007F04B6"/>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7F04B6"/>
    <w:rPr>
      <w:rFonts w:eastAsiaTheme="minorEastAsia"/>
      <w:lang w:eastAsia="en-GB"/>
    </w:rPr>
  </w:style>
  <w:style w:type="paragraph" w:styleId="Footer">
    <w:name w:val="footer"/>
    <w:basedOn w:val="Normal"/>
    <w:link w:val="FooterChar"/>
    <w:uiPriority w:val="99"/>
    <w:unhideWhenUsed/>
    <w:rsid w:val="007F04B6"/>
    <w:pPr>
      <w:tabs>
        <w:tab w:val="center" w:pos="4513"/>
        <w:tab w:val="right" w:pos="9026"/>
      </w:tabs>
      <w:spacing w:after="0" w:line="240" w:lineRule="auto"/>
    </w:pPr>
  </w:style>
  <w:style w:type="character" w:customStyle="1" w:styleId="FooterChar">
    <w:name w:val="Footer Char"/>
    <w:basedOn w:val="DefaultParagraphFont"/>
    <w:link w:val="Footer"/>
    <w:uiPriority w:val="99"/>
    <w:rsid w:val="007F04B6"/>
    <w:rPr>
      <w:rFonts w:eastAsiaTheme="minorEastAsia"/>
      <w:lang w:eastAsia="en-GB"/>
    </w:rPr>
  </w:style>
  <w:style w:type="character" w:styleId="Hyperlink">
    <w:name w:val="Hyperlink"/>
    <w:basedOn w:val="DefaultParagraphFont"/>
    <w:uiPriority w:val="99"/>
    <w:unhideWhenUsed/>
    <w:rsid w:val="0004154B"/>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5342"/>
    <w:rPr>
      <w:rFonts w:eastAsiaTheme="minorEastAsia"/>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01F5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01F59"/>
    <w:rPr>
      <w:rFonts w:ascii="Tahoma" w:eastAsiaTheme="minorEastAsia" w:hAnsi="Tahoma" w:cs="Tahoma"/>
      <w:sz w:val="16"/>
      <w:szCs w:val="16"/>
      <w:lang w:eastAsia="en-GB"/>
    </w:rPr>
  </w:style>
  <w:style w:type="character" w:styleId="CommentReference">
    <w:name w:val="annotation reference"/>
    <w:basedOn w:val="DefaultParagraphFont"/>
    <w:uiPriority w:val="99"/>
    <w:semiHidden/>
    <w:unhideWhenUsed/>
    <w:rsid w:val="00B81CF8"/>
    <w:rPr>
      <w:sz w:val="18"/>
      <w:szCs w:val="18"/>
    </w:rPr>
  </w:style>
  <w:style w:type="paragraph" w:styleId="CommentText">
    <w:name w:val="annotation text"/>
    <w:basedOn w:val="Normal"/>
    <w:link w:val="CommentTextChar"/>
    <w:uiPriority w:val="99"/>
    <w:semiHidden/>
    <w:unhideWhenUsed/>
    <w:rsid w:val="00B81CF8"/>
    <w:pPr>
      <w:spacing w:line="240" w:lineRule="auto"/>
    </w:pPr>
    <w:rPr>
      <w:sz w:val="24"/>
      <w:szCs w:val="24"/>
    </w:rPr>
  </w:style>
  <w:style w:type="character" w:customStyle="1" w:styleId="CommentTextChar">
    <w:name w:val="Comment Text Char"/>
    <w:basedOn w:val="DefaultParagraphFont"/>
    <w:link w:val="CommentText"/>
    <w:uiPriority w:val="99"/>
    <w:semiHidden/>
    <w:rsid w:val="00B81CF8"/>
    <w:rPr>
      <w:rFonts w:eastAsiaTheme="minorEastAsia"/>
      <w:sz w:val="24"/>
      <w:szCs w:val="24"/>
      <w:lang w:eastAsia="en-GB"/>
    </w:rPr>
  </w:style>
  <w:style w:type="paragraph" w:styleId="CommentSubject">
    <w:name w:val="annotation subject"/>
    <w:basedOn w:val="CommentText"/>
    <w:next w:val="CommentText"/>
    <w:link w:val="CommentSubjectChar"/>
    <w:uiPriority w:val="99"/>
    <w:semiHidden/>
    <w:unhideWhenUsed/>
    <w:rsid w:val="00B81CF8"/>
    <w:rPr>
      <w:b/>
      <w:bCs/>
      <w:sz w:val="20"/>
      <w:szCs w:val="20"/>
    </w:rPr>
  </w:style>
  <w:style w:type="character" w:customStyle="1" w:styleId="CommentSubjectChar">
    <w:name w:val="Comment Subject Char"/>
    <w:basedOn w:val="CommentTextChar"/>
    <w:link w:val="CommentSubject"/>
    <w:uiPriority w:val="99"/>
    <w:semiHidden/>
    <w:rsid w:val="00B81CF8"/>
    <w:rPr>
      <w:rFonts w:eastAsiaTheme="minorEastAsia"/>
      <w:b/>
      <w:bCs/>
      <w:sz w:val="20"/>
      <w:szCs w:val="20"/>
      <w:lang w:eastAsia="en-GB"/>
    </w:rPr>
  </w:style>
  <w:style w:type="paragraph" w:styleId="Revision">
    <w:name w:val="Revision"/>
    <w:hidden/>
    <w:uiPriority w:val="99"/>
    <w:semiHidden/>
    <w:rsid w:val="00B81CF8"/>
    <w:pPr>
      <w:spacing w:after="0" w:line="240" w:lineRule="auto"/>
    </w:pPr>
    <w:rPr>
      <w:rFonts w:eastAsiaTheme="minorEastAsia"/>
      <w:lang w:eastAsia="en-GB"/>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microsoft.com/office/2007/relationships/stylesWithEffects" Target="stylesWithEffect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ed\Documents\Pineal%20cysts\Book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GB"/>
  <c:chart>
    <c:autoTitleDeleted val="1"/>
    <c:plotArea>
      <c:layout/>
      <c:barChart>
        <c:barDir val="col"/>
        <c:grouping val="clustered"/>
        <c:ser>
          <c:idx val="0"/>
          <c:order val="0"/>
          <c:tx>
            <c:strRef>
              <c:f>Sheet1!$C$2</c:f>
              <c:strCache>
                <c:ptCount val="1"/>
                <c:pt idx="0">
                  <c:v>Total</c:v>
                </c:pt>
              </c:strCache>
            </c:strRef>
          </c:tx>
          <c:dLbls>
            <c:txPr>
              <a:bodyPr/>
              <a:lstStyle/>
              <a:p>
                <a:pPr>
                  <a:defRPr sz="1100" baseline="0">
                    <a:latin typeface="Arial" pitchFamily="34" charset="0"/>
                    <a:cs typeface="Arial" pitchFamily="34" charset="0"/>
                  </a:defRPr>
                </a:pPr>
                <a:endParaRPr lang="en-US"/>
              </a:p>
            </c:txPr>
            <c:showVal val="1"/>
          </c:dLbls>
          <c:cat>
            <c:strRef>
              <c:f>Sheet1!$B$3:$B$8</c:f>
              <c:strCache>
                <c:ptCount val="6"/>
                <c:pt idx="0">
                  <c:v>16-30</c:v>
                </c:pt>
                <c:pt idx="1">
                  <c:v>31-40</c:v>
                </c:pt>
                <c:pt idx="2">
                  <c:v>41-50</c:v>
                </c:pt>
                <c:pt idx="3">
                  <c:v>51-60</c:v>
                </c:pt>
                <c:pt idx="4">
                  <c:v>61-70</c:v>
                </c:pt>
                <c:pt idx="5">
                  <c:v>71-84</c:v>
                </c:pt>
              </c:strCache>
            </c:strRef>
          </c:cat>
          <c:val>
            <c:numRef>
              <c:f>Sheet1!$C$3:$C$8</c:f>
              <c:numCache>
                <c:formatCode>General</c:formatCode>
                <c:ptCount val="6"/>
                <c:pt idx="0">
                  <c:v>92</c:v>
                </c:pt>
                <c:pt idx="1">
                  <c:v>66</c:v>
                </c:pt>
                <c:pt idx="2">
                  <c:v>63</c:v>
                </c:pt>
                <c:pt idx="3">
                  <c:v>32</c:v>
                </c:pt>
                <c:pt idx="4">
                  <c:v>21</c:v>
                </c:pt>
                <c:pt idx="5">
                  <c:v>7</c:v>
                </c:pt>
              </c:numCache>
            </c:numRef>
          </c:val>
        </c:ser>
        <c:ser>
          <c:idx val="1"/>
          <c:order val="1"/>
          <c:tx>
            <c:strRef>
              <c:f>Sheet1!$D$2</c:f>
              <c:strCache>
                <c:ptCount val="1"/>
                <c:pt idx="0">
                  <c:v>Males</c:v>
                </c:pt>
              </c:strCache>
            </c:strRef>
          </c:tx>
          <c:dLbls>
            <c:txPr>
              <a:bodyPr/>
              <a:lstStyle/>
              <a:p>
                <a:pPr>
                  <a:defRPr sz="1100" baseline="0">
                    <a:latin typeface="Arial" pitchFamily="34" charset="0"/>
                    <a:cs typeface="Arial" pitchFamily="34" charset="0"/>
                  </a:defRPr>
                </a:pPr>
                <a:endParaRPr lang="en-US"/>
              </a:p>
            </c:txPr>
            <c:showVal val="1"/>
          </c:dLbls>
          <c:cat>
            <c:strRef>
              <c:f>Sheet1!$B$3:$B$8</c:f>
              <c:strCache>
                <c:ptCount val="6"/>
                <c:pt idx="0">
                  <c:v>16-30</c:v>
                </c:pt>
                <c:pt idx="1">
                  <c:v>31-40</c:v>
                </c:pt>
                <c:pt idx="2">
                  <c:v>41-50</c:v>
                </c:pt>
                <c:pt idx="3">
                  <c:v>51-60</c:v>
                </c:pt>
                <c:pt idx="4">
                  <c:v>61-70</c:v>
                </c:pt>
                <c:pt idx="5">
                  <c:v>71-84</c:v>
                </c:pt>
              </c:strCache>
            </c:strRef>
          </c:cat>
          <c:val>
            <c:numRef>
              <c:f>Sheet1!$D$3:$D$8</c:f>
              <c:numCache>
                <c:formatCode>General</c:formatCode>
                <c:ptCount val="6"/>
                <c:pt idx="0">
                  <c:v>29</c:v>
                </c:pt>
                <c:pt idx="1">
                  <c:v>27</c:v>
                </c:pt>
                <c:pt idx="2">
                  <c:v>23</c:v>
                </c:pt>
                <c:pt idx="3">
                  <c:v>6</c:v>
                </c:pt>
                <c:pt idx="4">
                  <c:v>13</c:v>
                </c:pt>
                <c:pt idx="5">
                  <c:v>5</c:v>
                </c:pt>
              </c:numCache>
            </c:numRef>
          </c:val>
        </c:ser>
        <c:ser>
          <c:idx val="2"/>
          <c:order val="2"/>
          <c:tx>
            <c:strRef>
              <c:f>Sheet1!$E$2</c:f>
              <c:strCache>
                <c:ptCount val="1"/>
                <c:pt idx="0">
                  <c:v>Females</c:v>
                </c:pt>
              </c:strCache>
            </c:strRef>
          </c:tx>
          <c:dLbls>
            <c:txPr>
              <a:bodyPr/>
              <a:lstStyle/>
              <a:p>
                <a:pPr>
                  <a:defRPr sz="1100" baseline="0">
                    <a:latin typeface="Arial" pitchFamily="34" charset="0"/>
                    <a:cs typeface="Arial" pitchFamily="34" charset="0"/>
                  </a:defRPr>
                </a:pPr>
                <a:endParaRPr lang="en-US"/>
              </a:p>
            </c:txPr>
            <c:showVal val="1"/>
          </c:dLbls>
          <c:cat>
            <c:strRef>
              <c:f>Sheet1!$B$3:$B$8</c:f>
              <c:strCache>
                <c:ptCount val="6"/>
                <c:pt idx="0">
                  <c:v>16-30</c:v>
                </c:pt>
                <c:pt idx="1">
                  <c:v>31-40</c:v>
                </c:pt>
                <c:pt idx="2">
                  <c:v>41-50</c:v>
                </c:pt>
                <c:pt idx="3">
                  <c:v>51-60</c:v>
                </c:pt>
                <c:pt idx="4">
                  <c:v>61-70</c:v>
                </c:pt>
                <c:pt idx="5">
                  <c:v>71-84</c:v>
                </c:pt>
              </c:strCache>
            </c:strRef>
          </c:cat>
          <c:val>
            <c:numRef>
              <c:f>Sheet1!$E$3:$E$8</c:f>
              <c:numCache>
                <c:formatCode>General</c:formatCode>
                <c:ptCount val="6"/>
                <c:pt idx="0">
                  <c:v>63</c:v>
                </c:pt>
                <c:pt idx="1">
                  <c:v>39</c:v>
                </c:pt>
                <c:pt idx="2">
                  <c:v>40</c:v>
                </c:pt>
                <c:pt idx="3">
                  <c:v>26</c:v>
                </c:pt>
                <c:pt idx="4">
                  <c:v>8</c:v>
                </c:pt>
                <c:pt idx="5">
                  <c:v>2</c:v>
                </c:pt>
              </c:numCache>
            </c:numRef>
          </c:val>
        </c:ser>
        <c:axId val="100647680"/>
        <c:axId val="100649600"/>
      </c:barChart>
      <c:catAx>
        <c:axId val="100647680"/>
        <c:scaling>
          <c:orientation val="minMax"/>
        </c:scaling>
        <c:axPos val="b"/>
        <c:title>
          <c:tx>
            <c:rich>
              <a:bodyPr/>
              <a:lstStyle/>
              <a:p>
                <a:pPr>
                  <a:defRPr sz="1400" baseline="0">
                    <a:latin typeface="Arial" pitchFamily="34" charset="0"/>
                    <a:cs typeface="Arial" pitchFamily="34" charset="0"/>
                  </a:defRPr>
                </a:pPr>
                <a:r>
                  <a:rPr lang="en-GB" sz="1100" baseline="0">
                    <a:latin typeface="Arial" pitchFamily="34" charset="0"/>
                    <a:cs typeface="Arial" pitchFamily="34" charset="0"/>
                  </a:rPr>
                  <a:t>Age Groups</a:t>
                </a:r>
              </a:p>
            </c:rich>
          </c:tx>
          <c:layout>
            <c:manualLayout>
              <c:xMode val="edge"/>
              <c:yMode val="edge"/>
              <c:x val="0.43043416447944505"/>
              <c:y val="0.91964757709251632"/>
            </c:manualLayout>
          </c:layout>
        </c:title>
        <c:majorTickMark val="none"/>
        <c:tickLblPos val="nextTo"/>
        <c:crossAx val="100649600"/>
        <c:crosses val="autoZero"/>
        <c:auto val="1"/>
        <c:lblAlgn val="ctr"/>
        <c:lblOffset val="100"/>
      </c:catAx>
      <c:valAx>
        <c:axId val="100649600"/>
        <c:scaling>
          <c:orientation val="minMax"/>
        </c:scaling>
        <c:axPos val="l"/>
        <c:majorGridlines/>
        <c:title>
          <c:tx>
            <c:rich>
              <a:bodyPr/>
              <a:lstStyle/>
              <a:p>
                <a:pPr>
                  <a:defRPr sz="1400" baseline="0">
                    <a:latin typeface="Arial" pitchFamily="34" charset="0"/>
                    <a:cs typeface="Arial" pitchFamily="34" charset="0"/>
                  </a:defRPr>
                </a:pPr>
                <a:r>
                  <a:rPr lang="en-GB" sz="1100" baseline="0">
                    <a:latin typeface="Arial" pitchFamily="34" charset="0"/>
                    <a:cs typeface="Arial" pitchFamily="34" charset="0"/>
                  </a:rPr>
                  <a:t>Number</a:t>
                </a:r>
              </a:p>
            </c:rich>
          </c:tx>
        </c:title>
        <c:numFmt formatCode="General" sourceLinked="1"/>
        <c:tickLblPos val="nextTo"/>
        <c:crossAx val="100647680"/>
        <c:crosses val="autoZero"/>
        <c:crossBetween val="between"/>
      </c:valAx>
    </c:plotArea>
    <c:legend>
      <c:legendPos val="r"/>
      <c:txPr>
        <a:bodyPr/>
        <a:lstStyle/>
        <a:p>
          <a:pPr>
            <a:defRPr sz="1100" baseline="0">
              <a:latin typeface="Arial" pitchFamily="34" charset="0"/>
              <a:cs typeface="Arial" pitchFamily="34" charset="0"/>
            </a:defRPr>
          </a:pPr>
          <a:endParaRPr lang="en-US"/>
        </a:p>
      </c:txPr>
    </c:legend>
    <c:plotVisOnly val="1"/>
    <c:dispBlanksAs val="gap"/>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989451D-2F53-48E7-9DD3-4B9330F862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TotalTime>
  <Pages>18</Pages>
  <Words>66481</Words>
  <Characters>378944</Characters>
  <Application>Microsoft Office Word</Application>
  <DocSecurity>0</DocSecurity>
  <Lines>3157</Lines>
  <Paragraphs>8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453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dc:creator>
  <cp:lastModifiedBy>ed</cp:lastModifiedBy>
  <cp:revision>4</cp:revision>
  <cp:lastPrinted>2015-09-30T15:05:00Z</cp:lastPrinted>
  <dcterms:created xsi:type="dcterms:W3CDTF">2016-02-21T14:14:00Z</dcterms:created>
  <dcterms:modified xsi:type="dcterms:W3CDTF">2016-02-21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r.e.nevins@gmail.com@www.mendeley.com</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